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B1D6E" w14:textId="77777777" w:rsidR="005F03E1" w:rsidRPr="00202F98" w:rsidRDefault="005F03E1" w:rsidP="005F03E1">
      <w:pPr>
        <w:pStyle w:val="NoSpacing"/>
        <w:spacing w:line="480" w:lineRule="auto"/>
        <w:rPr>
          <w:rFonts w:ascii="Times New Roman" w:hAnsi="Times New Roman" w:cs="Times New Roman"/>
          <w:sz w:val="24"/>
          <w:szCs w:val="24"/>
        </w:rPr>
      </w:pPr>
      <w:r w:rsidRPr="00202F98">
        <w:rPr>
          <w:rFonts w:ascii="Times New Roman" w:hAnsi="Times New Roman" w:cs="Times New Roman"/>
          <w:b/>
          <w:sz w:val="24"/>
          <w:szCs w:val="24"/>
        </w:rPr>
        <w:t>Title:</w:t>
      </w:r>
      <w:r w:rsidRPr="00202F98">
        <w:rPr>
          <w:rFonts w:ascii="Times New Roman" w:hAnsi="Times New Roman" w:cs="Times New Roman"/>
          <w:sz w:val="24"/>
          <w:szCs w:val="24"/>
        </w:rPr>
        <w:t xml:space="preserve"> Exercise interventions for preventing and treating low bone mass in the forearm: A systematic review and meta-analysis</w:t>
      </w:r>
    </w:p>
    <w:p w14:paraId="4907C0EE" w14:textId="77777777" w:rsidR="005F03E1" w:rsidRPr="00202F98" w:rsidRDefault="005F03E1" w:rsidP="00D335A7">
      <w:pPr>
        <w:spacing w:line="480" w:lineRule="auto"/>
        <w:rPr>
          <w:rFonts w:ascii="Times New Roman" w:hAnsi="Times New Roman" w:cs="Times New Roman"/>
          <w:b/>
          <w:sz w:val="24"/>
          <w:szCs w:val="24"/>
          <w:lang w:val="en-US"/>
        </w:rPr>
      </w:pPr>
    </w:p>
    <w:p w14:paraId="01DB794C" w14:textId="3A0410DD" w:rsidR="002E3703" w:rsidRPr="00202F98" w:rsidRDefault="0075795C" w:rsidP="00D335A7">
      <w:pPr>
        <w:spacing w:line="480" w:lineRule="auto"/>
        <w:rPr>
          <w:rFonts w:ascii="Times New Roman" w:hAnsi="Times New Roman" w:cs="Times New Roman"/>
          <w:b/>
          <w:sz w:val="24"/>
          <w:szCs w:val="24"/>
        </w:rPr>
      </w:pPr>
      <w:r w:rsidRPr="00202F98">
        <w:rPr>
          <w:rFonts w:ascii="Times New Roman" w:hAnsi="Times New Roman" w:cs="Times New Roman"/>
          <w:b/>
          <w:sz w:val="24"/>
          <w:szCs w:val="24"/>
        </w:rPr>
        <w:t>Abstract</w:t>
      </w:r>
      <w:r w:rsidR="00F128FD" w:rsidRPr="00202F98">
        <w:rPr>
          <w:rFonts w:ascii="Times New Roman" w:hAnsi="Times New Roman" w:cs="Times New Roman"/>
          <w:b/>
          <w:sz w:val="24"/>
          <w:szCs w:val="24"/>
        </w:rPr>
        <w:t xml:space="preserve"> </w:t>
      </w:r>
    </w:p>
    <w:p w14:paraId="01DB794D" w14:textId="2BBAE055" w:rsidR="002E3703" w:rsidRPr="00202F98" w:rsidRDefault="00E448D7"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Objective: </w:t>
      </w:r>
      <w:r w:rsidR="002E3703" w:rsidRPr="00202F98">
        <w:rPr>
          <w:rFonts w:ascii="Times New Roman" w:hAnsi="Times New Roman" w:cs="Times New Roman"/>
          <w:sz w:val="24"/>
          <w:szCs w:val="24"/>
        </w:rPr>
        <w:t xml:space="preserve">To examine the effectiveness of exercises for improving forearm </w:t>
      </w:r>
      <w:r w:rsidR="00243AF9" w:rsidRPr="00202F98">
        <w:rPr>
          <w:rFonts w:ascii="Times New Roman" w:hAnsi="Times New Roman" w:cs="Times New Roman"/>
          <w:sz w:val="24"/>
          <w:szCs w:val="24"/>
        </w:rPr>
        <w:t>bone</w:t>
      </w:r>
      <w:r w:rsidR="00D85C9B"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002E3703" w:rsidRPr="00202F98">
        <w:rPr>
          <w:rFonts w:ascii="Times New Roman" w:hAnsi="Times New Roman" w:cs="Times New Roman"/>
          <w:sz w:val="24"/>
          <w:szCs w:val="24"/>
        </w:rPr>
        <w:t xml:space="preserve">. </w:t>
      </w:r>
    </w:p>
    <w:p w14:paraId="0E5CDF0D" w14:textId="77777777" w:rsidR="000F0A0A" w:rsidRDefault="00166B3E" w:rsidP="00D335A7">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ta sources</w:t>
      </w:r>
      <w:r w:rsidR="00C03887"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 xml:space="preserve">MEDLINE, EMBASE, CINAHL, </w:t>
      </w:r>
      <w:r w:rsidR="00826DCC" w:rsidRPr="00202F98">
        <w:rPr>
          <w:rFonts w:ascii="Times New Roman" w:hAnsi="Times New Roman" w:cs="Times New Roman"/>
          <w:sz w:val="24"/>
          <w:szCs w:val="24"/>
        </w:rPr>
        <w:t>AMED</w:t>
      </w:r>
      <w:r w:rsidR="002E3703" w:rsidRPr="00202F98">
        <w:rPr>
          <w:rFonts w:ascii="Times New Roman" w:hAnsi="Times New Roman" w:cs="Times New Roman"/>
          <w:sz w:val="24"/>
          <w:szCs w:val="24"/>
        </w:rPr>
        <w:t xml:space="preserve">, Web of Science, and Cochrane CENTRAL </w:t>
      </w:r>
      <w:r w:rsidR="006D0D9B" w:rsidRPr="00202F98">
        <w:rPr>
          <w:rFonts w:ascii="Times New Roman" w:hAnsi="Times New Roman" w:cs="Times New Roman"/>
          <w:sz w:val="24"/>
          <w:szCs w:val="24"/>
        </w:rPr>
        <w:t xml:space="preserve">were searched from their </w:t>
      </w:r>
      <w:r w:rsidR="00D8382A" w:rsidRPr="00202F98">
        <w:rPr>
          <w:rFonts w:ascii="Times New Roman" w:hAnsi="Times New Roman" w:cs="Times New Roman"/>
          <w:sz w:val="24"/>
          <w:szCs w:val="24"/>
        </w:rPr>
        <w:t>inception till</w:t>
      </w:r>
      <w:r w:rsidR="002E3703" w:rsidRPr="00202F98">
        <w:rPr>
          <w:rFonts w:ascii="Times New Roman" w:hAnsi="Times New Roman" w:cs="Times New Roman"/>
          <w:sz w:val="24"/>
          <w:szCs w:val="24"/>
        </w:rPr>
        <w:t xml:space="preserve"> </w:t>
      </w:r>
      <w:r w:rsidR="00F47A5D" w:rsidRPr="00202F98">
        <w:rPr>
          <w:rFonts w:ascii="Times New Roman" w:hAnsi="Times New Roman" w:cs="Times New Roman"/>
          <w:sz w:val="24"/>
          <w:szCs w:val="24"/>
        </w:rPr>
        <w:t xml:space="preserve">December </w:t>
      </w:r>
      <w:r w:rsidR="002E3703" w:rsidRPr="00202F98">
        <w:rPr>
          <w:rFonts w:ascii="Times New Roman" w:hAnsi="Times New Roman" w:cs="Times New Roman"/>
          <w:sz w:val="24"/>
          <w:szCs w:val="24"/>
        </w:rPr>
        <w:t>201</w:t>
      </w:r>
      <w:r w:rsidR="00F47A5D" w:rsidRPr="00202F98">
        <w:rPr>
          <w:rFonts w:ascii="Times New Roman" w:hAnsi="Times New Roman" w:cs="Times New Roman"/>
          <w:sz w:val="24"/>
          <w:szCs w:val="24"/>
        </w:rPr>
        <w:t>8</w:t>
      </w:r>
      <w:r w:rsidR="002E3703" w:rsidRPr="00202F98">
        <w:rPr>
          <w:rFonts w:ascii="Times New Roman" w:hAnsi="Times New Roman" w:cs="Times New Roman"/>
          <w:sz w:val="24"/>
          <w:szCs w:val="24"/>
        </w:rPr>
        <w:t xml:space="preserve">. </w:t>
      </w:r>
    </w:p>
    <w:p w14:paraId="535B1A8D" w14:textId="0CFBC141" w:rsidR="008F3BCE" w:rsidRDefault="000F0A0A" w:rsidP="00D335A7">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tudy selection: </w:t>
      </w:r>
      <w:r w:rsidR="008F3BCE">
        <w:rPr>
          <w:rFonts w:ascii="Times New Roman" w:hAnsi="Times New Roman" w:cs="Times New Roman"/>
          <w:sz w:val="24"/>
          <w:szCs w:val="24"/>
        </w:rPr>
        <w:t xml:space="preserve">Eligibility included </w:t>
      </w:r>
      <w:r w:rsidR="00C03887" w:rsidRPr="00202F98">
        <w:rPr>
          <w:rFonts w:ascii="Times New Roman" w:hAnsi="Times New Roman" w:cs="Times New Roman"/>
          <w:sz w:val="24"/>
          <w:szCs w:val="24"/>
        </w:rPr>
        <w:t xml:space="preserve">adults undertaking upper-limb exercise interventions </w:t>
      </w:r>
      <w:r w:rsidR="000157B0">
        <w:rPr>
          <w:rFonts w:ascii="Times New Roman" w:hAnsi="Times New Roman" w:cs="Times New Roman"/>
          <w:sz w:val="24"/>
          <w:szCs w:val="24"/>
        </w:rPr>
        <w:t>[</w:t>
      </w:r>
      <w:r w:rsidR="00C03887" w:rsidRPr="00202F98">
        <w:rPr>
          <w:rFonts w:ascii="Times New Roman" w:hAnsi="Times New Roman" w:cs="Times New Roman"/>
          <w:sz w:val="24"/>
          <w:szCs w:val="24"/>
        </w:rPr>
        <w:t>≥12 weeks</w:t>
      </w:r>
      <w:r w:rsidR="000157B0">
        <w:rPr>
          <w:rFonts w:ascii="Times New Roman" w:hAnsi="Times New Roman" w:cs="Times New Roman"/>
          <w:sz w:val="24"/>
          <w:szCs w:val="24"/>
        </w:rPr>
        <w:t>]</w:t>
      </w:r>
      <w:r w:rsidR="00C03887" w:rsidRPr="00202F98">
        <w:rPr>
          <w:rFonts w:ascii="Times New Roman" w:hAnsi="Times New Roman" w:cs="Times New Roman"/>
          <w:sz w:val="24"/>
          <w:szCs w:val="24"/>
        </w:rPr>
        <w:t xml:space="preserve"> to improve bone mass.</w:t>
      </w:r>
      <w:r w:rsidR="00D8382A" w:rsidRPr="00202F98">
        <w:rPr>
          <w:rFonts w:ascii="Times New Roman" w:hAnsi="Times New Roman" w:cs="Times New Roman"/>
          <w:sz w:val="24"/>
          <w:szCs w:val="24"/>
        </w:rPr>
        <w:t xml:space="preserve"> </w:t>
      </w:r>
    </w:p>
    <w:p w14:paraId="39C2427D" w14:textId="77777777" w:rsidR="008F3BCE" w:rsidRDefault="008F3BCE" w:rsidP="00D335A7">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ata extraction: </w:t>
      </w:r>
      <w:r w:rsidRPr="00202F98">
        <w:rPr>
          <w:rFonts w:ascii="Times New Roman" w:hAnsi="Times New Roman" w:cs="Times New Roman"/>
          <w:sz w:val="24"/>
          <w:szCs w:val="24"/>
        </w:rPr>
        <w:t>Screening of titles/abstracts/full-texts and data extraction were undertaken independently by pairs of reviewers</w:t>
      </w:r>
      <w:r>
        <w:rPr>
          <w:rFonts w:ascii="Times New Roman" w:hAnsi="Times New Roman" w:cs="Times New Roman"/>
          <w:sz w:val="24"/>
          <w:szCs w:val="24"/>
        </w:rPr>
        <w:t>.</w:t>
      </w:r>
      <w:r w:rsidRPr="00202F98">
        <w:rPr>
          <w:rFonts w:ascii="Times New Roman" w:hAnsi="Times New Roman" w:cs="Times New Roman"/>
          <w:sz w:val="24"/>
          <w:szCs w:val="24"/>
        </w:rPr>
        <w:t xml:space="preserve"> </w:t>
      </w:r>
      <w:r w:rsidR="00D8382A" w:rsidRPr="00202F98">
        <w:rPr>
          <w:rFonts w:ascii="Times New Roman" w:hAnsi="Times New Roman" w:cs="Times New Roman"/>
          <w:sz w:val="24"/>
          <w:szCs w:val="24"/>
        </w:rPr>
        <w:t>I</w:t>
      </w:r>
      <w:r w:rsidR="002E3703" w:rsidRPr="00202F98">
        <w:rPr>
          <w:rFonts w:ascii="Times New Roman" w:hAnsi="Times New Roman" w:cs="Times New Roman"/>
          <w:sz w:val="24"/>
          <w:szCs w:val="24"/>
        </w:rPr>
        <w:t xml:space="preserve">ncluded studies were quality appraised using Cochrane risk of bias tool. </w:t>
      </w:r>
    </w:p>
    <w:p w14:paraId="01DB794F" w14:textId="316712F2" w:rsidR="002E3703" w:rsidRPr="00202F98" w:rsidRDefault="008F3BCE" w:rsidP="00D335A7">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ata synthesis: </w:t>
      </w:r>
      <w:r w:rsidR="00D8382A" w:rsidRPr="00202F98">
        <w:rPr>
          <w:rFonts w:ascii="Times New Roman" w:hAnsi="Times New Roman" w:cs="Times New Roman"/>
          <w:sz w:val="24"/>
          <w:szCs w:val="24"/>
        </w:rPr>
        <w:t>Exercise interventions were classified into</w:t>
      </w:r>
      <w:r w:rsidR="00BD5773" w:rsidRPr="00202F98">
        <w:rPr>
          <w:rFonts w:ascii="Times New Roman" w:hAnsi="Times New Roman" w:cs="Times New Roman"/>
          <w:sz w:val="24"/>
          <w:szCs w:val="24"/>
        </w:rPr>
        <w:t xml:space="preserve">: </w:t>
      </w:r>
      <w:r w:rsidR="00D8382A" w:rsidRPr="00202F98">
        <w:rPr>
          <w:rFonts w:ascii="Times New Roman" w:hAnsi="Times New Roman" w:cs="Times New Roman"/>
          <w:sz w:val="24"/>
          <w:szCs w:val="24"/>
        </w:rPr>
        <w:t>‘resistance training’ of high or low intensity (RTHI/RTLI</w:t>
      </w:r>
      <w:r w:rsidR="00BF4228">
        <w:rPr>
          <w:rFonts w:ascii="Times New Roman" w:hAnsi="Times New Roman" w:cs="Times New Roman"/>
          <w:sz w:val="24"/>
          <w:szCs w:val="24"/>
        </w:rPr>
        <w:t>, respectively</w:t>
      </w:r>
      <w:r w:rsidR="00D8382A" w:rsidRPr="00202F98">
        <w:rPr>
          <w:rFonts w:ascii="Times New Roman" w:hAnsi="Times New Roman" w:cs="Times New Roman"/>
          <w:sz w:val="24"/>
          <w:szCs w:val="24"/>
        </w:rPr>
        <w:t xml:space="preserve">), or ‘impact’. </w:t>
      </w:r>
      <w:r w:rsidR="002E3703" w:rsidRPr="00202F98">
        <w:rPr>
          <w:rFonts w:ascii="Times New Roman" w:hAnsi="Times New Roman" w:cs="Times New Roman"/>
          <w:sz w:val="24"/>
          <w:szCs w:val="24"/>
        </w:rPr>
        <w:t xml:space="preserve">Random-effects meta-analysis of the percentage change in forearm </w:t>
      </w:r>
      <w:r w:rsidR="00243AF9" w:rsidRPr="00202F98">
        <w:rPr>
          <w:rFonts w:ascii="Times New Roman" w:hAnsi="Times New Roman" w:cs="Times New Roman"/>
          <w:sz w:val="24"/>
          <w:szCs w:val="24"/>
        </w:rPr>
        <w:t>bone</w:t>
      </w:r>
      <w:r w:rsidR="00D85C9B"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002E3703" w:rsidRPr="00202F98">
        <w:rPr>
          <w:rFonts w:ascii="Times New Roman" w:hAnsi="Times New Roman" w:cs="Times New Roman"/>
          <w:sz w:val="24"/>
          <w:szCs w:val="24"/>
        </w:rPr>
        <w:t xml:space="preserve"> from baseline was conducted. </w:t>
      </w:r>
      <w:r w:rsidR="00C943C2" w:rsidRPr="00202F98">
        <w:rPr>
          <w:rFonts w:ascii="Times New Roman" w:hAnsi="Times New Roman" w:cs="Times New Roman"/>
          <w:sz w:val="24"/>
          <w:szCs w:val="24"/>
        </w:rPr>
        <w:t>Twenty-six</w:t>
      </w:r>
      <w:r w:rsidR="002E3703" w:rsidRPr="00202F98">
        <w:rPr>
          <w:rFonts w:ascii="Times New Roman" w:hAnsi="Times New Roman" w:cs="Times New Roman"/>
          <w:sz w:val="24"/>
          <w:szCs w:val="24"/>
        </w:rPr>
        <w:t xml:space="preserve"> studies were included in the review, of which 2</w:t>
      </w:r>
      <w:r w:rsidR="00D85BB8" w:rsidRPr="00202F98">
        <w:rPr>
          <w:rFonts w:ascii="Times New Roman" w:hAnsi="Times New Roman" w:cs="Times New Roman"/>
          <w:sz w:val="24"/>
          <w:szCs w:val="24"/>
        </w:rPr>
        <w:t>1</w:t>
      </w:r>
      <w:r w:rsidR="002E3703" w:rsidRPr="00202F98">
        <w:rPr>
          <w:rFonts w:ascii="Times New Roman" w:hAnsi="Times New Roman" w:cs="Times New Roman"/>
          <w:sz w:val="24"/>
          <w:szCs w:val="24"/>
        </w:rPr>
        <w:t xml:space="preserve"> provided suitable data for meta-analysis.</w:t>
      </w:r>
      <w:r w:rsidR="00C378D9"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Methodological quality ranged from 'low' to 'unclear' risk of bias</w:t>
      </w:r>
      <w:r w:rsidR="00ED0B89"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 xml:space="preserve">Exercise generally led to increases </w:t>
      </w:r>
      <w:r w:rsidR="00C378D9" w:rsidRPr="00202F98">
        <w:rPr>
          <w:rFonts w:ascii="Times New Roman" w:hAnsi="Times New Roman" w:cs="Times New Roman"/>
          <w:sz w:val="24"/>
          <w:szCs w:val="24"/>
        </w:rPr>
        <w:t>(</w:t>
      </w:r>
      <w:r w:rsidR="00D00EA6" w:rsidRPr="00202F98">
        <w:rPr>
          <w:rFonts w:ascii="Times New Roman" w:hAnsi="Times New Roman" w:cs="Times New Roman"/>
          <w:sz w:val="24"/>
          <w:szCs w:val="24"/>
        </w:rPr>
        <w:t>moderate</w:t>
      </w:r>
      <w:r w:rsidR="00D00EA6">
        <w:rPr>
          <w:rFonts w:ascii="Times New Roman" w:hAnsi="Times New Roman" w:cs="Times New Roman"/>
          <w:sz w:val="24"/>
          <w:szCs w:val="24"/>
        </w:rPr>
        <w:t>-</w:t>
      </w:r>
      <w:r w:rsidR="00C378D9" w:rsidRPr="00202F98">
        <w:rPr>
          <w:rFonts w:ascii="Times New Roman" w:hAnsi="Times New Roman" w:cs="Times New Roman"/>
          <w:sz w:val="24"/>
          <w:szCs w:val="24"/>
        </w:rPr>
        <w:t xml:space="preserve">quality evidence) </w:t>
      </w:r>
      <w:r w:rsidR="002E3703" w:rsidRPr="00202F98">
        <w:rPr>
          <w:rFonts w:ascii="Times New Roman" w:hAnsi="Times New Roman" w:cs="Times New Roman"/>
          <w:sz w:val="24"/>
          <w:szCs w:val="24"/>
        </w:rPr>
        <w:t xml:space="preserve">in forearm </w:t>
      </w:r>
      <w:r w:rsidR="00243AF9" w:rsidRPr="00202F98">
        <w:rPr>
          <w:rFonts w:ascii="Times New Roman" w:hAnsi="Times New Roman" w:cs="Times New Roman"/>
          <w:sz w:val="24"/>
          <w:szCs w:val="24"/>
        </w:rPr>
        <w:t>bone</w:t>
      </w:r>
      <w:r w:rsidR="00E94992"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00ED0B89" w:rsidRPr="00202F98">
        <w:rPr>
          <w:rFonts w:ascii="Times New Roman" w:hAnsi="Times New Roman" w:cs="Times New Roman"/>
          <w:sz w:val="24"/>
          <w:szCs w:val="24"/>
        </w:rPr>
        <w:t xml:space="preserve"> (</w:t>
      </w:r>
      <w:r w:rsidR="0048288C">
        <w:rPr>
          <w:rFonts w:ascii="Times New Roman" w:hAnsi="Times New Roman" w:cs="Times New Roman"/>
          <w:sz w:val="24"/>
          <w:szCs w:val="24"/>
        </w:rPr>
        <w:t>standard mean difference [</w:t>
      </w:r>
      <w:r w:rsidR="00ED0B89" w:rsidRPr="00202F98">
        <w:rPr>
          <w:rFonts w:ascii="Times New Roman" w:hAnsi="Times New Roman" w:cs="Times New Roman"/>
          <w:sz w:val="24"/>
          <w:szCs w:val="24"/>
        </w:rPr>
        <w:t>SMD</w:t>
      </w:r>
      <w:r w:rsidR="0048288C">
        <w:rPr>
          <w:rFonts w:ascii="Times New Roman" w:hAnsi="Times New Roman" w:cs="Times New Roman"/>
          <w:sz w:val="24"/>
          <w:szCs w:val="24"/>
        </w:rPr>
        <w:t>]</w:t>
      </w:r>
      <w:r w:rsidR="00ED0B89" w:rsidRPr="00202F98">
        <w:rPr>
          <w:rFonts w:ascii="Times New Roman" w:hAnsi="Times New Roman" w:cs="Times New Roman"/>
          <w:sz w:val="24"/>
          <w:szCs w:val="24"/>
        </w:rPr>
        <w:t>=1.</w:t>
      </w:r>
      <w:r w:rsidR="00D85BB8" w:rsidRPr="00202F98">
        <w:rPr>
          <w:rFonts w:ascii="Times New Roman" w:hAnsi="Times New Roman" w:cs="Times New Roman"/>
          <w:sz w:val="24"/>
          <w:szCs w:val="24"/>
        </w:rPr>
        <w:t xml:space="preserve">27, 95% </w:t>
      </w:r>
      <w:r w:rsidR="0048288C">
        <w:rPr>
          <w:rFonts w:ascii="Times New Roman" w:hAnsi="Times New Roman" w:cs="Times New Roman"/>
          <w:sz w:val="24"/>
          <w:szCs w:val="24"/>
        </w:rPr>
        <w:t>confidence interval [</w:t>
      </w:r>
      <w:r w:rsidR="00D85BB8" w:rsidRPr="00202F98">
        <w:rPr>
          <w:rFonts w:ascii="Times New Roman" w:hAnsi="Times New Roman" w:cs="Times New Roman"/>
          <w:sz w:val="24"/>
          <w:szCs w:val="24"/>
        </w:rPr>
        <w:t>CI</w:t>
      </w:r>
      <w:r w:rsidR="0048288C">
        <w:rPr>
          <w:rFonts w:ascii="Times New Roman" w:hAnsi="Times New Roman" w:cs="Times New Roman"/>
          <w:sz w:val="24"/>
          <w:szCs w:val="24"/>
        </w:rPr>
        <w:t>]</w:t>
      </w:r>
      <w:r w:rsidR="00D85BB8" w:rsidRPr="00202F98">
        <w:rPr>
          <w:rFonts w:ascii="Times New Roman" w:hAnsi="Times New Roman" w:cs="Times New Roman"/>
          <w:sz w:val="24"/>
          <w:szCs w:val="24"/>
        </w:rPr>
        <w:t> =0.66</w:t>
      </w:r>
      <w:r w:rsidR="00ED0B89" w:rsidRPr="00202F98">
        <w:rPr>
          <w:rFonts w:ascii="Times New Roman" w:hAnsi="Times New Roman" w:cs="Times New Roman"/>
          <w:sz w:val="24"/>
          <w:szCs w:val="24"/>
        </w:rPr>
        <w:t xml:space="preserve">, </w:t>
      </w:r>
      <w:r w:rsidR="00D85BB8" w:rsidRPr="00202F98">
        <w:rPr>
          <w:rFonts w:ascii="Times New Roman" w:hAnsi="Times New Roman" w:cs="Times New Roman"/>
          <w:sz w:val="24"/>
          <w:szCs w:val="24"/>
        </w:rPr>
        <w:t>1.88</w:t>
      </w:r>
      <w:r w:rsidR="00ED0B89" w:rsidRPr="00202F98">
        <w:rPr>
          <w:rFonts w:ascii="Times New Roman" w:hAnsi="Times New Roman" w:cs="Times New Roman"/>
          <w:sz w:val="24"/>
          <w:szCs w:val="24"/>
        </w:rPr>
        <w:t>, overall effect Z-value=4.</w:t>
      </w:r>
      <w:r w:rsidR="00D85BB8" w:rsidRPr="00202F98">
        <w:rPr>
          <w:rFonts w:ascii="Times New Roman" w:hAnsi="Times New Roman" w:cs="Times New Roman"/>
          <w:sz w:val="24"/>
          <w:szCs w:val="24"/>
        </w:rPr>
        <w:t>10</w:t>
      </w:r>
      <w:r w:rsidR="00ED0B89" w:rsidRPr="00202F98">
        <w:rPr>
          <w:rFonts w:ascii="Times New Roman" w:hAnsi="Times New Roman" w:cs="Times New Roman"/>
          <w:sz w:val="24"/>
          <w:szCs w:val="24"/>
        </w:rPr>
        <w:t>, p&lt;0.001)</w:t>
      </w:r>
      <w:r w:rsidR="002E3703" w:rsidRPr="00202F98">
        <w:rPr>
          <w:rFonts w:ascii="Times New Roman" w:hAnsi="Times New Roman" w:cs="Times New Roman"/>
          <w:sz w:val="24"/>
          <w:szCs w:val="24"/>
        </w:rPr>
        <w:t xml:space="preserve">. </w:t>
      </w:r>
      <w:r w:rsidR="00ED0B89" w:rsidRPr="00202F98">
        <w:rPr>
          <w:rFonts w:ascii="Times New Roman" w:hAnsi="Times New Roman" w:cs="Times New Roman"/>
          <w:sz w:val="24"/>
          <w:szCs w:val="24"/>
        </w:rPr>
        <w:t>RTHI (SMD=1.00, 95%</w:t>
      </w:r>
      <w:r w:rsidR="003240FB" w:rsidRPr="00202F98">
        <w:rPr>
          <w:rFonts w:ascii="Times New Roman" w:hAnsi="Times New Roman" w:cs="Times New Roman"/>
          <w:sz w:val="24"/>
          <w:szCs w:val="24"/>
        </w:rPr>
        <w:t xml:space="preserve"> </w:t>
      </w:r>
      <w:r w:rsidR="00ED0B89" w:rsidRPr="00202F98">
        <w:rPr>
          <w:rFonts w:ascii="Times New Roman" w:hAnsi="Times New Roman" w:cs="Times New Roman"/>
          <w:sz w:val="24"/>
          <w:szCs w:val="24"/>
        </w:rPr>
        <w:t xml:space="preserve">CI=0.37, 1.62, Z-value=3.11, p=0.002), </w:t>
      </w:r>
      <w:r w:rsidR="002E3703" w:rsidRPr="00202F98">
        <w:rPr>
          <w:rFonts w:ascii="Times New Roman" w:hAnsi="Times New Roman" w:cs="Times New Roman"/>
          <w:sz w:val="24"/>
          <w:szCs w:val="24"/>
        </w:rPr>
        <w:t xml:space="preserve">and </w:t>
      </w:r>
      <w:r w:rsidR="00D00D37" w:rsidRPr="00202F98">
        <w:rPr>
          <w:rFonts w:ascii="Times New Roman" w:hAnsi="Times New Roman" w:cs="Times New Roman"/>
          <w:sz w:val="24"/>
          <w:szCs w:val="24"/>
        </w:rPr>
        <w:t>RTLI</w:t>
      </w:r>
      <w:r w:rsidR="002E3703" w:rsidRPr="00202F98">
        <w:rPr>
          <w:rFonts w:ascii="Times New Roman" w:hAnsi="Times New Roman" w:cs="Times New Roman"/>
          <w:sz w:val="24"/>
          <w:szCs w:val="24"/>
        </w:rPr>
        <w:t xml:space="preserve"> (SMD=2.36, 95%</w:t>
      </w:r>
      <w:r w:rsidR="000D3E1B" w:rsidRPr="00202F98">
        <w:rPr>
          <w:rFonts w:ascii="Times New Roman" w:hAnsi="Times New Roman" w:cs="Times New Roman"/>
          <w:sz w:val="24"/>
          <w:szCs w:val="24"/>
        </w:rPr>
        <w:t xml:space="preserve"> </w:t>
      </w:r>
      <w:r w:rsidR="00E06997" w:rsidRPr="00202F98">
        <w:rPr>
          <w:rFonts w:ascii="Times New Roman" w:hAnsi="Times New Roman" w:cs="Times New Roman"/>
          <w:sz w:val="24"/>
          <w:szCs w:val="24"/>
        </w:rPr>
        <w:t>CI</w:t>
      </w:r>
      <w:r w:rsidR="002E3703" w:rsidRPr="00202F98">
        <w:rPr>
          <w:rFonts w:ascii="Times New Roman" w:hAnsi="Times New Roman" w:cs="Times New Roman"/>
          <w:sz w:val="24"/>
          <w:szCs w:val="24"/>
        </w:rPr>
        <w:t xml:space="preserve">=0.37, 4.36, Z-value=2.33, p&lt;0.001) led to moderate increases in forearm </w:t>
      </w:r>
      <w:r w:rsidR="00E94992" w:rsidRPr="00202F98">
        <w:rPr>
          <w:rFonts w:ascii="Times New Roman" w:hAnsi="Times New Roman" w:cs="Times New Roman"/>
          <w:sz w:val="24"/>
          <w:szCs w:val="24"/>
        </w:rPr>
        <w:t>bone mass</w:t>
      </w:r>
      <w:r w:rsidR="002E3703" w:rsidRPr="00202F98">
        <w:rPr>
          <w:rFonts w:ascii="Times New Roman" w:hAnsi="Times New Roman" w:cs="Times New Roman"/>
          <w:sz w:val="24"/>
          <w:szCs w:val="24"/>
        </w:rPr>
        <w:t>. Improvements due to impact exercises (SMD=1.12, 95%CI= -1.27, 3.50, Z-value=0.92, p=0.36)</w:t>
      </w:r>
      <w:r w:rsidR="004947F0"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were not statistically significant (</w:t>
      </w:r>
      <w:r w:rsidR="0011203D" w:rsidRPr="00202F98">
        <w:rPr>
          <w:rFonts w:ascii="Times New Roman" w:hAnsi="Times New Roman" w:cs="Times New Roman"/>
          <w:sz w:val="24"/>
          <w:szCs w:val="24"/>
        </w:rPr>
        <w:t>low</w:t>
      </w:r>
      <w:r w:rsidR="0011203D">
        <w:rPr>
          <w:rFonts w:ascii="Times New Roman" w:hAnsi="Times New Roman" w:cs="Times New Roman"/>
          <w:sz w:val="24"/>
          <w:szCs w:val="24"/>
        </w:rPr>
        <w:t>-</w:t>
      </w:r>
      <w:r w:rsidR="002E3703" w:rsidRPr="00202F98">
        <w:rPr>
          <w:rFonts w:ascii="Times New Roman" w:hAnsi="Times New Roman" w:cs="Times New Roman"/>
          <w:sz w:val="24"/>
          <w:szCs w:val="24"/>
        </w:rPr>
        <w:t xml:space="preserve">quality evidence). </w:t>
      </w:r>
    </w:p>
    <w:p w14:paraId="01DB7950" w14:textId="05333633"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Conclusion</w:t>
      </w:r>
      <w:r w:rsidR="00C03887" w:rsidRPr="00202F98">
        <w:rPr>
          <w:rFonts w:ascii="Times New Roman" w:hAnsi="Times New Roman" w:cs="Times New Roman"/>
          <w:sz w:val="24"/>
          <w:szCs w:val="24"/>
        </w:rPr>
        <w:t>s</w:t>
      </w:r>
      <w:r w:rsidRPr="00202F98">
        <w:rPr>
          <w:rFonts w:ascii="Times New Roman" w:hAnsi="Times New Roman" w:cs="Times New Roman"/>
          <w:sz w:val="24"/>
          <w:szCs w:val="24"/>
        </w:rPr>
        <w:t>: There is moderate</w:t>
      </w:r>
      <w:r w:rsidR="00FB2DEA" w:rsidRPr="00202F98">
        <w:rPr>
          <w:rFonts w:ascii="Times New Roman" w:hAnsi="Times New Roman" w:cs="Times New Roman"/>
          <w:sz w:val="24"/>
          <w:szCs w:val="24"/>
        </w:rPr>
        <w:t>-</w:t>
      </w:r>
      <w:r w:rsidRPr="00202F98">
        <w:rPr>
          <w:rFonts w:ascii="Times New Roman" w:hAnsi="Times New Roman" w:cs="Times New Roman"/>
          <w:sz w:val="24"/>
          <w:szCs w:val="24"/>
        </w:rPr>
        <w:t xml:space="preserve">quality evidence that </w:t>
      </w:r>
      <w:r w:rsidR="00ED0B89" w:rsidRPr="00202F98">
        <w:rPr>
          <w:rFonts w:ascii="Times New Roman" w:hAnsi="Times New Roman" w:cs="Times New Roman"/>
          <w:sz w:val="24"/>
          <w:szCs w:val="24"/>
        </w:rPr>
        <w:t xml:space="preserve">exercise is effective for improving forearm </w:t>
      </w:r>
      <w:r w:rsidR="00243AF9" w:rsidRPr="00202F98">
        <w:rPr>
          <w:rFonts w:ascii="Times New Roman" w:hAnsi="Times New Roman" w:cs="Times New Roman"/>
          <w:sz w:val="24"/>
          <w:szCs w:val="24"/>
        </w:rPr>
        <w:t>bone</w:t>
      </w:r>
      <w:r w:rsidR="00E94992"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00ED0B89" w:rsidRPr="00202F98">
        <w:rPr>
          <w:rFonts w:ascii="Times New Roman" w:hAnsi="Times New Roman" w:cs="Times New Roman"/>
          <w:sz w:val="24"/>
          <w:szCs w:val="24"/>
        </w:rPr>
        <w:t xml:space="preserve">. </w:t>
      </w:r>
      <w:r w:rsidR="00FB2DEA" w:rsidRPr="00202F98">
        <w:rPr>
          <w:rFonts w:ascii="Times New Roman" w:hAnsi="Times New Roman" w:cs="Times New Roman"/>
          <w:sz w:val="24"/>
          <w:szCs w:val="24"/>
        </w:rPr>
        <w:t xml:space="preserve">There is moderate-quality evidence that </w:t>
      </w:r>
      <w:r w:rsidR="00083E78">
        <w:rPr>
          <w:rFonts w:ascii="Times New Roman" w:hAnsi="Times New Roman" w:cs="Times New Roman"/>
          <w:sz w:val="24"/>
          <w:szCs w:val="24"/>
        </w:rPr>
        <w:t xml:space="preserve">upper body </w:t>
      </w:r>
      <w:r w:rsidR="00FB2DEA" w:rsidRPr="00202F98">
        <w:rPr>
          <w:rFonts w:ascii="Times New Roman" w:hAnsi="Times New Roman" w:cs="Times New Roman"/>
          <w:sz w:val="24"/>
          <w:szCs w:val="24"/>
        </w:rPr>
        <w:t>r</w:t>
      </w:r>
      <w:r w:rsidRPr="00202F98">
        <w:rPr>
          <w:rFonts w:ascii="Times New Roman" w:hAnsi="Times New Roman" w:cs="Times New Roman"/>
          <w:sz w:val="24"/>
          <w:szCs w:val="24"/>
        </w:rPr>
        <w:t xml:space="preserve">esistance exercise </w:t>
      </w:r>
      <w:r w:rsidRPr="00202F98">
        <w:rPr>
          <w:rFonts w:ascii="Times New Roman" w:hAnsi="Times New Roman" w:cs="Times New Roman"/>
          <w:sz w:val="24"/>
          <w:szCs w:val="24"/>
        </w:rPr>
        <w:lastRenderedPageBreak/>
        <w:t>(</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w:t>
      </w:r>
      <w:r w:rsidR="00083E78">
        <w:rPr>
          <w:rFonts w:ascii="Times New Roman" w:hAnsi="Times New Roman" w:cs="Times New Roman"/>
          <w:sz w:val="24"/>
          <w:szCs w:val="24"/>
        </w:rPr>
        <w:t>promotes forearm bone mass, but</w:t>
      </w:r>
      <w:r w:rsidRPr="00202F98">
        <w:rPr>
          <w:rFonts w:ascii="Times New Roman" w:hAnsi="Times New Roman" w:cs="Times New Roman"/>
          <w:sz w:val="24"/>
          <w:szCs w:val="24"/>
        </w:rPr>
        <w:t xml:space="preserve"> </w:t>
      </w:r>
      <w:r w:rsidR="00E45ED6" w:rsidRPr="00202F98">
        <w:rPr>
          <w:rFonts w:ascii="Times New Roman" w:hAnsi="Times New Roman" w:cs="Times New Roman"/>
          <w:sz w:val="24"/>
          <w:szCs w:val="24"/>
        </w:rPr>
        <w:t>low-quality</w:t>
      </w:r>
      <w:r w:rsidRPr="00202F98">
        <w:rPr>
          <w:rFonts w:ascii="Times New Roman" w:hAnsi="Times New Roman" w:cs="Times New Roman"/>
          <w:sz w:val="24"/>
          <w:szCs w:val="24"/>
        </w:rPr>
        <w:t xml:space="preserve"> evidence </w:t>
      </w:r>
      <w:r w:rsidR="00083E78">
        <w:rPr>
          <w:rFonts w:ascii="Times New Roman" w:hAnsi="Times New Roman" w:cs="Times New Roman"/>
          <w:sz w:val="24"/>
          <w:szCs w:val="24"/>
        </w:rPr>
        <w:t xml:space="preserve">for </w:t>
      </w:r>
      <w:r w:rsidRPr="00202F98">
        <w:rPr>
          <w:rFonts w:ascii="Times New Roman" w:hAnsi="Times New Roman" w:cs="Times New Roman"/>
          <w:sz w:val="24"/>
          <w:szCs w:val="24"/>
        </w:rPr>
        <w:t>impact exercise.</w:t>
      </w:r>
      <w:r w:rsidR="00ED0B89" w:rsidRPr="00202F98">
        <w:rPr>
          <w:rFonts w:ascii="Times New Roman" w:hAnsi="Times New Roman" w:cs="Times New Roman"/>
          <w:sz w:val="24"/>
          <w:szCs w:val="24"/>
        </w:rPr>
        <w:t xml:space="preserve"> Current evidence is equivocal regarding which exercise is most effective for improving forearm </w:t>
      </w:r>
      <w:r w:rsidR="00243AF9" w:rsidRPr="00202F98">
        <w:rPr>
          <w:rFonts w:ascii="Times New Roman" w:hAnsi="Times New Roman" w:cs="Times New Roman"/>
          <w:sz w:val="24"/>
          <w:szCs w:val="24"/>
        </w:rPr>
        <w:t>bone</w:t>
      </w:r>
      <w:r w:rsidR="00E94992"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00ED0B89" w:rsidRPr="00202F98">
        <w:rPr>
          <w:rFonts w:ascii="Times New Roman" w:hAnsi="Times New Roman" w:cs="Times New Roman"/>
          <w:sz w:val="24"/>
          <w:szCs w:val="24"/>
        </w:rPr>
        <w:t>.</w:t>
      </w:r>
    </w:p>
    <w:p w14:paraId="01DB7951" w14:textId="712CA2D7" w:rsidR="002E3703" w:rsidRDefault="002E3703" w:rsidP="00D335A7">
      <w:pPr>
        <w:spacing w:line="480" w:lineRule="auto"/>
        <w:contextualSpacing/>
        <w:jc w:val="both"/>
        <w:rPr>
          <w:rFonts w:ascii="Times New Roman" w:hAnsi="Times New Roman" w:cs="Times New Roman"/>
          <w:sz w:val="24"/>
          <w:szCs w:val="24"/>
        </w:rPr>
      </w:pPr>
    </w:p>
    <w:p w14:paraId="587017A0" w14:textId="77777777" w:rsidR="00A40DF8" w:rsidRPr="00202F98" w:rsidRDefault="00A40DF8" w:rsidP="00D335A7">
      <w:pPr>
        <w:spacing w:line="480" w:lineRule="auto"/>
        <w:contextualSpacing/>
        <w:jc w:val="both"/>
        <w:rPr>
          <w:rFonts w:ascii="Times New Roman" w:hAnsi="Times New Roman" w:cs="Times New Roman"/>
          <w:sz w:val="24"/>
          <w:szCs w:val="24"/>
        </w:rPr>
      </w:pPr>
    </w:p>
    <w:p w14:paraId="384C19C3" w14:textId="1C323598" w:rsidR="00FC0F25" w:rsidRDefault="00A40DF8" w:rsidP="00FC0F25">
      <w:pPr>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rPr>
        <w:t>List of k</w:t>
      </w:r>
      <w:r w:rsidR="00FC0F25" w:rsidRPr="007E4904">
        <w:rPr>
          <w:rFonts w:ascii="Times New Roman" w:hAnsi="Times New Roman" w:cs="Times New Roman"/>
          <w:b/>
          <w:sz w:val="24"/>
          <w:szCs w:val="24"/>
        </w:rPr>
        <w:t>eywords:</w:t>
      </w:r>
      <w:r w:rsidR="00FC0F25" w:rsidRPr="00202F98">
        <w:rPr>
          <w:rFonts w:ascii="Times New Roman" w:hAnsi="Times New Roman" w:cs="Times New Roman"/>
          <w:sz w:val="24"/>
          <w:szCs w:val="24"/>
        </w:rPr>
        <w:t xml:space="preserve"> Bone density</w:t>
      </w:r>
      <w:r w:rsidR="00134F8A" w:rsidRPr="00202F98">
        <w:rPr>
          <w:rFonts w:ascii="Times New Roman" w:hAnsi="Times New Roman" w:cs="Times New Roman"/>
          <w:sz w:val="24"/>
          <w:szCs w:val="24"/>
        </w:rPr>
        <w:t>;</w:t>
      </w:r>
      <w:r w:rsidR="00FC0F25" w:rsidRPr="00202F98">
        <w:rPr>
          <w:rFonts w:ascii="Times New Roman" w:hAnsi="Times New Roman" w:cs="Times New Roman"/>
          <w:sz w:val="24"/>
          <w:szCs w:val="24"/>
        </w:rPr>
        <w:t xml:space="preserve"> osteoporosis</w:t>
      </w:r>
      <w:r w:rsidR="00134F8A" w:rsidRPr="00202F98">
        <w:rPr>
          <w:rFonts w:ascii="Times New Roman" w:hAnsi="Times New Roman" w:cs="Times New Roman"/>
          <w:sz w:val="24"/>
          <w:szCs w:val="24"/>
        </w:rPr>
        <w:t>;</w:t>
      </w:r>
      <w:r w:rsidR="00FC0F25" w:rsidRPr="00202F98">
        <w:rPr>
          <w:rFonts w:ascii="Times New Roman" w:hAnsi="Times New Roman" w:cs="Times New Roman"/>
          <w:sz w:val="24"/>
          <w:szCs w:val="24"/>
        </w:rPr>
        <w:t xml:space="preserve"> resistance training</w:t>
      </w:r>
      <w:r w:rsidR="00134F8A" w:rsidRPr="00202F98">
        <w:rPr>
          <w:rFonts w:ascii="Times New Roman" w:hAnsi="Times New Roman" w:cs="Times New Roman"/>
          <w:sz w:val="24"/>
          <w:szCs w:val="24"/>
        </w:rPr>
        <w:t>;</w:t>
      </w:r>
      <w:r w:rsidR="00FC0F25" w:rsidRPr="00202F98">
        <w:rPr>
          <w:rFonts w:ascii="Times New Roman" w:hAnsi="Times New Roman" w:cs="Times New Roman"/>
          <w:sz w:val="24"/>
          <w:szCs w:val="24"/>
        </w:rPr>
        <w:t xml:space="preserve"> upper limb</w:t>
      </w:r>
    </w:p>
    <w:p w14:paraId="5E714925" w14:textId="5F474956" w:rsidR="007E4904" w:rsidRDefault="007E4904" w:rsidP="00FC0F25">
      <w:pPr>
        <w:spacing w:line="480" w:lineRule="auto"/>
        <w:contextualSpacing/>
        <w:jc w:val="both"/>
        <w:rPr>
          <w:rFonts w:ascii="Times New Roman" w:hAnsi="Times New Roman" w:cs="Times New Roman"/>
          <w:sz w:val="24"/>
          <w:szCs w:val="24"/>
        </w:rPr>
      </w:pPr>
    </w:p>
    <w:p w14:paraId="4CD55DE1" w14:textId="77777777" w:rsidR="00A40DF8" w:rsidRPr="00202F98" w:rsidRDefault="00A40DF8" w:rsidP="00FC0F25">
      <w:pPr>
        <w:spacing w:line="480" w:lineRule="auto"/>
        <w:contextualSpacing/>
        <w:jc w:val="both"/>
        <w:rPr>
          <w:rFonts w:ascii="Times New Roman" w:hAnsi="Times New Roman" w:cs="Times New Roman"/>
          <w:sz w:val="24"/>
          <w:szCs w:val="24"/>
        </w:rPr>
      </w:pPr>
    </w:p>
    <w:p w14:paraId="01DB7952" w14:textId="6741A905" w:rsidR="00665859" w:rsidRPr="00202F98" w:rsidRDefault="00B2014F"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List of a</w:t>
      </w:r>
      <w:r w:rsidR="009C4B22" w:rsidRPr="00202F98">
        <w:rPr>
          <w:rFonts w:ascii="Times New Roman" w:hAnsi="Times New Roman" w:cs="Times New Roman"/>
          <w:b/>
          <w:sz w:val="24"/>
          <w:szCs w:val="24"/>
        </w:rPr>
        <w:t>bbreviations</w:t>
      </w:r>
    </w:p>
    <w:tbl>
      <w:tblPr>
        <w:tblStyle w:val="TableGrid"/>
        <w:tblW w:w="0" w:type="auto"/>
        <w:tblLook w:val="04A0" w:firstRow="1" w:lastRow="0" w:firstColumn="1" w:lastColumn="0" w:noHBand="0" w:noVBand="1"/>
      </w:tblPr>
      <w:tblGrid>
        <w:gridCol w:w="1980"/>
        <w:gridCol w:w="7036"/>
      </w:tblGrid>
      <w:tr w:rsidR="00F17AFA" w:rsidRPr="00202F98" w14:paraId="4080AEB3" w14:textId="77777777" w:rsidTr="002E5F46">
        <w:tc>
          <w:tcPr>
            <w:tcW w:w="1980" w:type="dxa"/>
          </w:tcPr>
          <w:p w14:paraId="33A32246" w14:textId="586A572C"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1RM</w:t>
            </w:r>
          </w:p>
        </w:tc>
        <w:tc>
          <w:tcPr>
            <w:tcW w:w="7036" w:type="dxa"/>
          </w:tcPr>
          <w:p w14:paraId="1466A2CF" w14:textId="18B2EC0A" w:rsidR="00F17AFA" w:rsidRPr="00202F98" w:rsidRDefault="00083E78"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One</w:t>
            </w:r>
            <w:r>
              <w:rPr>
                <w:rFonts w:ascii="Times New Roman" w:hAnsi="Times New Roman" w:cs="Times New Roman"/>
                <w:sz w:val="24"/>
                <w:szCs w:val="24"/>
              </w:rPr>
              <w:t>-</w:t>
            </w:r>
            <w:r w:rsidR="00F17AFA" w:rsidRPr="00202F98">
              <w:rPr>
                <w:rFonts w:ascii="Times New Roman" w:hAnsi="Times New Roman" w:cs="Times New Roman"/>
                <w:sz w:val="24"/>
                <w:szCs w:val="24"/>
              </w:rPr>
              <w:t>repetition maximum</w:t>
            </w:r>
          </w:p>
        </w:tc>
      </w:tr>
      <w:tr w:rsidR="00F17AFA" w:rsidRPr="00202F98" w14:paraId="4ECED3FB" w14:textId="77777777" w:rsidTr="002E5F46">
        <w:tc>
          <w:tcPr>
            <w:tcW w:w="1980" w:type="dxa"/>
          </w:tcPr>
          <w:p w14:paraId="2D86DF39" w14:textId="21FDF399"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BMC</w:t>
            </w:r>
          </w:p>
        </w:tc>
        <w:tc>
          <w:tcPr>
            <w:tcW w:w="7036" w:type="dxa"/>
          </w:tcPr>
          <w:p w14:paraId="2A2E5710" w14:textId="59EDE32E"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Bone mineral content</w:t>
            </w:r>
          </w:p>
        </w:tc>
      </w:tr>
      <w:tr w:rsidR="00F17AFA" w:rsidRPr="00202F98" w14:paraId="68685598" w14:textId="77777777" w:rsidTr="002E5F46">
        <w:tc>
          <w:tcPr>
            <w:tcW w:w="1980" w:type="dxa"/>
          </w:tcPr>
          <w:p w14:paraId="3DBC4854" w14:textId="3F2AD596"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BMD</w:t>
            </w:r>
          </w:p>
        </w:tc>
        <w:tc>
          <w:tcPr>
            <w:tcW w:w="7036" w:type="dxa"/>
          </w:tcPr>
          <w:p w14:paraId="7B2F80AD" w14:textId="7B305940"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Bone mineral density</w:t>
            </w:r>
          </w:p>
        </w:tc>
      </w:tr>
      <w:tr w:rsidR="00F17AFA" w:rsidRPr="00202F98" w14:paraId="0F035F8C" w14:textId="77777777" w:rsidTr="002E5F46">
        <w:tc>
          <w:tcPr>
            <w:tcW w:w="1980" w:type="dxa"/>
          </w:tcPr>
          <w:p w14:paraId="1635224C" w14:textId="7BB01628"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CI</w:t>
            </w:r>
          </w:p>
        </w:tc>
        <w:tc>
          <w:tcPr>
            <w:tcW w:w="7036" w:type="dxa"/>
          </w:tcPr>
          <w:p w14:paraId="0F717788" w14:textId="1D98F934"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Confidence interval</w:t>
            </w:r>
          </w:p>
        </w:tc>
      </w:tr>
      <w:tr w:rsidR="00F17AFA" w:rsidRPr="00202F98" w14:paraId="21CCD992" w14:textId="77777777" w:rsidTr="002E5F46">
        <w:tc>
          <w:tcPr>
            <w:tcW w:w="1980" w:type="dxa"/>
          </w:tcPr>
          <w:p w14:paraId="50A510E6" w14:textId="618F11E4"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CTs</w:t>
            </w:r>
          </w:p>
        </w:tc>
        <w:tc>
          <w:tcPr>
            <w:tcW w:w="7036" w:type="dxa"/>
          </w:tcPr>
          <w:p w14:paraId="67862F2E" w14:textId="6FA45528"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Controlled trials </w:t>
            </w:r>
          </w:p>
        </w:tc>
      </w:tr>
      <w:tr w:rsidR="00F17AFA" w:rsidRPr="00202F98" w14:paraId="0003AB4F" w14:textId="77777777" w:rsidTr="002E5F46">
        <w:tc>
          <w:tcPr>
            <w:tcW w:w="1980" w:type="dxa"/>
          </w:tcPr>
          <w:p w14:paraId="74716DCF" w14:textId="25615805"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DXA</w:t>
            </w:r>
          </w:p>
        </w:tc>
        <w:tc>
          <w:tcPr>
            <w:tcW w:w="7036" w:type="dxa"/>
          </w:tcPr>
          <w:p w14:paraId="3E8E9C01" w14:textId="243E1281"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Dual energy X-ray absorptiometry </w:t>
            </w:r>
          </w:p>
        </w:tc>
      </w:tr>
      <w:tr w:rsidR="00F17AFA" w:rsidRPr="00202F98" w14:paraId="2E0AF869" w14:textId="77777777" w:rsidTr="002E5F46">
        <w:tc>
          <w:tcPr>
            <w:tcW w:w="1980" w:type="dxa"/>
          </w:tcPr>
          <w:p w14:paraId="7F6F7CDC" w14:textId="283879B9"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UK</w:t>
            </w:r>
          </w:p>
        </w:tc>
        <w:tc>
          <w:tcPr>
            <w:tcW w:w="7036" w:type="dxa"/>
          </w:tcPr>
          <w:p w14:paraId="73160000" w14:textId="6C19B556"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United Kingdom</w:t>
            </w:r>
          </w:p>
        </w:tc>
      </w:tr>
      <w:tr w:rsidR="00F17AFA" w:rsidRPr="00202F98" w14:paraId="3B12860B" w14:textId="77777777" w:rsidTr="002E5F46">
        <w:tc>
          <w:tcPr>
            <w:tcW w:w="1980" w:type="dxa"/>
          </w:tcPr>
          <w:p w14:paraId="01317C82" w14:textId="4A1CE237"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PRISMA</w:t>
            </w:r>
          </w:p>
        </w:tc>
        <w:tc>
          <w:tcPr>
            <w:tcW w:w="7036" w:type="dxa"/>
          </w:tcPr>
          <w:p w14:paraId="6282480A" w14:textId="718266F2"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Preferred Reporting Items for Systematic Reviews and Meta-Analyses</w:t>
            </w:r>
          </w:p>
        </w:tc>
      </w:tr>
      <w:tr w:rsidR="00F17AFA" w:rsidRPr="00202F98" w14:paraId="06AFB09C" w14:textId="77777777" w:rsidTr="002E5F46">
        <w:tc>
          <w:tcPr>
            <w:tcW w:w="1980" w:type="dxa"/>
          </w:tcPr>
          <w:p w14:paraId="50AD3434" w14:textId="6A2893DE"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pQCT</w:t>
            </w:r>
          </w:p>
        </w:tc>
        <w:tc>
          <w:tcPr>
            <w:tcW w:w="7036" w:type="dxa"/>
          </w:tcPr>
          <w:p w14:paraId="1FB8916C" w14:textId="79349B40" w:rsidR="00F17AFA" w:rsidRPr="00202F98" w:rsidRDefault="002E5F46"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Peripheral quantitative computed tomography</w:t>
            </w:r>
          </w:p>
        </w:tc>
      </w:tr>
      <w:tr w:rsidR="00F17AFA" w:rsidRPr="00202F98" w14:paraId="42229270" w14:textId="77777777" w:rsidTr="002E5F46">
        <w:tc>
          <w:tcPr>
            <w:tcW w:w="1980" w:type="dxa"/>
          </w:tcPr>
          <w:p w14:paraId="3FE77119" w14:textId="431244C3"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CTs</w:t>
            </w:r>
          </w:p>
        </w:tc>
        <w:tc>
          <w:tcPr>
            <w:tcW w:w="7036" w:type="dxa"/>
          </w:tcPr>
          <w:p w14:paraId="2CEAAE04" w14:textId="72CA3E43" w:rsidR="00F17AFA" w:rsidRPr="00202F98" w:rsidRDefault="002E5F46"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Randomised controlled trials </w:t>
            </w:r>
          </w:p>
        </w:tc>
      </w:tr>
      <w:tr w:rsidR="00F17AFA" w:rsidRPr="00202F98" w14:paraId="42C0C32B" w14:textId="77777777" w:rsidTr="002E5F46">
        <w:tc>
          <w:tcPr>
            <w:tcW w:w="1980" w:type="dxa"/>
          </w:tcPr>
          <w:p w14:paraId="1D16F204" w14:textId="169BD5EF"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M</w:t>
            </w:r>
          </w:p>
        </w:tc>
        <w:tc>
          <w:tcPr>
            <w:tcW w:w="7036" w:type="dxa"/>
          </w:tcPr>
          <w:p w14:paraId="144F56C7" w14:textId="117E6B62" w:rsidR="00F17AFA" w:rsidRPr="00202F98" w:rsidRDefault="002E5F46"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Repetition maximums </w:t>
            </w:r>
          </w:p>
        </w:tc>
      </w:tr>
      <w:tr w:rsidR="00F17AFA" w:rsidRPr="00202F98" w14:paraId="39DF74E7" w14:textId="77777777" w:rsidTr="002E5F46">
        <w:tc>
          <w:tcPr>
            <w:tcW w:w="1980" w:type="dxa"/>
          </w:tcPr>
          <w:p w14:paraId="780C2F45" w14:textId="677E260C"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OI</w:t>
            </w:r>
          </w:p>
        </w:tc>
        <w:tc>
          <w:tcPr>
            <w:tcW w:w="7036" w:type="dxa"/>
          </w:tcPr>
          <w:p w14:paraId="067E646E" w14:textId="6BCD613C" w:rsidR="00F17AFA" w:rsidRPr="00202F98" w:rsidRDefault="002E5F46"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w:t>
            </w:r>
            <w:r w:rsidR="00F17AFA" w:rsidRPr="00202F98">
              <w:rPr>
                <w:rFonts w:ascii="Times New Roman" w:hAnsi="Times New Roman" w:cs="Times New Roman"/>
                <w:sz w:val="24"/>
                <w:szCs w:val="24"/>
              </w:rPr>
              <w:t>egion of interest</w:t>
            </w:r>
          </w:p>
        </w:tc>
      </w:tr>
      <w:tr w:rsidR="00F17AFA" w:rsidRPr="00202F98" w14:paraId="2BB58574" w14:textId="77777777" w:rsidTr="002E5F46">
        <w:tc>
          <w:tcPr>
            <w:tcW w:w="1980" w:type="dxa"/>
          </w:tcPr>
          <w:p w14:paraId="4C948A73" w14:textId="06AEDAF0"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T</w:t>
            </w:r>
          </w:p>
        </w:tc>
        <w:tc>
          <w:tcPr>
            <w:tcW w:w="7036" w:type="dxa"/>
          </w:tcPr>
          <w:p w14:paraId="79903105" w14:textId="7D11DEFC"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esistance training</w:t>
            </w:r>
          </w:p>
        </w:tc>
      </w:tr>
      <w:tr w:rsidR="00F17AFA" w:rsidRPr="00202F98" w14:paraId="0802453E" w14:textId="77777777" w:rsidTr="002E5F46">
        <w:tc>
          <w:tcPr>
            <w:tcW w:w="1980" w:type="dxa"/>
          </w:tcPr>
          <w:p w14:paraId="76B02725" w14:textId="31A4536C"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THI</w:t>
            </w:r>
          </w:p>
        </w:tc>
        <w:tc>
          <w:tcPr>
            <w:tcW w:w="7036" w:type="dxa"/>
          </w:tcPr>
          <w:p w14:paraId="5EDAB944" w14:textId="51D4E70D"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esistance training, high intensity</w:t>
            </w:r>
          </w:p>
        </w:tc>
      </w:tr>
      <w:tr w:rsidR="00F17AFA" w:rsidRPr="00202F98" w14:paraId="1E15E0BA" w14:textId="77777777" w:rsidTr="002E5F46">
        <w:tc>
          <w:tcPr>
            <w:tcW w:w="1980" w:type="dxa"/>
          </w:tcPr>
          <w:p w14:paraId="5A26FF57" w14:textId="7A49F113"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TLI</w:t>
            </w:r>
          </w:p>
        </w:tc>
        <w:tc>
          <w:tcPr>
            <w:tcW w:w="7036" w:type="dxa"/>
          </w:tcPr>
          <w:p w14:paraId="251E7FB4" w14:textId="01B259D2"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esistance training, low intensity</w:t>
            </w:r>
          </w:p>
        </w:tc>
      </w:tr>
      <w:tr w:rsidR="00F17AFA" w:rsidRPr="00202F98" w14:paraId="190C3890" w14:textId="77777777" w:rsidTr="002E5F46">
        <w:tc>
          <w:tcPr>
            <w:tcW w:w="1980" w:type="dxa"/>
          </w:tcPr>
          <w:p w14:paraId="485B0C39" w14:textId="6B2B6E5C"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SMD</w:t>
            </w:r>
          </w:p>
        </w:tc>
        <w:tc>
          <w:tcPr>
            <w:tcW w:w="7036" w:type="dxa"/>
          </w:tcPr>
          <w:p w14:paraId="67F0B993" w14:textId="78BF1434" w:rsidR="00F17AFA" w:rsidRPr="00202F98" w:rsidRDefault="002E5F46"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Standardised mean difference </w:t>
            </w:r>
          </w:p>
        </w:tc>
      </w:tr>
      <w:tr w:rsidR="00F17AFA" w:rsidRPr="00202F98" w14:paraId="686B97AD" w14:textId="77777777" w:rsidTr="002E5F46">
        <w:tc>
          <w:tcPr>
            <w:tcW w:w="1980" w:type="dxa"/>
          </w:tcPr>
          <w:p w14:paraId="04E29EF8" w14:textId="33504288" w:rsidR="00F17AFA" w:rsidRPr="00202F98" w:rsidRDefault="00F17AFA"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SPA</w:t>
            </w:r>
          </w:p>
        </w:tc>
        <w:tc>
          <w:tcPr>
            <w:tcW w:w="7036" w:type="dxa"/>
          </w:tcPr>
          <w:p w14:paraId="04F93B7B" w14:textId="4FB0E9C0" w:rsidR="00F17AFA" w:rsidRPr="00202F98" w:rsidRDefault="002E5F46" w:rsidP="00F17AF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Single photon absorptiometry</w:t>
            </w:r>
          </w:p>
        </w:tc>
      </w:tr>
    </w:tbl>
    <w:p w14:paraId="1B19B9BB" w14:textId="77777777" w:rsidR="002E5F46" w:rsidRPr="00202F98" w:rsidRDefault="002E5F46">
      <w:pPr>
        <w:rPr>
          <w:rFonts w:ascii="Times New Roman" w:hAnsi="Times New Roman" w:cs="Times New Roman"/>
          <w:sz w:val="24"/>
          <w:szCs w:val="24"/>
        </w:rPr>
      </w:pPr>
      <w:r w:rsidRPr="00202F98">
        <w:rPr>
          <w:rFonts w:ascii="Times New Roman" w:hAnsi="Times New Roman" w:cs="Times New Roman"/>
          <w:sz w:val="24"/>
          <w:szCs w:val="24"/>
        </w:rPr>
        <w:br w:type="page"/>
      </w:r>
    </w:p>
    <w:p w14:paraId="01DB7954" w14:textId="15AE2CB8"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Osteoporosis is a skeletal condition of bone fragility, resulting in a propensity to sustain fractures. Fragility fractures, defined as fractures resulting from low trauma, are extremely common, with an estimated 536,000 fractures occurring in the United Kingdom (UK) per annum, of which 69,000 represent fractures of the distal forearm</w:t>
      </w:r>
      <w:r w:rsidR="00396CC2" w:rsidRPr="00202F98">
        <w:rPr>
          <w:rFonts w:ascii="Times New Roman" w:hAnsi="Times New Roman" w:cs="Times New Roman"/>
          <w:sz w:val="24"/>
          <w:szCs w:val="24"/>
        </w:rPr>
        <w:t>.</w:t>
      </w:r>
      <w:r w:rsidR="004E46C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11657-013-0137-0", "ISSN" : "1862-3522", "author" : [ { "dropping-particle" : "", "family" : "Svedbom", "given" : "A.", "non-dropping-particle" : "", "parse-names" : false, "suffix" : "" }, { "dropping-particle" : "", "family" : "Hernlund", "given" : "E.", "non-dropping-particle" : "", "parse-names" : false, "suffix" : "" }, { "dropping-particle" : "", "family" : "Iverg\u00e5rd", "given" : "M.", "non-dropping-particle" : "", "parse-names" : false, "suffix" : "" }, { "dropping-particle" : "", "family" : "Compston", "given" : "J.", "non-dropping-particle" : "", "parse-names" : false, "suffix" : "" }, { "dropping-particle" : "", "family" : "Cooper", "given" : "C.", "non-dropping-particle" : "", "parse-names" : false, "suffix" : "" }, { "dropping-particle" : "", "family" : "Stenmark", "given" : "J.", "non-dropping-particle" : "", "parse-names" : false, "suffix" : "" }, { "dropping-particle" : "V.", "family" : "McCloskey", "given" : "E.", "non-dropping-particle" : "", "parse-names" : false, "suffix" : "" }, { "dropping-particle" : "", "family" : "J\u00f6nsson", "given" : "B.", "non-dropping-particle" : "", "parse-names" : false, "suffix" : "" }, { "dropping-particle" : "", "family" : "Kanis", "given" : "J. A.", "non-dropping-particle" : "", "parse-names" : false, "suffix" : "" } ], "container-title" : "Archives of Osteoporosis", "id" : "ITEM-1", "issue" : "1-2", "issued" : { "date-parts" : [ [ "2013", "12", "11" ] ] }, "page" : "137", "title" : "Osteoporosis in the European Union: a compendium of country-specific reports", "type" : "article-journal", "volume" : "8" }, "uris" : [ "http://www.mendeley.com/documents/?uuid=95359ea7-4ab7-4d4a-8729-583ac149e744" ] } ], "mendeley" : { "formattedCitation" : "&lt;sup&gt;1&lt;/sup&gt;", "plainTextFormattedCitation" : "1", "previouslyFormattedCitation" : "&lt;sup&gt;1&lt;/sup&gt;" }, "properties" : { "noteIndex" : 3 }, "schema" : "https://github.com/citation-style-language/schema/raw/master/csl-citation.json" }</w:instrText>
      </w:r>
      <w:r w:rsidR="004E46C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w:t>
      </w:r>
      <w:r w:rsidR="004E46CE"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ree million people are estimated to have osteoporosis in the UK and one in two women and one in five men aged 50 and over will experience a fragility fracture in their lifetime.</w:t>
      </w:r>
      <w:r w:rsidR="00396CC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S8756-3282(01)00614-7", "ISBN" : "8756-3282 (Print)\\r1873-2763 (Linking)", "ISSN" : "87563282", "PMID" : "11728921", "abstract" : "Records from the General Practice Research Database were used to derive age- and gender-specific fracture incidence rates for England and Wales during the period 1988-1998. In total, 103,052 men and 119,317 women in the sample of 5 million adults sustained a fracture over 10.4 million and 11.2 million person-years (py) of follow-up. Among women, the most frequent fracture sites were the radius/ulna (30.2 cases per 10,000 py) and femur/hip (17.0 per 10,000 py). In men, the most common fracture was that of the carpal bones (26.2 per 10,000 py); the incidence of femur/hip fracture was 5.3 per 10,000 py. Varying patterns of fracture incidence were observed with increasing age; whereas some fractures became more common in later life (vertebral, distal forearm, hip, proximal humerus, rib, clavicle, pelvis), others were more frequent in childhood and young adulthood (tibia, fibula, carpus, foot, ankle). The lifetime risk of any fracture was 53.2% at age 50 years among women, and 20.7% at the same age among men. Whereas fractures of the proximal femur and vertebral body were associated with excess mortality over a 5 year period following fracture diagnosis among both men and women, fractures of the distal forearm were associated with only slight excess mortality in men. This study provides robust estimates of fracture incidence that will assist health-care planning and delivery. \u00a9 2001 by Elsevier Science Inc. All rights reserved.", "author" : [ { "dropping-particle" : "", "family" : "Staa", "given" : "T P", "non-dropping-particle" : "Van", "parse-names" : false, "suffix" : "" }, { "dropping-particle" : "", "family" : "Dennison", "given" : "E M", "non-dropping-particle" : "", "parse-names" : false, "suffix" : "" }, { "dropping-particle" : "", "family" : "Leufkens", "given" : "H G M", "non-dropping-particle" : "", "parse-names" : false, "suffix" : "" }, { "dropping-particle" : "", "family" : "Cooper", "given" : "C", "non-dropping-particle" : "", "parse-names" : false, "suffix" : "" } ], "container-title" : "Bone", "id" : "ITEM-1", "issue" : "6", "issued" : { "date-parts" : [ [ "2001" ] ] }, "page" : "517-522", "title" : "Epidemiology of fractures in England and Wales", "type" : "article-journal", "volume" : "29" }, "uris" : [ "http://www.mendeley.com/documents/?uuid=1e249c2f-3c60-4a51-a7eb-418b357de69a" ] } ], "mendeley" : { "formattedCitation" : "&lt;sup&gt;2&lt;/sup&gt;", "plainTextFormattedCitation" : "2", "previouslyFormattedCitation" : "&lt;sup&gt;2&lt;/sup&gt;" }, "properties" : { "noteIndex" : 3 }, "schema" : "https://github.com/citation-style-language/schema/raw/master/csl-citation.json" }</w:instrText>
      </w:r>
      <w:r w:rsidR="00396CC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w:t>
      </w:r>
      <w:r w:rsidR="00396CC2"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Specifically, one in three women wi</w:t>
      </w:r>
      <w:r w:rsidR="002A1A1D" w:rsidRPr="00202F98">
        <w:rPr>
          <w:rFonts w:ascii="Times New Roman" w:hAnsi="Times New Roman" w:cs="Times New Roman"/>
          <w:sz w:val="24"/>
          <w:szCs w:val="24"/>
        </w:rPr>
        <w:t>ll experience a wrist fracture</w:t>
      </w:r>
      <w:r w:rsidR="00396CC2" w:rsidRPr="00202F98">
        <w:rPr>
          <w:rFonts w:ascii="Times New Roman" w:hAnsi="Times New Roman" w:cs="Times New Roman"/>
          <w:sz w:val="24"/>
          <w:szCs w:val="24"/>
        </w:rPr>
        <w:t>.</w:t>
      </w:r>
      <w:r w:rsidR="009467D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10654-009-9353-8", "ISSN" : "0393-2990", "author" : [ { "dropping-particle" : "", "family" : "Ahmed", "given" : "Luai A.", "non-dropping-particle" : "", "parse-names" : false, "suffix" : "" }, { "dropping-particle" : "", "family" : "Schirmer", "given" : "Henrik", "non-dropping-particle" : "", "parse-names" : false, "suffix" : "" }, { "dropping-particle" : "", "family" : "Bj\u00f8rnerem", "given" : "\u00c5shild", "non-dropping-particle" : "", "parse-names" : false, "suffix" : "" }, { "dropping-particle" : "", "family" : "Emaus", "given" : "Nina", "non-dropping-particle" : "", "parse-names" : false, "suffix" : "" }, { "dropping-particle" : "", "family" : "J\u00f8rgensen", "given" : "Lone", "non-dropping-particle" : "", "parse-names" : false, "suffix" : "" }, { "dropping-particle" : "", "family" : "St\u00f8rmer", "given" : "Jan", "non-dropping-particle" : "", "parse-names" : false, "suffix" : "" }, { "dropping-particle" : "", "family" : "Joakimsen", "given" : "Ragnar M.", "non-dropping-particle" : "", "parse-names" : false, "suffix" : "" } ], "container-title" : "European Journal of Epidemiology", "id" : "ITEM-1", "issue" : "8", "issued" : { "date-parts" : [ [ "2009", "8", "30" ] ] }, "page" : "441-448", "title" : "The gender- and age-specific 10-year and lifetime absolute fracture risk in Troms\u00f8, Norway", "type" : "article-journal", "volume" : "24" }, "uris" : [ "http://www.mendeley.com/documents/?uuid=83d320d8-ea0b-4854-85e6-aa34823c123d" ] } ], "mendeley" : { "formattedCitation" : "&lt;sup&gt;3&lt;/sup&gt;", "plainTextFormattedCitation" : "3", "previouslyFormattedCitation" : "&lt;sup&gt;3&lt;/sup&gt;" }, "properties" : { "noteIndex" : 3 }, "schema" : "https://github.com/citation-style-language/schema/raw/master/csl-citation.json" }</w:instrText>
      </w:r>
      <w:r w:rsidR="009467D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w:t>
      </w:r>
      <w:r w:rsidR="009467D3"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Fragility fractures can be devastating events, with hip and vertebral fractures leading to impaired quality of life, loss of independence, chronic pain, low mood and increased mortality risk</w:t>
      </w:r>
      <w:r w:rsidR="00396CC2" w:rsidRPr="00202F98">
        <w:rPr>
          <w:rFonts w:ascii="Times New Roman" w:hAnsi="Times New Roman" w:cs="Times New Roman"/>
          <w:sz w:val="24"/>
          <w:szCs w:val="24"/>
        </w:rPr>
        <w:t>.</w:t>
      </w:r>
      <w:r w:rsidR="00C6584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17-4153-6", "ISSN" : "0937-941X", "author" : [ { "dropping-particle" : "", "family" : "Williamson", "given" : "S.", "non-dropping-particle" : "", "parse-names" : false, "suffix" : "" }, { "dropping-particle" : "", "family" : "Landeiro", "given" : "F.", "non-dropping-particle" : "", "parse-names" : false, "suffix" : "" }, { "dropping-particle" : "", "family" : "McConnell", "given" : "T.", "non-dropping-particle" : "", "parse-names" : false, "suffix" : "" }, { "dropping-particle" : "", "family" : "Fulford-Smith", "given" : "L.", "non-dropping-particle" : "", "parse-names" : false, "suffix" : "" }, { "dropping-particle" : "", "family" : "Javaid", "given" : "M. K.", "non-dropping-particle" : "", "parse-names" : false, "suffix" : "" }, { "dropping-particle" : "", "family" : "Judge", "given" : "A.", "non-dropping-particle" : "", "parse-names" : false, "suffix" : "" }, { "dropping-particle" : "", "family" : "Leal", "given" : "J.", "non-dropping-particle" : "", "parse-names" : false, "suffix" : "" } ], "container-title" : "Osteoporosis International", "id" : "ITEM-1", "issue" : "10", "issued" : { "date-parts" : [ [ "2017", "10", "26" ] ] }, "page" : "2791-2800", "title" : "Costs of fragility hip fractures globally: a systematic review and meta-regression analysis", "type" : "article-journal", "volume" : "28" }, "uris" : [ "http://www.mendeley.com/documents/?uuid=21d43748-7196-4381-a810-8fd106b42b20" ] }, { "id" : "ITEM-2", "itemData" : { "DOI" : "10.1007/s00198-005-0015-8", "ISSN" : "0937-941X", "author" : [ { "dropping-particle" : "", "family" : "Borgstr\u00f6m", "given" : "Fredrik", "non-dropping-particle" : "", "parse-names" : false, "suffix" : "" }, { "dropping-particle" : "", "family" : "Zethraeus", "given" : "Niklas", "non-dropping-particle" : "", "parse-names" : false, "suffix" : "" }, { "dropping-particle" : "", "family" : "Johnell", "given" : "Olof", "non-dropping-particle" : "", "parse-names" : false, "suffix" : "" }, { "dropping-particle" : "", "family" : "Lidgren", "given" : "Lars", "non-dropping-particle" : "", "parse-names" : false, "suffix" : "" }, { "dropping-particle" : "", "family" : "Ponzer", "given" : "Sari", "non-dropping-particle" : "", "parse-names" : false, "suffix" : "" }, { "dropping-particle" : "", "family" : "Svensson", "given" : "Olle", "non-dropping-particle" : "", "parse-names" : false, "suffix" : "" }, { "dropping-particle" : "", "family" : "Abdon", "given" : "Peter", "non-dropping-particle" : "", "parse-names" : false, "suffix" : "" }, { "dropping-particle" : "", "family" : "Ornstein", "given" : "Ewald", "non-dropping-particle" : "", "parse-names" : false, "suffix" : "" }, { "dropping-particle" : "", "family" : "Lunsj\u00f6", "given" : "Karl", "non-dropping-particle" : "", "parse-names" : false, "suffix" : "" }, { "dropping-particle" : "", "family" : "Thorngren", "given" : "Karl G\u00f6ran", "non-dropping-particle" : "", "parse-names" : false, "suffix" : "" }, { "dropping-particle" : "", "family" : "Sernbo", "given" : "Ingemar", "non-dropping-particle" : "", "parse-names" : false, "suffix" : "" }, { "dropping-particle" : "", "family" : "Rehnberg", "given" : "Clas", "non-dropping-particle" : "", "parse-names" : false, "suffix" : "" }, { "dropping-particle" : "", "family" : "J\u00f6nsson", "given" : "Bengt", "non-dropping-particle" : "", "parse-names" : false, "suffix" : "" } ], "container-title" : "Osteoporosis International", "id" : "ITEM-2", "issue" : "5", "issued" : { "date-parts" : [ [ "2006", "5", "9" ] ] }, "page" : "637-650", "title" : "Costs and quality of life associated with osteoporosis-related fractures in Sweden", "type" : "article-journal", "volume" : "17" }, "uris" : [ "http://www.mendeley.com/documents/?uuid=82cd6318-89ad-4c2e-bd5a-392fb387ed39" ] }, { "id" : "ITEM-3", "itemData" : { "DOI" : "10.1016/S0140-6736(02)08657-9", "ISSN" : "01406736", "author" : [ { "dropping-particle" : "", "family" : "Cummings", "given" : "Steven R", "non-dropping-particle" : "", "parse-names" : false, "suffix" : "" }, { "dropping-particle" : "", "family" : "Melton", "given" : "L Joseph", "non-dropping-particle" : "", "parse-names" : false, "suffix" : "" } ], "container-title" : "The Lancet", "id" : "ITEM-3", "issue" : "9319", "issued" : { "date-parts" : [ [ "2002", "5" ] ] }, "page" : "1761-1767", "title" : "Epidemiology and outcomes of osteoporotic fractures", "type" : "article-journal", "volume" : "359" }, "uris" : [ "http://www.mendeley.com/documents/?uuid=fa71d0fe-d2b7-4c01-8f4c-91ba0083022e" ] } ], "mendeley" : { "formattedCitation" : "&lt;sup&gt;4\u20136&lt;/sup&gt;", "plainTextFormattedCitation" : "4\u20136", "previouslyFormattedCitation" : "&lt;sup&gt;4\u20136&lt;/sup&gt;" }, "properties" : { "noteIndex" : 3 }, "schema" : "https://github.com/citation-style-language/schema/raw/master/csl-citation.json" }</w:instrText>
      </w:r>
      <w:r w:rsidR="00C6584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6</w:t>
      </w:r>
      <w:r w:rsidR="00C6584C" w:rsidRPr="00202F98">
        <w:rPr>
          <w:rFonts w:ascii="Times New Roman" w:hAnsi="Times New Roman" w:cs="Times New Roman"/>
          <w:sz w:val="24"/>
          <w:szCs w:val="24"/>
        </w:rPr>
        <w:fldChar w:fldCharType="end"/>
      </w:r>
      <w:r w:rsidR="00396CC2" w:rsidRPr="00202F98">
        <w:rPr>
          <w:rFonts w:ascii="Times New Roman" w:hAnsi="Times New Roman" w:cs="Times New Roman"/>
          <w:sz w:val="24"/>
          <w:szCs w:val="24"/>
        </w:rPr>
        <w:t xml:space="preserve"> </w:t>
      </w:r>
      <w:r w:rsidRPr="00202F98">
        <w:rPr>
          <w:rFonts w:ascii="Times New Roman" w:hAnsi="Times New Roman" w:cs="Times New Roman"/>
          <w:sz w:val="24"/>
          <w:szCs w:val="24"/>
        </w:rPr>
        <w:t>Wrist fractures may result in prolonged difficulty with activities of daily living; just under 50% of patients report functional impairment</w:t>
      </w:r>
      <w:r w:rsidR="00C6584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S0140-6736(02)08657-9", "ISSN" : "01406736", "author" : [ { "dropping-particle" : "", "family" : "Cummings", "given" : "Steven R", "non-dropping-particle" : "", "parse-names" : false, "suffix" : "" }, { "dropping-particle" : "", "family" : "Melton", "given" : "L Joseph", "non-dropping-particle" : "", "parse-names" : false, "suffix" : "" } ], "container-title" : "The Lancet", "id" : "ITEM-1", "issue" : "9319", "issued" : { "date-parts" : [ [ "2002", "5" ] ] }, "page" : "1761-1767", "title" : "Epidemiology and outcomes of osteoporotic fractures", "type" : "article-journal", "volume" : "359" }, "uris" : [ "http://www.mendeley.com/documents/?uuid=fa71d0fe-d2b7-4c01-8f4c-91ba0083022e" ] } ], "mendeley" : { "formattedCitation" : "&lt;sup&gt;6&lt;/sup&gt;", "plainTextFormattedCitation" : "6", "previouslyFormattedCitation" : "&lt;sup&gt;6&lt;/sup&gt;" }, "properties" : { "noteIndex" : 3 }, "schema" : "https://github.com/citation-style-language/schema/raw/master/csl-citation.json" }</w:instrText>
      </w:r>
      <w:r w:rsidR="00C6584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6</w:t>
      </w:r>
      <w:r w:rsidR="00C6584C"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d over 60% report pain </w:t>
      </w:r>
      <w:r w:rsidR="0055150E" w:rsidRPr="00202F98">
        <w:rPr>
          <w:rFonts w:ascii="Times New Roman" w:hAnsi="Times New Roman" w:cs="Times New Roman"/>
          <w:sz w:val="24"/>
          <w:szCs w:val="24"/>
        </w:rPr>
        <w:t xml:space="preserve">six </w:t>
      </w:r>
      <w:r w:rsidRPr="00202F98">
        <w:rPr>
          <w:rFonts w:ascii="Times New Roman" w:hAnsi="Times New Roman" w:cs="Times New Roman"/>
          <w:sz w:val="24"/>
          <w:szCs w:val="24"/>
        </w:rPr>
        <w:t>months after fracture</w:t>
      </w:r>
      <w:r w:rsidR="00396CC2"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186/1471-2474-9-129", "ISSN" : "1471-2474", "author" : [ { "dropping-particle" : "", "family" : "Moore", "given" : "Catherine M", "non-dropping-particle" : "", "parse-names" : false, "suffix" : "" }, { "dropping-particle" : "", "family" : "Leonardi-Bee", "given" : "Jo", "non-dropping-particle" : "", "parse-names" : false, "suffix" : "" } ], "container-title" : "BMC Musculoskeletal Disorders", "id" : "ITEM-1", "issue" : "1", "issued" : { "date-parts" : [ [ "2008", "12", "29" ] ] }, "page" : "129", "title" : "The prevalence of pain and disability one year post fracture of the distal radius in a UK population: A cross sectional survey", "type" : "article-journal", "volume" : "9" }, "uris" : [ "http://www.mendeley.com/documents/?uuid=efff7e26-f6b3-4462-91a2-357e1ef50ca4" ] } ], "mendeley" : { "formattedCitation" : "&lt;sup&gt;7&lt;/sup&gt;", "plainTextFormattedCitation" : "7", "previouslyFormattedCitation" : "&lt;sup&gt;7&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7</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Fragility fractures cost the UK National Health Service £4.4 billion/yr</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11657-013-0137-0", "ISSN" : "1862-3522", "author" : [ { "dropping-particle" : "", "family" : "Svedbom", "given" : "A.", "non-dropping-particle" : "", "parse-names" : false, "suffix" : "" }, { "dropping-particle" : "", "family" : "Hernlund", "given" : "E.", "non-dropping-particle" : "", "parse-names" : false, "suffix" : "" }, { "dropping-particle" : "", "family" : "Iverg\u00e5rd", "given" : "M.", "non-dropping-particle" : "", "parse-names" : false, "suffix" : "" }, { "dropping-particle" : "", "family" : "Compston", "given" : "J.", "non-dropping-particle" : "", "parse-names" : false, "suffix" : "" }, { "dropping-particle" : "", "family" : "Cooper", "given" : "C.", "non-dropping-particle" : "", "parse-names" : false, "suffix" : "" }, { "dropping-particle" : "", "family" : "Stenmark", "given" : "J.", "non-dropping-particle" : "", "parse-names" : false, "suffix" : "" }, { "dropping-particle" : "V.", "family" : "McCloskey", "given" : "E.", "non-dropping-particle" : "", "parse-names" : false, "suffix" : "" }, { "dropping-particle" : "", "family" : "J\u00f6nsson", "given" : "B.", "non-dropping-particle" : "", "parse-names" : false, "suffix" : "" }, { "dropping-particle" : "", "family" : "Kanis", "given" : "J. A.", "non-dropping-particle" : "", "parse-names" : false, "suffix" : "" } ], "container-title" : "Archives of Osteoporosis", "id" : "ITEM-1", "issue" : "1-2", "issued" : { "date-parts" : [ [ "2013", "12", "11" ] ] }, "page" : "137", "title" : "Osteoporosis in the European Union: a compendium of country-specific reports", "type" : "article-journal", "volume" : "8" }, "uris" : [ "http://www.mendeley.com/documents/?uuid=95359ea7-4ab7-4d4a-8729-583ac149e744" ] } ], "mendeley" : { "formattedCitation" : "&lt;sup&gt;1&lt;/sup&gt;", "plainTextFormattedCitation" : "1", "previouslyFormattedCitation" : "&lt;sup&gt;1&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d are one of the most common reasons for attending emergency departments</w:t>
      </w:r>
      <w:r w:rsidR="006402F8"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j.hcl.2012.02.001", "ISSN" : "07490712", "author" : [ { "dropping-particle" : "", "family" : "Nellans", "given" : "Kate W.", "non-dropping-particle" : "", "parse-names" : false, "suffix" : "" }, { "dropping-particle" : "", "family" : "Kowalski", "given" : "Evan", "non-dropping-particle" : "", "parse-names" : false, "suffix" : "" }, { "dropping-particle" : "", "family" : "Chung", "given" : "Kevin C.", "non-dropping-particle" : "", "parse-names" : false, "suffix" : "" } ], "container-title" : "Hand Clinics", "id" : "ITEM-1", "issue" : "2", "issued" : { "date-parts" : [ [ "2012", "5" ] ] }, "page" : "113-125", "title" : "The epidemiology of distal radius fractures", "type" : "article-journal", "volume" : "28" }, "uris" : [ "http://www.mendeley.com/documents/?uuid=17aa7887-14c3-433e-aefc-bfb475ab09a1" ] } ], "mendeley" : { "formattedCitation" : "&lt;sup&gt;8&lt;/sup&gt;", "plainTextFormattedCitation" : "8", "previouslyFormattedCitation" : "&lt;sup&gt;8&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8</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Post-fracture management constitutes a significant public health burden, and until recently it was assumed that the majority of this cost was attributable to hip fractures</w:t>
      </w:r>
      <w:r w:rsidR="00C7220E">
        <w:rPr>
          <w:rFonts w:ascii="Times New Roman" w:hAnsi="Times New Roman" w:cs="Times New Roman"/>
          <w:sz w:val="24"/>
          <w:szCs w:val="24"/>
        </w:rPr>
        <w:t>;</w:t>
      </w:r>
      <w:r w:rsidRPr="00202F98">
        <w:rPr>
          <w:rFonts w:ascii="Times New Roman" w:hAnsi="Times New Roman" w:cs="Times New Roman"/>
          <w:sz w:val="24"/>
          <w:szCs w:val="24"/>
        </w:rPr>
        <w:t xml:space="preserve"> however</w:t>
      </w:r>
      <w:r w:rsidR="00C7220E">
        <w:rPr>
          <w:rFonts w:ascii="Times New Roman" w:hAnsi="Times New Roman" w:cs="Times New Roman"/>
          <w:sz w:val="24"/>
          <w:szCs w:val="24"/>
        </w:rPr>
        <w:t>,</w:t>
      </w:r>
      <w:r w:rsidRPr="00202F98">
        <w:rPr>
          <w:rFonts w:ascii="Times New Roman" w:hAnsi="Times New Roman" w:cs="Times New Roman"/>
          <w:sz w:val="24"/>
          <w:szCs w:val="24"/>
        </w:rPr>
        <w:t xml:space="preserve"> recent research has identified that, partly due to their sheer volume, non-hip, non-vertebral fractures </w:t>
      </w:r>
      <w:r w:rsidR="002A1A1D" w:rsidRPr="00202F98">
        <w:rPr>
          <w:rFonts w:ascii="Times New Roman" w:hAnsi="Times New Roman" w:cs="Times New Roman"/>
          <w:sz w:val="24"/>
          <w:szCs w:val="24"/>
        </w:rPr>
        <w:t>(</w:t>
      </w:r>
      <w:r w:rsidRPr="00202F98">
        <w:rPr>
          <w:rFonts w:ascii="Times New Roman" w:hAnsi="Times New Roman" w:cs="Times New Roman"/>
          <w:sz w:val="24"/>
          <w:szCs w:val="24"/>
        </w:rPr>
        <w:t>including those of the wrist) use significantly more healthcare resources than hip fractures</w:t>
      </w:r>
      <w:r w:rsidR="00396CC2"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12-1968-z", "ISSN" : "0937-941X", "author" : [ { "dropping-particle" : "", "family" : "Ioannidis", "given" : "G.", "non-dropping-particle" : "", "parse-names" : false, "suffix" : "" }, { "dropping-particle" : "", "family" : "Flahive", "given" : "J.", "non-dropping-particle" : "", "parse-names" : false, "suffix" : "" }, { "dropping-particle" : "", "family" : "Pickard", "given" : "L.", "non-dropping-particle" : "", "parse-names" : false, "suffix" : "" }, { "dropping-particle" : "", "family" : "Papaioannou", "given" : "A.", "non-dropping-particle" : "", "parse-names" : false, "suffix" : "" }, { "dropping-particle" : "", "family" : "Chapurlat", "given" : "R. D.", "non-dropping-particle" : "", "parse-names" : false, "suffix" : "" }, { "dropping-particle" : "", "family" : "Saag", "given" : "K. G.", "non-dropping-particle" : "", "parse-names" : false, "suffix" : "" }, { "dropping-particle" : "", "family" : "Silverman", "given" : "S.", "non-dropping-particle" : "", "parse-names" : false, "suffix" : "" }, { "dropping-particle" : "", "family" : "Anderson", "given" : "F. A.", "non-dropping-particle" : "", "parse-names" : false, "suffix" : "" }, { "dropping-particle" : "", "family" : "Gehlbach", "given" : "S. H.", "non-dropping-particle" : "", "parse-names" : false, "suffix" : "" }, { "dropping-particle" : "", "family" : "Hooven", "given" : "F. H.", "non-dropping-particle" : "", "parse-names" : false, "suffix" : "" }, { "dropping-particle" : "", "family" : "Boonen", "given" : "S.", "non-dropping-particle" : "", "parse-names" : false, "suffix" : "" }, { "dropping-particle" : "", "family" : "Compston", "given" : "J. E.", "non-dropping-particle" : "", "parse-names" : false, "suffix" : "" }, { "dropping-particle" : "", "family" : "Cooper", "given" : "C.", "non-dropping-particle" : "", "parse-names" : false, "suffix" : "" }, { "dropping-particle" : "", "family" : "D\u00edez-Perez", "given" : "A.", "non-dropping-particle" : "", "parse-names" : false, "suffix" : "" }, { "dropping-particle" : "", "family" : "Greenspan", "given" : "S. L.", "non-dropping-particle" : "", "parse-names" : false, "suffix" : "" }, { "dropping-particle" : "", "family" : "LaCroix", "given" : "A. Z.", "non-dropping-particle" : "", "parse-names" : false, "suffix" : "" }, { "dropping-particle" : "", "family" : "Lindsay", "given" : "R.", "non-dropping-particle" : "", "parse-names" : false, "suffix" : "" }, { "dropping-particle" : "", "family" : "Netelenbos", "given" : "J. C.", "non-dropping-particle" : "", "parse-names" : false, "suffix" : "" }, { "dropping-particle" : "", "family" : "Pfeilschifter", "given" : "J.", "non-dropping-particle" : "", "parse-names" : false, "suffix" : "" }, { "dropping-particle" : "", "family" : "Rossini", "given" : "M.", "non-dropping-particle" : "", "parse-names" : false, "suffix" : "" }, { "dropping-particle" : "", "family" : "Roux", "given" : "C.", "non-dropping-particle" : "", "parse-names" : false, "suffix" : "" }, { "dropping-particle" : "", "family" : "Sambrook", "given" : "P. N.", "non-dropping-particle" : "", "parse-names" : false, "suffix" : "" }, { "dropping-particle" : "", "family" : "Siris", "given" : "E. S.", "non-dropping-particle" : "", "parse-names" : false, "suffix" : "" }, { "dropping-particle" : "", "family" : "Watts", "given" : "N. B.", "non-dropping-particle" : "", "parse-names" : false, "suffix" : "" }, { "dropping-particle" : "", "family" : "Adachi", "given" : "J. D.", "non-dropping-particle" : "", "parse-names" : false, "suffix" : "" } ], "container-title" : "Osteoporosis International", "id" : "ITEM-1", "issue" : "1", "issued" : { "date-parts" : [ [ "2013", "1", "12" ] ] }, "page" : "59-67", "title" : "Non-hip, non-spine fractures drive healthcare utilization following a fracture: the Global Longitudinal Study of Osteoporosis in Women (GLOW)", "type" : "article-journal", "volume" : "24" }, "uris" : [ "http://www.mendeley.com/documents/?uuid=c2bf0556-75cf-4d71-8ac1-9e6131633aa7" ] } ], "mendeley" : { "formattedCitation" : "&lt;sup&gt;9&lt;/sup&gt;", "plainTextFormattedCitation" : "9", "previouslyFormattedCitation" : "&lt;sup&gt;9&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9</w:t>
      </w:r>
      <w:r w:rsidR="007D7E16" w:rsidRPr="00202F98">
        <w:rPr>
          <w:rFonts w:ascii="Times New Roman" w:hAnsi="Times New Roman" w:cs="Times New Roman"/>
          <w:sz w:val="24"/>
          <w:szCs w:val="24"/>
        </w:rPr>
        <w:fldChar w:fldCharType="end"/>
      </w:r>
    </w:p>
    <w:p w14:paraId="764BD073" w14:textId="77777777" w:rsidR="009463E4" w:rsidRPr="00202F98" w:rsidRDefault="009463E4" w:rsidP="00D335A7">
      <w:pPr>
        <w:spacing w:line="480" w:lineRule="auto"/>
        <w:contextualSpacing/>
        <w:jc w:val="both"/>
        <w:rPr>
          <w:rFonts w:ascii="Times New Roman" w:hAnsi="Times New Roman" w:cs="Times New Roman"/>
          <w:sz w:val="24"/>
          <w:szCs w:val="24"/>
        </w:rPr>
      </w:pPr>
    </w:p>
    <w:p w14:paraId="7AA02CC3" w14:textId="34D12E2E" w:rsidR="00015A71"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Low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is an important risk factor for fragility fracture.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is measured as bone mineral content (BMC) or bone mineral density (BMD), which accounts for 60% to 70% of variation in bone strength</w:t>
      </w:r>
      <w:r w:rsidR="00396CC2"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2-1345-4", "ISSN" : "0937-941X", "author" : [ { "dropping-particle" : "", "family" : "Ammann", "given" : "P.", "non-dropping-particle" : "", "parse-names" : false, "suffix" : "" }, { "dropping-particle" : "", "family" : "Rizzoli", "given" : "R.", "non-dropping-particle" : "", "parse-names" : false, "suffix" : "" } ], "container-title" : "Osteoporosis International", "id" : "ITEM-1", "issue" : "S3", "issued" : { "date-parts" : [ [ "2003", "3", "19" ] ] }, "page" : "13-18", "title" : "Bone strength and its determinants", "type" : "article-journal", "volume" : "14" }, "uris" : [ "http://www.mendeley.com/documents/?uuid=bf15e92e-9b3b-4497-b579-e7545f4f7763" ] } ], "mendeley" : { "formattedCitation" : "&lt;sup&gt;10&lt;/sup&gt;", "plainTextFormattedCitation" : "10", "previouslyFormattedCitation" : "&lt;sup&gt;10&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0</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 lifetime risk of an osteoporotic-related fracture increases 1.5 to 3 times with each SD decrease in BMD</w:t>
      </w:r>
      <w:r w:rsidR="009B09EF"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0140-6736(93)92555-8", "ISSN" : "01406736", "author" : [ { "dropping-particle" : "", "family" : "Cummings", "given" : "S.R.", "non-dropping-particle" : "", "parse-names" : false, "suffix" : "" }, { "dropping-particle" : "", "family" : "Browner", "given" : "W.", "non-dropping-particle" : "", "parse-names" : false, "suffix" : "" }, { "dropping-particle" : "", "family" : "Cummings", "given" : "S.R.", "non-dropping-particle" : "", "parse-names" : false, "suffix" : "" }, { "dropping-particle" : "", "family" : "Black", "given" : "D.M.", "non-dropping-particle" : "", "parse-names" : false, "suffix" : "" }, { "dropping-particle" : "", "family" : "Nevitt", "given" : "M.C.", "non-dropping-particle" : "", "parse-names" : false, "suffix" : "" }, { "dropping-particle" : "", "family" : "Browner", "given" : "W.", "non-dropping-particle" : "", "parse-names" : false, "suffix" : "" }, { "dropping-particle" : "", "family" : "Genant", "given" : "H.K.", "non-dropping-particle" : "", "parse-names" : false, "suffix" : "" }, { "dropping-particle" : "", "family" : "Cauley", "given" : "J.", "non-dropping-particle" : "", "parse-names" : false, "suffix" : "" }, { "dropping-particle" : "", "family" : "Ensrud", "given" : "K.", "non-dropping-particle" : "", "parse-names" : false, "suffix" : "" }, { "dropping-particle" : "", "family" : "Scott", "given" : "J.", "non-dropping-particle" : "", "parse-names" : false, "suffix" : "" }, { "dropping-particle" : "", "family" : "Vogt", "given" : "T.M.", "non-dropping-particle" : "", "parse-names" : false, "suffix" : "" } ], "container-title" : "The Lancet", "id" : "ITEM-1", "issue" : "8837", "issued" : { "date-parts" : [ [ "1993", "1" ] ] }, "page" : "72-75", "title" : "Bone density at various sites for prediction of hip fractures", "type" : "article-journal", "volume" : "341" }, "uris" : [ "http://www.mendeley.com/documents/?uuid=df17e63b-b725-40e2-8563-8926c5a29c99" ] } ], "mendeley" : { "formattedCitation" : "&lt;sup&gt;11&lt;/sup&gt;", "plainTextFormattedCitation" : "11", "previouslyFormattedCitation" : "&lt;sup&gt;11&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1</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refore, improving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is an important goal of osteoporosis treatment and prevention in clinical practice. Strategies to increase or maintain </w:t>
      </w:r>
      <w:r w:rsidR="00243AF9" w:rsidRPr="00202F98">
        <w:rPr>
          <w:rFonts w:ascii="Times New Roman" w:hAnsi="Times New Roman" w:cs="Times New Roman"/>
          <w:sz w:val="24"/>
          <w:szCs w:val="24"/>
        </w:rPr>
        <w:t>bone</w:t>
      </w:r>
      <w:r w:rsidR="00195459"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can be pharmacological or nonpharmacological. Bone loss is exacerbated by disuse</w:t>
      </w:r>
      <w:r w:rsidR="00396CC2"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j.bone.2009.01.001", "ISSN" : "87563282", "author" : [ { "dropping-particle" : "", "family" : "Rittweger", "given" : "J\u00f6rn", "non-dropping-particle" : "", "parse-names" : false, "suffix" : "" }, { "dropping-particle" : "", "family" : "Simunic", "given" : "Bostjan", "non-dropping-particle" : "", "parse-names" : false, "suffix" : "" }, { "dropping-particle" : "", "family" : "Bilancio", "given" : "Giancarlo", "non-dropping-particle" : "", "parse-names" : false, "suffix" : "" }, { "dropping-particle" : "", "family" : "Gaspare De Santo", "given" : "Natale", "non-dropping-particle" : "", "parse-names" : false, "suffix" : "" }, { "dropping-particle" : "", "family" : "Cirillo", "given" : "Massimo", "non-dropping-particle" : "", "parse-names" : false, "suffix" : "" }, { "dropping-particle" : "", "family" : "Biolo", "given" : "Gianni", "non-dropping-particle" : "", "parse-names" : false, "suffix" : "" }, { "dropping-particle" : "", "family" : "Pisot", "given" : "Rado", "non-dropping-particle" : "", "parse-names" : false, "suffix" : "" }, { "dropping-particle" : "", "family" : "Eiken", "given" : "Ola", "non-dropping-particle" : "", "parse-names" : false, "suffix" : "" }, { "dropping-particle" : "", "family" : "Mekjavic", "given" : "Igor B.", "non-dropping-particle" : "", "parse-names" : false, "suffix" : "" }, { "dropping-particle" : "", "family" : "Narici", "given" : "Marco", "non-dropping-particle" : "", "parse-names" : false, "suffix" : "" } ], "container-title" : "Bone", "id" : "ITEM-1", "issue" : "4", "issued" : { "date-parts" : [ [ "2009", "4" ] ] }, "page" : "612-618", "title" : "Bone loss in the lower leg during 35 days of bed rest is predominantly from the cortical compartment", "type" : "article-journal", "volume" : "44" }, "uris" : [ "http://www.mendeley.com/documents/?uuid=41580287-36ac-4939-a445-c7e7b5328ae0" ] } ], "mendeley" : { "formattedCitation" : "&lt;sup&gt;12&lt;/sup&gt;", "plainTextFormattedCitation" : "12", "previouslyFormattedCitation" : "&lt;sup&gt;12&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2</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d conversely, loading of the skeleton promotes bone gain</w:t>
      </w:r>
      <w:r w:rsidR="00396CC2"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7740200028", "ISSN" : "0914-8779", "author" : [ { "dropping-particle" : "", "family" : "Sugiyama", "given" : "Toshihiro", "non-dropping-particle" : "", "parse-names" : false, "suffix" : "" }, { "dropping-particle" : "", "family" : "Yamaguchi", "given" : "Akira", "non-dropping-particle" : "", "parse-names" : false, "suffix" : "" }, { "dropping-particle" : "", "family" : "Kawai", "given" : "Shinya", "non-dropping-particle" : "", "parse-names" : false, "suffix" : "" } ], "container-title" : "Journal of Bone and Mineral Metabolism", "id" : "ITEM-1", "issue" : "4", "issued" : { "date-parts" : [ [ "2002", "7", "1" ] ] }, "page" : "196-200", "title" : "Effects of skeletal loading on bone mass and compensation mechanism in bone: a new insight into the \"mechanostat\" theory", "type" : "article-journal", "volume" : "20" }, "uris" : [ "http://www.mendeley.com/documents/?uuid=80e00269-d77d-414c-b725-69c18baa8dfc" ] } ], "mendeley" : { "formattedCitation" : "&lt;sup&gt;13&lt;/sup&gt;", "plainTextFormattedCitation" : "13", "previouslyFormattedCitation" : "&lt;sup&gt;13&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3</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exercise (which </w:t>
      </w:r>
      <w:r w:rsidRPr="00202F98">
        <w:rPr>
          <w:rFonts w:ascii="Times New Roman" w:hAnsi="Times New Roman" w:cs="Times New Roman"/>
          <w:sz w:val="24"/>
          <w:szCs w:val="24"/>
        </w:rPr>
        <w:lastRenderedPageBreak/>
        <w:t xml:space="preserve">provides loading to the skeleton) is an important component of nonpharmacological interventions for improving </w:t>
      </w:r>
      <w:r w:rsidR="00243AF9" w:rsidRPr="00202F98">
        <w:rPr>
          <w:rFonts w:ascii="Times New Roman" w:hAnsi="Times New Roman" w:cs="Times New Roman"/>
          <w:sz w:val="24"/>
          <w:szCs w:val="24"/>
        </w:rPr>
        <w:t>bone</w:t>
      </w:r>
      <w:r w:rsidR="00195459"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health</w:t>
      </w:r>
      <w:r w:rsidRPr="00202F98">
        <w:rPr>
          <w:rFonts w:ascii="Times New Roman" w:hAnsi="Times New Roman" w:cs="Times New Roman"/>
          <w:sz w:val="24"/>
          <w:szCs w:val="24"/>
        </w:rPr>
        <w:t xml:space="preserve">. However, at present, guidance on optimal exercise regimens for improving forearm </w:t>
      </w:r>
      <w:r w:rsidR="00243AF9" w:rsidRPr="00202F98">
        <w:rPr>
          <w:rFonts w:ascii="Times New Roman" w:hAnsi="Times New Roman" w:cs="Times New Roman"/>
          <w:sz w:val="24"/>
          <w:szCs w:val="24"/>
        </w:rPr>
        <w:t>bone</w:t>
      </w:r>
      <w:r w:rsidR="001A601E"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is lacking and patients with, and who are at risk of, osteoporosis, have expressed preference for information about the optimal exercise regimens that will promote bone strength at different sites</w:t>
      </w:r>
      <w:r w:rsidR="00396CC2" w:rsidRPr="00202F98">
        <w:rPr>
          <w:rFonts w:ascii="Times New Roman" w:hAnsi="Times New Roman" w:cs="Times New Roman"/>
          <w:sz w:val="24"/>
          <w:szCs w:val="24"/>
        </w:rPr>
        <w:t>.</w:t>
      </w:r>
      <w:r w:rsidR="007D7E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11657-017-0340-5", "ISSN" : "1862-3522", "author" : [ { "dropping-particle" : "", "family" : "Paskins", "given" : "Zoe", "non-dropping-particle" : "", "parse-names" : false, "suffix" : "" }, { "dropping-particle" : "", "family" : "Jinks", "given" : "Clare", "non-dropping-particle" : "", "parse-names" : false, "suffix" : "" }, { "dropping-particle" : "", "family" : "Mahmood", "given" : "Waheed", "non-dropping-particle" : "", "parse-names" : false, "suffix" : "" }, { "dropping-particle" : "", "family" : "Jayakumar", "given" : "Prakash", "non-dropping-particle" : "", "parse-names" : false, "suffix" : "" }, { "dropping-particle" : "", "family" : "Sangan", "given" : "Caroline B.", "non-dropping-particle" : "", "parse-names" : false, "suffix" : "" }, { "dropping-particle" : "", "family" : "Belcher", "given" : "John", "non-dropping-particle" : "", "parse-names" : false, "suffix" : "" }, { "dropping-particle" : "", "family" : "Gwilym", "given" : "Stephen", "non-dropping-particle" : "", "parse-names" : false, "suffix" : "" } ], "container-title" : "Archives of Osteoporosis", "id" : "ITEM-1", "issue" : "1", "issued" : { "date-parts" : [ [ "2017", "12", "28" ] ] }, "page" : "45", "title" : "Public priorities for osteoporosis and fracture research: results from a general population survey", "type" : "article-journal", "volume" : "12" }, "uris" : [ "http://www.mendeley.com/documents/?uuid=8c4a15d4-71ca-4369-90d8-d9999b23a783" ] }, { "id" : "ITEM-2", "itemData" : { "DOI" : "10.1007/s11657-018-0470-4", "ISSN" : "1862-3522", "author" : [ { "dropping-particle" : "", "family" : "Raybould", "given" : "Grace", "non-dropping-particle" : "", "parse-names" : false, "suffix" : "" }, { "dropping-particle" : "", "family" : "Babatunde", "given" : "Opeyemi", "non-dropping-particle" : "", "parse-names" : false, "suffix" : "" }, { "dropping-particle" : "", "family" : "Evans", "given" : "Amy L.", "non-dropping-particle" : "", "parse-names" : false, "suffix" : "" }, { "dropping-particle" : "", "family" : "Jordan", "given" : "Joanne L.", "non-dropping-particle" : "", "parse-names" : false, "suffix" : "" }, { "dropping-particle" : "", "family" : "Paskins", "given" : "Zoe", "non-dropping-particle" : "", "parse-names" : false, "suffix" : "" } ], "container-title" : "Archives of Osteoporosis", "id" : "ITEM-2", "issue" : "1", "issued" : { "date-parts" : [ [ "2018", "12", "8" ] ] }, "page" : "55", "title" : "Expressed information needs of patients with osteoporosis and/or fragility fractures: a systematic review", "type" : "article-journal", "volume" : "13" }, "uris" : [ "http://www.mendeley.com/documents/?uuid=abc5a6c5-f10c-408b-8632-cff388688b01" ] } ], "mendeley" : { "formattedCitation" : "&lt;sup&gt;14,15&lt;/sup&gt;", "plainTextFormattedCitation" : "14,15", "previouslyFormattedCitation" : "&lt;sup&gt;14,15&lt;/sup&gt;" }, "properties" : { "noteIndex" : 3 }, "schema" : "https://github.com/citation-style-language/schema/raw/master/csl-citation.json" }</w:instrText>
      </w:r>
      <w:r w:rsidR="007D7E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4,15</w:t>
      </w:r>
      <w:r w:rsidR="007D7E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re is currently no robust synthesised evidence regarding the effectiveness of exercise interventions on </w:t>
      </w:r>
      <w:r w:rsidR="00243AF9" w:rsidRPr="00202F98">
        <w:rPr>
          <w:rFonts w:ascii="Times New Roman" w:hAnsi="Times New Roman" w:cs="Times New Roman"/>
          <w:sz w:val="24"/>
          <w:szCs w:val="24"/>
        </w:rPr>
        <w:t>bone</w:t>
      </w:r>
      <w:r w:rsidR="001A601E"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of the forearm. Reviews regarding the clinical effectiveness of exercise interventions in relation to </w:t>
      </w:r>
      <w:r w:rsidR="00243AF9" w:rsidRPr="00202F98">
        <w:rPr>
          <w:rFonts w:ascii="Times New Roman" w:hAnsi="Times New Roman" w:cs="Times New Roman"/>
          <w:sz w:val="24"/>
          <w:szCs w:val="24"/>
        </w:rPr>
        <w:t>bone</w:t>
      </w:r>
      <w:r w:rsidR="001A601E"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generally have focused on the effects of exercise at the hip and spine</w:t>
      </w:r>
      <w:r w:rsidR="0014359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14651858.CD000333.pub2", "ISSN" : "14651858", "author" : [ { "dropping-particle" : "", "family" : "Howe", "given" : "Tracey E", "non-dropping-particle" : "", "parse-names" : false, "suffix" : "" }, { "dropping-particle" : "", "family" : "Shea", "given" : "Beverley", "non-dropping-particle" : "", "parse-names" : false, "suffix" : "" }, { "dropping-particle" : "", "family" : "Dawson", "given" : "Lesley J", "non-dropping-particle" : "", "parse-names" : false, "suffix" : "" }, { "dropping-particle" : "", "family" : "Downie", "given" : "Fiona", "non-dropping-particle" : "", "parse-names" : false, "suffix" : "" }, { "dropping-particle" : "", "family" : "Murray", "given" : "Ann", "non-dropping-particle" : "", "parse-names" : false, "suffix" : "" }, { "dropping-particle" : "", "family" : "Ross", "given" : "Craig", "non-dropping-particle" : "", "parse-names" : false, "suffix" : "" }, { "dropping-particle" : "", "family" : "Harbour", "given" : "Robin T", "non-dropping-particle" : "", "parse-names" : false, "suffix" : "" }, { "dropping-particle" : "", "family" : "Caldwell", "given" : "Lynn M", "non-dropping-particle" : "", "parse-names" : false, "suffix" : "" }, { "dropping-particle" : "", "family" : "Creed", "given" : "Gisela", "non-dropping-particle" : "", "parse-names" : false, "suffix" : "" } ], "container-title" : "Cochrane Database of Systematic Reviews", "id" : "ITEM-1", "issue" : "7", "issued" : { "date-parts" : [ [ "2011", "7", "6" ] ] }, "title" : "Exercise for preventing and treating osteoporosis in postmenopausal women", "type" : "article-journal" }, "uris" : [ "http://www.mendeley.com/documents/?uuid=6fa69df3-9b7c-4eb1-9190-424a37142074" ] }, { "id" : "ITEM-2", "itemData" : { "DOI" : "10.1007/s11357-011-9311-8", "ISBN" : "0161-9152", "ISSN" : "01619152", "PMID" : "21922251", "abstract" : "The purpose of the study was to assess the effects of exercise interventions\\nwith different impact loading characteristics on lumbar spine (LS)\\nand femoral neck (FN) bone mineral density (BMD) in older adults.\\nWe searched electronic databases and hand searched selected journals\\nup to February 2011 for randomized controlled trials (RCTs) investigating\\nthe effects of impact exercise interventions on LS and FN BMD in\\nolder adults. Exercise protocols were categorized according to impact\\nloading characteristics. Weighted mean difference (WMD) meta-analyses\\nwere undertaken. Heterogeneity amongst trials and publication bias\\nwas tested. Random-effects models were applied. Trial quality assessment\\nwas also undertaken. Nineteen RCTs, including 1577 subjects, met\\nthe inclusion criteria. Twenty-two study group comparisons reported\\nBMD data at the LS. Meta-analysis showed a significant change in\\nBMD at this site (WMD 0.011 g/cm(2), 95% CI 0.003 to 0.020; p =\\n0.007), although results were moderately inconsistent (I-2 = 52.2%).\\nBMD data at the FN were available from 19 study group comparisons\\namong older adults. Results were inconsistent (I-2 = 63.6%) in showing\\na significant positive effect of exercise on BMD at this site (WMD\\n0.016 g/cm(2), 95% CI 0.005 to 0.027; p = 0.004). Combined loading\\nstudies of impact activity mixed with high-magnitude joint reaction\\nforce loading through resistance training were effective at LS (WMD\\n0.016 g/cm(2), 95% CI 0.002 to 0.036; p = 0.028), and no inconsistency\\nexisted among these trials. Odd-impact protocols were also effective\\nin increasing BMD at LS (WMD 0.039 g/cm(2), 95% CI 0.002 to 0.075;\\np = 0.038) and FN (WMD 0.036 g/cm(2), 95% CI 0.012 to 0.061; p =\\n0.004), although heterogeneity was evident (I-2 = 87.5% and I-2\\n= 83.5%, respectively). We found consistency among results for low-impact\\nand resistance exercise studies on LS and FN, although non-significant\\nBMD changes were evident amongst these types of protocols at any\\nsite and amongst the RCTs that provided a combined loading impact\\nexercise at FN. Funnel plots showed no evidence of publication bias.\\nTrial quality was moderate to high. The findings from our meta-analysis\\nof RCTs support the efficacy of exercise for increasing LS and FN\\nBMD in older adults.", "author" : [ { "dropping-particle" : "", "family" : "Marques", "given" : "Elisa A.", "non-dropping-particle" : "", "parse-names" : false, "suffix" : "" }, { "dropping-particle" : "", "family" : "Mota", "given" : "Jorge", "non-dropping-particle" : "", "parse-names" : false, "suffix" : "" }, { "dropping-particle" : "", "family" : "Carvalho", "given" : "Joana", "non-dropping-particle" : "", "parse-names" : false, "suffix" : "" } ], "container-title" : "Age", "id" : "ITEM-2", "issue" : "6", "issued" : { "date-parts" : [ [ "2012" ] ] }, "page" : "1493-1515", "title" : "Exercise effects on bone mineral density in older adults: A meta-analysis of randomized controlled trials", "type" : "article-journal", "volume" : "34" }, "uris" : [ "http://www.mendeley.com/documents/?uuid=41f620e9-c433-46a5-9ef0-766a49e4948b" ] } ], "mendeley" : { "formattedCitation" : "&lt;sup&gt;16,17&lt;/sup&gt;", "plainTextFormattedCitation" : "16,17", "previouslyFormattedCitation" : "&lt;sup&gt;16,17&lt;/sup&gt;" }, "properties" : { "noteIndex" : 3 }, "schema" : "https://github.com/citation-style-language/schema/raw/master/csl-citation.json" }</w:instrText>
      </w:r>
      <w:r w:rsidR="0014359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6,17</w:t>
      </w:r>
      <w:r w:rsidR="0014359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d excluded trials relating to the effects in the upper limb. Others, which have included and considered the impact of exercise on </w:t>
      </w:r>
      <w:r w:rsidR="001A601E" w:rsidRPr="00202F98">
        <w:rPr>
          <w:rFonts w:ascii="Times New Roman" w:hAnsi="Times New Roman" w:cs="Times New Roman"/>
          <w:sz w:val="24"/>
          <w:szCs w:val="24"/>
        </w:rPr>
        <w:t xml:space="preserve">forearm </w:t>
      </w:r>
      <w:r w:rsidR="00243AF9" w:rsidRPr="00202F98">
        <w:rPr>
          <w:rFonts w:ascii="Times New Roman" w:hAnsi="Times New Roman" w:cs="Times New Roman"/>
          <w:sz w:val="24"/>
          <w:szCs w:val="24"/>
        </w:rPr>
        <w:t>bone</w:t>
      </w:r>
      <w:r w:rsidR="00AD299B"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00396CC2" w:rsidRPr="00202F98">
        <w:rPr>
          <w:rFonts w:ascii="Times New Roman" w:hAnsi="Times New Roman" w:cs="Times New Roman"/>
          <w:sz w:val="24"/>
          <w:szCs w:val="24"/>
        </w:rPr>
        <w:t>,</w:t>
      </w:r>
      <w:r w:rsidR="001B7677" w:rsidRPr="00202F98">
        <w:rPr>
          <w:rFonts w:ascii="Times New Roman" w:hAnsi="Times New Roman" w:cs="Times New Roman"/>
          <w:sz w:val="24"/>
          <w:szCs w:val="24"/>
        </w:rPr>
        <w:fldChar w:fldCharType="begin" w:fldLock="1"/>
      </w:r>
      <w:r w:rsidR="00B06F88">
        <w:rPr>
          <w:rFonts w:ascii="Times New Roman" w:hAnsi="Times New Roman" w:cs="Times New Roman"/>
          <w:sz w:val="24"/>
          <w:szCs w:val="24"/>
        </w:rPr>
        <w:instrText>ADDIN CSL_CITATION { "citationItems" : [ { "id" : "ITEM-1", "itemData" : { "DOI" : "10.1007/s00198-011-1734-7", "ISSN" : "0937-941X", "author" : [ { "dropping-particle" : "", "family" : "Polidoulis", "given" : "I.", "non-dropping-particle" : "", "parse-names" : false, "suffix" : "" }, { "dropping-particle" : "", "family" : "Beyene", "given" : "J.", "non-dropping-particle" : "", "parse-names" : false, "suffix" : "" }, { "dropping-particle" : "", "family" : "Cheung", "given" : "A. M.", "non-dropping-particle" : "", "parse-names" : false, "suffix" : "" } ], "container-title" : "Osteoporosis International", "id" : "ITEM-1", "issue" : "1", "issued" : { "date-parts" : [ [ "2012", "1", "3" ] ] }, "page" : "39-51", "title" : "The effect of exercise on pQCT parameters of bone structure and strength in postmenopausal women\u2014a systematic review and meta-analysis of randomized controlled trials", "type" : "article-journal", "volume" : "23" }, "uris" : [ "http://www.mendeley.com/documents/?uuid=691f5117-6446-4ec2-a572-4ff9efc65a8f" ] }, { "id" : "ITEM-2", "itemData" : { "ISSN" : "0937-941X", "PMID" : "9373566", "abstract" : "A meta-analysis was done to measure the effect of physical activity on the bone mass of healthy postmenopausal women. All studies published between 1966 and 1996, in French or English, were reviewed for inclusion from Medline search, bibliographies of relevant studies, review articles and books. Studies had to be prospective intervention trials, randomized or not, evaluating the effectiveness of an exercise program of any duration, frequency and intensity, with a control group. Studies had to measure bone parameters and involve healthy postmenopausal women over 50 years of age who were free of symptomatic osteoporosis at the time of study entry. Effect sizes (ES) were calculated for each bone parameter and site measured in every eligible study according to Hedges and Olkin. DerSimonian and Laird's model was used to estimate overall effect sizes when combining studies. All analyses were bone parameter and site specific. Of 217 papers extracted from the literature, 187 did not meet eligibility criteria and 12 others were rejected. The two main reasons for rejection were that both genders were combined in the analyses and no exercise group without drug interaction was present. Eighteen studies were included for meta-analysis. Taking into account the frequency, duration, compliance rate and average age of the subjects, the programs were judged of moderate intensity and focused on walking, running, physical conditioning and aerobics. A significant effect of physical activity was detected on the bone mineral density at the L2-4 level of the lumbar column in studies published after 1991 (ES = 0.8745, p &lt; 0.05). No effect could be seen, however, on forearm and femoral bone mass. Although applied to a small number of studies, this meta-analysis suggests that exercise programs in a population of postmenopausal women over 50 years of age are effective for preventing spinal bone mineral density loss at the L2-4 level. However, such programs do not have any effect on the forearm or femoral bone mass.", "author" : [ { "dropping-particle" : "", "family" : "B\u00e9rard", "given" : "A", "non-dropping-particle" : "", "parse-names" : false, "suffix" : "" }, { "dropping-particle" : "", "family" : "Bravo", "given" : "G", "non-dropping-particle" : "", "parse-names" : false, "suffix" : "" }, { "dropping-particle" : "", "family" : "Gauthier", "given" : "P", "non-dropping-particle" : "", "parse-names" : false, "suffix" : "" } ], "container-title" : "Osteoporosis International", "id" : "ITEM-2", "issue" : "4", "issued" : { "date-parts" : [ [ "1997" ] ] }, "page" : "331-7", "title" : "Meta-analysis of the effectiveness of physical activity for the prevention of bone loss in postmenopausal women.", "type" : "article-journal", "volume" : "7" }, "uris" : [ "http://www.mendeley.com/documents/?uuid=00cefc1a-fb97-4512-99a9-edd3e17fe3ae" ] }, { "id" : "ITEM-3", "itemData" : { "DOI" : "10.1002/14651858.CD000333", "ISBN" : "0014-2573 (Print)\\r0014-2573 (Linking)", "ISSN" : "1469-493X", "PMID" : "12137611", "abstract" : "Osteoporosis is a condition resulting in an increased risk of skeletal fractures due to a reduction in the density of bone tissue. Prevention of osteoporotic-related fractures is dependent on the ability to detect individuals with low bone mass, including those women who are asymptomatic. Treatment of osteoporosis involves the use of either anti-resorptive (e.g. estrogen and bisphosphonate) or bone formation agents (e.g. fluoride and PTH). The value of exercise as an intervention for the prevention of postmenopausal bone loss is a controversial subject.", "author" : [ { "dropping-particle" : "", "family" : "Bonaiuti", "given" : "Donatella", "non-dropping-particle" : "", "parse-names" : false, "suffix" : "" }, { "dropping-particle" : "", "family" : "Shea", "given" : "Beverley", "non-dropping-particle" : "", "parse-names" : false, "suffix" : "" }, { "dropping-particle" : "", "family" : "Iovine", "given" : "Roberto", "non-dropping-particle" : "", "parse-names" : false, "suffix" : "" }, { "dropping-particle" : "", "family" : "Negrini", "given" : "Stefano", "non-dropping-particle" : "", "parse-names" : false, "suffix" : "" }, { "dropping-particle" : "", "family" : "Welch", "given" : "Vivian", "non-dropping-particle" : "", "parse-names" : false, "suffix" : "" }, { "dropping-particle" : "", "family" : "Kemper", "given" : "Han HCG", "non-dropping-particle" : "", "parse-names" : false, "suffix" : "" }, { "dropping-particle" : "", "family" : "Wells", "given" : "George A", "non-dropping-particle" : "", "parse-names" : false, "suffix" : "" }, { "dropping-particle" : "", "family" : "Tugwell", "given" : "Peter", "non-dropping-particle" : "", "parse-names" : false, "suffix" : "" }, { "dropping-particle" : "", "family" : "Cranney", "given" : "Ann", "non-dropping-particle" : "", "parse-names" : false, "suffix" : "" } ], "container-title" : "Cochrane Database of Systematic Reviews", "editor" : [ { "dropping-particle" : "", "family" : "Bonaiuti", "given" : "Donatella", "non-dropping-particle" : "", "parse-names" : false, "suffix" : "" } ], "id" : "ITEM-3", "issue" : "3", "issued" : { "date-parts" : [ [ "2002", "4", "22" ] ] }, "page" : "CD000333", "publisher" : "John Wiley &amp; Sons, Ltd", "publisher-place" : "Chichester, UK", "title" : "Exercise for preventing and treating osteoporosis in postmenopausal women", "type" : "chapter" }, "uris" : [ "http://www.mendeley.com/documents/?uuid=c3a8cfbe-43ac-49b2-85ea-b13938eb7528" ] } ], "mendeley" : { "formattedCitation" : "&lt;sup&gt;18\u201320&lt;/sup&gt;", "plainTextFormattedCitation" : "18\u201320", "previouslyFormattedCitation" : "&lt;sup&gt;18\u201320&lt;/sup&gt;" }, "properties" : { "noteIndex" : 3 }, "schema" : "https://github.com/citation-style-language/schema/raw/master/csl-citation.json" }</w:instrText>
      </w:r>
      <w:r w:rsidR="001B767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8–20</w:t>
      </w:r>
      <w:r w:rsidR="001B7677" w:rsidRPr="00202F98">
        <w:rPr>
          <w:rFonts w:ascii="Times New Roman" w:hAnsi="Times New Roman" w:cs="Times New Roman"/>
          <w:sz w:val="24"/>
          <w:szCs w:val="24"/>
        </w:rPr>
        <w:fldChar w:fldCharType="end"/>
      </w:r>
      <w:r w:rsidR="00396CC2"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have concluded conflicting results, possibly due to the non-exclusive focus on exercise interventions targeted at the upper limb. Furthermore, the specific types of exercises for optimal improvement in </w:t>
      </w:r>
      <w:r w:rsidR="00AD299B" w:rsidRPr="00202F98">
        <w:rPr>
          <w:rFonts w:ascii="Times New Roman" w:hAnsi="Times New Roman" w:cs="Times New Roman"/>
          <w:sz w:val="24"/>
          <w:szCs w:val="24"/>
        </w:rPr>
        <w:t xml:space="preserve">forearm </w:t>
      </w:r>
      <w:r w:rsidR="00243AF9" w:rsidRPr="00202F98">
        <w:rPr>
          <w:rFonts w:ascii="Times New Roman" w:hAnsi="Times New Roman" w:cs="Times New Roman"/>
          <w:sz w:val="24"/>
          <w:szCs w:val="24"/>
        </w:rPr>
        <w:t>bone</w:t>
      </w:r>
      <w:r w:rsidR="00AD299B"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are yet to be elucidated</w:t>
      </w:r>
      <w:r w:rsidR="00007377" w:rsidRPr="00202F98">
        <w:rPr>
          <w:rFonts w:ascii="Times New Roman" w:hAnsi="Times New Roman" w:cs="Times New Roman"/>
          <w:sz w:val="24"/>
          <w:szCs w:val="24"/>
        </w:rPr>
        <w:t>, and we can therefore not answer patient questions about optimum exercises to prevent wrist fracture</w:t>
      </w:r>
      <w:r w:rsidRPr="00202F98">
        <w:rPr>
          <w:rFonts w:ascii="Times New Roman" w:hAnsi="Times New Roman" w:cs="Times New Roman"/>
          <w:sz w:val="24"/>
          <w:szCs w:val="24"/>
        </w:rPr>
        <w:t>. To address this gap in the literature, th</w:t>
      </w:r>
      <w:r w:rsidR="00AD299B" w:rsidRPr="00202F98">
        <w:rPr>
          <w:rFonts w:ascii="Times New Roman" w:hAnsi="Times New Roman" w:cs="Times New Roman"/>
          <w:sz w:val="24"/>
          <w:szCs w:val="24"/>
        </w:rPr>
        <w:t>e aim of this</w:t>
      </w:r>
      <w:r w:rsidRPr="00202F98">
        <w:rPr>
          <w:rFonts w:ascii="Times New Roman" w:hAnsi="Times New Roman" w:cs="Times New Roman"/>
          <w:sz w:val="24"/>
          <w:szCs w:val="24"/>
        </w:rPr>
        <w:t xml:space="preserve"> study </w:t>
      </w:r>
      <w:r w:rsidR="00AD299B" w:rsidRPr="00202F98">
        <w:rPr>
          <w:rFonts w:ascii="Times New Roman" w:hAnsi="Times New Roman" w:cs="Times New Roman"/>
          <w:sz w:val="24"/>
          <w:szCs w:val="24"/>
        </w:rPr>
        <w:t>was</w:t>
      </w:r>
      <w:r w:rsidRPr="00202F98">
        <w:rPr>
          <w:rFonts w:ascii="Times New Roman" w:hAnsi="Times New Roman" w:cs="Times New Roman"/>
          <w:sz w:val="24"/>
          <w:szCs w:val="24"/>
        </w:rPr>
        <w:t xml:space="preserve"> to examine the effectiveness of exercise interventions targeted at the upper limb on forearm </w:t>
      </w:r>
      <w:r w:rsidR="00243AF9" w:rsidRPr="00202F98">
        <w:rPr>
          <w:rFonts w:ascii="Times New Roman" w:hAnsi="Times New Roman" w:cs="Times New Roman"/>
          <w:sz w:val="24"/>
          <w:szCs w:val="24"/>
        </w:rPr>
        <w:t>bone</w:t>
      </w:r>
      <w:r w:rsidR="00AD299B"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w:t>
      </w:r>
    </w:p>
    <w:p w14:paraId="727DA40F" w14:textId="77777777" w:rsidR="005A3F3B" w:rsidRPr="00202F98" w:rsidRDefault="005A3F3B" w:rsidP="00D335A7">
      <w:pPr>
        <w:spacing w:line="480" w:lineRule="auto"/>
        <w:contextualSpacing/>
        <w:jc w:val="both"/>
        <w:rPr>
          <w:rFonts w:ascii="Times New Roman" w:hAnsi="Times New Roman" w:cs="Times New Roman"/>
          <w:sz w:val="24"/>
          <w:szCs w:val="24"/>
        </w:rPr>
      </w:pPr>
    </w:p>
    <w:p w14:paraId="01DB7955" w14:textId="27797C3E"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Specific objectives of this systematic review were to: </w:t>
      </w:r>
    </w:p>
    <w:p w14:paraId="01DB7956" w14:textId="372FAC06"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a) summarise the evidence for the overall effects of exercise on forearm </w:t>
      </w:r>
      <w:r w:rsidR="00E94992" w:rsidRPr="00202F98">
        <w:rPr>
          <w:rFonts w:ascii="Times New Roman" w:hAnsi="Times New Roman" w:cs="Times New Roman"/>
          <w:sz w:val="24"/>
          <w:szCs w:val="24"/>
        </w:rPr>
        <w:t>bone mass</w:t>
      </w:r>
      <w:r w:rsidR="00801A16">
        <w:rPr>
          <w:rFonts w:ascii="Times New Roman" w:hAnsi="Times New Roman" w:cs="Times New Roman"/>
          <w:sz w:val="24"/>
          <w:szCs w:val="24"/>
        </w:rPr>
        <w:t>;</w:t>
      </w:r>
    </w:p>
    <w:p w14:paraId="01DB7957" w14:textId="1754ECCA"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b) determine the best type of exercise for improving forearm </w:t>
      </w:r>
      <w:r w:rsidR="00E94992" w:rsidRPr="00202F98">
        <w:rPr>
          <w:rFonts w:ascii="Times New Roman" w:hAnsi="Times New Roman" w:cs="Times New Roman"/>
          <w:sz w:val="24"/>
          <w:szCs w:val="24"/>
        </w:rPr>
        <w:t>bone mass</w:t>
      </w:r>
      <w:r w:rsidR="00801A16">
        <w:rPr>
          <w:rFonts w:ascii="Times New Roman" w:hAnsi="Times New Roman" w:cs="Times New Roman"/>
          <w:sz w:val="24"/>
          <w:szCs w:val="24"/>
        </w:rPr>
        <w:t>;</w:t>
      </w:r>
    </w:p>
    <w:p w14:paraId="01DB7958" w14:textId="2889DBC9" w:rsidR="002E3703" w:rsidRPr="00202F98" w:rsidRDefault="00AA0FD0"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c) </w:t>
      </w:r>
      <w:r w:rsidR="002E3703" w:rsidRPr="00202F98">
        <w:rPr>
          <w:rFonts w:ascii="Times New Roman" w:hAnsi="Times New Roman" w:cs="Times New Roman"/>
          <w:sz w:val="24"/>
          <w:szCs w:val="24"/>
        </w:rPr>
        <w:t>identify gaps in the existing evidence, and promising exercise interventions that require investigation in future trials.</w:t>
      </w:r>
    </w:p>
    <w:p w14:paraId="4BC16CA9" w14:textId="4E146376" w:rsidR="0075795C" w:rsidRDefault="0075795C" w:rsidP="00D335A7">
      <w:pPr>
        <w:spacing w:line="480" w:lineRule="auto"/>
        <w:contextualSpacing/>
        <w:jc w:val="both"/>
        <w:rPr>
          <w:rFonts w:ascii="Times New Roman" w:hAnsi="Times New Roman" w:cs="Times New Roman"/>
          <w:sz w:val="24"/>
          <w:szCs w:val="24"/>
        </w:rPr>
      </w:pPr>
    </w:p>
    <w:p w14:paraId="7F388519" w14:textId="77777777" w:rsidR="005A3F3B" w:rsidRPr="00202F98" w:rsidRDefault="005A3F3B" w:rsidP="00D335A7">
      <w:pPr>
        <w:spacing w:line="480" w:lineRule="auto"/>
        <w:contextualSpacing/>
        <w:jc w:val="both"/>
        <w:rPr>
          <w:rFonts w:ascii="Times New Roman" w:hAnsi="Times New Roman" w:cs="Times New Roman"/>
          <w:sz w:val="24"/>
          <w:szCs w:val="24"/>
        </w:rPr>
      </w:pPr>
    </w:p>
    <w:p w14:paraId="01DB795A" w14:textId="45510FF3" w:rsidR="002E3703" w:rsidRPr="00202F98" w:rsidRDefault="0075795C"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Methods</w:t>
      </w:r>
    </w:p>
    <w:p w14:paraId="01DB795B" w14:textId="04395986"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This review was conducted and reported in accordance with the Preferred Reporting Items for Systematic Reviews and Meta-Analyses (PRISMA) extension statement for systematic reviews incorporating network meta-analyses for healthcare</w:t>
      </w:r>
      <w:r w:rsidR="00816D10" w:rsidRPr="00202F98">
        <w:rPr>
          <w:rFonts w:ascii="Times New Roman" w:hAnsi="Times New Roman" w:cs="Times New Roman"/>
          <w:sz w:val="24"/>
          <w:szCs w:val="24"/>
        </w:rPr>
        <w:t>.</w:t>
      </w:r>
      <w:r w:rsidR="001B767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7326/M14-2385", "ISSN" : "0003-4819", "author" : [ { "dropping-particle" : "", "family" : "Hutton", "given" : "Brian", "non-dropping-particle" : "", "parse-names" : false, "suffix" : "" }, { "dropping-particle" : "", "family" : "Salanti", "given" : "Georgia", "non-dropping-particle" : "", "parse-names" : false, "suffix" : "" }, { "dropping-particle" : "", "family" : "Caldwell", "given" : "Deborah M.", "non-dropping-particle" : "", "parse-names" : false, "suffix" : "" }, { "dropping-particle" : "", "family" : "Chaimani", "given" : "Anna", "non-dropping-particle" : "", "parse-names" : false, "suffix" : "" }, { "dropping-particle" : "", "family" : "Schmid", "given" : "Christopher H.", "non-dropping-particle" : "", "parse-names" : false, "suffix" : "" }, { "dropping-particle" : "", "family" : "Cameron", "given" : "Chris", "non-dropping-particle" : "", "parse-names" : false, "suffix" : "" }, { "dropping-particle" : "", "family" : "Ioannidis", "given" : "John P.A.", "non-dropping-particle" : "", "parse-names" : false, "suffix" : "" }, { "dropping-particle" : "", "family" : "Straus", "given" : "Sharon", "non-dropping-particle" : "", "parse-names" : false, "suffix" : "" }, { "dropping-particle" : "", "family" : "Thorlund", "given" : "Kristian", "non-dropping-particle" : "", "parse-names" : false, "suffix" : "" }, { "dropping-particle" : "", "family" : "Jansen", "given" : "Jeroen P.", "non-dropping-particle" : "", "parse-names" : false, "suffix" : "" }, { "dropping-particle" : "", "family" : "Mulrow", "given" : "Cynthia", "non-dropping-particle" : "", "parse-names" : false, "suffix" : "" }, { "dropping-particle" : "", "family" : "Catal\u00e1-L\u00f3pez", "given" : "Ferr\u00e1n", "non-dropping-particle" : "", "parse-names" : false, "suffix" : "" }, { "dropping-particle" : "", "family" : "G\u00f8tzsche", "given" : "Peter C.", "non-dropping-particle" : "", "parse-names" : false, "suffix" : "" }, { "dropping-particle" : "", "family" : "Dickersin", "given" : "Kay", "non-dropping-particle" : "", "parse-names" : false, "suffix" : "" }, { "dropping-particle" : "", "family" : "Boutron", "given" : "Isabelle", "non-dropping-particle" : "", "parse-names" : false, "suffix" : "" }, { "dropping-particle" : "", "family" : "Altman", "given" : "Douglas G.", "non-dropping-particle" : "", "parse-names" : false, "suffix" : "" }, { "dropping-particle" : "", "family" : "Moher", "given" : "David", "non-dropping-particle" : "", "parse-names" : false, "suffix" : "" } ], "container-title" : "Annals of Internal Medicine", "id" : "ITEM-1", "issue" : "11", "issued" : { "date-parts" : [ [ "2015", "6", "2" ] ] }, "page" : "777", "title" : "The PRISMA extension statement for reporting of systematic reviews incorporating network meta-analyses of health care interventions: Checklist and explanations", "type" : "article-journal", "volume" : "162" }, "uris" : [ "http://www.mendeley.com/documents/?uuid=df497251-ed12-42f8-a3fc-7ca946732384" ] } ], "mendeley" : { "formattedCitation" : "&lt;sup&gt;21&lt;/sup&gt;", "plainTextFormattedCitation" : "21", "previouslyFormattedCitation" : "&lt;sup&gt;21&lt;/sup&gt;" }, "properties" : { "noteIndex" : 4 }, "schema" : "https://github.com/citation-style-language/schema/raw/master/csl-citation.json" }</w:instrText>
      </w:r>
      <w:r w:rsidR="001B767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1</w:t>
      </w:r>
      <w:r w:rsidR="001B7677"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 a priori protocol was established and registered with the international prospective register of systematic reviews</w:t>
      </w:r>
      <w:r w:rsidR="00EB5DC8" w:rsidRPr="00202F98">
        <w:rPr>
          <w:rFonts w:ascii="Times New Roman" w:hAnsi="Times New Roman" w:cs="Times New Roman"/>
          <w:sz w:val="24"/>
          <w:szCs w:val="24"/>
        </w:rPr>
        <w:t xml:space="preserve"> (</w:t>
      </w:r>
      <w:r w:rsidRPr="00202F98">
        <w:rPr>
          <w:rFonts w:ascii="Times New Roman" w:hAnsi="Times New Roman" w:cs="Times New Roman"/>
          <w:sz w:val="24"/>
          <w:szCs w:val="24"/>
        </w:rPr>
        <w:t>http://www.crd.york.ac.uk/PROSPERO/display_record.php?ID=CRD42017069545).</w:t>
      </w:r>
    </w:p>
    <w:p w14:paraId="01DB795C"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5D" w14:textId="2C64B423"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A comprehensive search strategy was developed with input from an information specialist, clinicians and academics. Six electronic databases (Medline, EMBASE, CINAHL, AMED, Cochrane Controlled Clinical Trials [CENTRAL], and Web of Science) were searched from their inception until </w:t>
      </w:r>
      <w:r w:rsidR="00F47A5D" w:rsidRPr="00202F98">
        <w:rPr>
          <w:rFonts w:ascii="Times New Roman" w:hAnsi="Times New Roman" w:cs="Times New Roman"/>
          <w:sz w:val="24"/>
          <w:szCs w:val="24"/>
        </w:rPr>
        <w:t xml:space="preserve">December </w:t>
      </w:r>
      <w:r w:rsidRPr="00202F98">
        <w:rPr>
          <w:rFonts w:ascii="Times New Roman" w:hAnsi="Times New Roman" w:cs="Times New Roman"/>
          <w:sz w:val="24"/>
          <w:szCs w:val="24"/>
        </w:rPr>
        <w:t>201</w:t>
      </w:r>
      <w:r w:rsidR="00F47A5D" w:rsidRPr="00202F98">
        <w:rPr>
          <w:rFonts w:ascii="Times New Roman" w:hAnsi="Times New Roman" w:cs="Times New Roman"/>
          <w:sz w:val="24"/>
          <w:szCs w:val="24"/>
        </w:rPr>
        <w:t>8</w:t>
      </w:r>
      <w:r w:rsidRPr="00202F98">
        <w:rPr>
          <w:rFonts w:ascii="Times New Roman" w:hAnsi="Times New Roman" w:cs="Times New Roman"/>
          <w:sz w:val="24"/>
          <w:szCs w:val="24"/>
        </w:rPr>
        <w:t xml:space="preserve"> (</w:t>
      </w:r>
      <w:r w:rsidR="00EB5DC8" w:rsidRPr="00202F98">
        <w:rPr>
          <w:rFonts w:ascii="Times New Roman" w:hAnsi="Times New Roman" w:cs="Times New Roman"/>
          <w:sz w:val="24"/>
          <w:szCs w:val="24"/>
        </w:rPr>
        <w:t xml:space="preserve">search strategy: </w:t>
      </w:r>
      <w:r w:rsidR="00D0424B" w:rsidRPr="00202F98">
        <w:rPr>
          <w:rFonts w:ascii="Times New Roman" w:hAnsi="Times New Roman" w:cs="Times New Roman"/>
          <w:sz w:val="24"/>
          <w:szCs w:val="24"/>
        </w:rPr>
        <w:t>supplementary file</w:t>
      </w:r>
      <w:r w:rsidRPr="00202F98">
        <w:rPr>
          <w:rFonts w:ascii="Times New Roman" w:hAnsi="Times New Roman" w:cs="Times New Roman"/>
          <w:sz w:val="24"/>
          <w:szCs w:val="24"/>
        </w:rPr>
        <w:t>). In addition, bibliographies of relevant review articles and selected articles were hand searched for potentially relevant trials.</w:t>
      </w:r>
    </w:p>
    <w:p w14:paraId="01DB795E"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5F" w14:textId="259F5465"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Each identified trial was evaluated against the following predetermined selection criteria:</w:t>
      </w:r>
    </w:p>
    <w:p w14:paraId="01DB7960" w14:textId="16EC6D38"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i)</w:t>
      </w:r>
      <w:r w:rsidRPr="00202F98">
        <w:rPr>
          <w:rFonts w:ascii="Times New Roman" w:hAnsi="Times New Roman" w:cs="Times New Roman"/>
          <w:sz w:val="24"/>
          <w:szCs w:val="24"/>
        </w:rPr>
        <w:tab/>
        <w:t xml:space="preserve">Study population: </w:t>
      </w:r>
      <w:r w:rsidR="0036695D" w:rsidRPr="00202F98">
        <w:rPr>
          <w:rFonts w:ascii="Times New Roman" w:hAnsi="Times New Roman" w:cs="Times New Roman"/>
          <w:sz w:val="24"/>
          <w:szCs w:val="24"/>
        </w:rPr>
        <w:t>A</w:t>
      </w:r>
      <w:r w:rsidRPr="00202F98">
        <w:rPr>
          <w:rFonts w:ascii="Times New Roman" w:hAnsi="Times New Roman" w:cs="Times New Roman"/>
          <w:sz w:val="24"/>
          <w:szCs w:val="24"/>
        </w:rPr>
        <w:t xml:space="preserve">dults, </w:t>
      </w:r>
      <w:r w:rsidR="000507FD" w:rsidRPr="00202F98">
        <w:rPr>
          <w:rFonts w:ascii="Times New Roman" w:hAnsi="Times New Roman" w:cs="Times New Roman"/>
          <w:sz w:val="24"/>
          <w:szCs w:val="24"/>
        </w:rPr>
        <w:t>≥</w:t>
      </w:r>
      <w:r w:rsidRPr="00202F98">
        <w:rPr>
          <w:rFonts w:ascii="Times New Roman" w:hAnsi="Times New Roman" w:cs="Times New Roman"/>
          <w:sz w:val="24"/>
          <w:szCs w:val="24"/>
        </w:rPr>
        <w:t xml:space="preserve">18 </w:t>
      </w:r>
      <w:r w:rsidR="00E84CCC" w:rsidRPr="00202F98">
        <w:rPr>
          <w:rFonts w:ascii="Times New Roman" w:hAnsi="Times New Roman" w:cs="Times New Roman"/>
          <w:sz w:val="24"/>
          <w:szCs w:val="24"/>
        </w:rPr>
        <w:t>yr</w:t>
      </w:r>
      <w:r w:rsidRPr="00202F98">
        <w:rPr>
          <w:rFonts w:ascii="Times New Roman" w:hAnsi="Times New Roman" w:cs="Times New Roman"/>
          <w:sz w:val="24"/>
          <w:szCs w:val="24"/>
        </w:rPr>
        <w:t xml:space="preserve">. </w:t>
      </w:r>
    </w:p>
    <w:p w14:paraId="01DB7961" w14:textId="51685D38"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ii)</w:t>
      </w:r>
      <w:r w:rsidRPr="00202F98">
        <w:rPr>
          <w:rFonts w:ascii="Times New Roman" w:hAnsi="Times New Roman" w:cs="Times New Roman"/>
          <w:sz w:val="24"/>
          <w:szCs w:val="24"/>
        </w:rPr>
        <w:tab/>
        <w:t xml:space="preserve">Intervention: </w:t>
      </w:r>
      <w:r w:rsidR="0036695D" w:rsidRPr="00202F98">
        <w:rPr>
          <w:rFonts w:ascii="Times New Roman" w:hAnsi="Times New Roman" w:cs="Times New Roman"/>
          <w:sz w:val="24"/>
          <w:szCs w:val="24"/>
        </w:rPr>
        <w:t>E</w:t>
      </w:r>
      <w:r w:rsidRPr="00202F98">
        <w:rPr>
          <w:rFonts w:ascii="Times New Roman" w:hAnsi="Times New Roman" w:cs="Times New Roman"/>
          <w:sz w:val="24"/>
          <w:szCs w:val="24"/>
        </w:rPr>
        <w:t xml:space="preserve">xercise intervention that include or target the upper limb to improve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w:t>
      </w:r>
      <w:r w:rsidR="003F56BD" w:rsidRPr="00202F98">
        <w:rPr>
          <w:rFonts w:ascii="Times New Roman" w:hAnsi="Times New Roman" w:cs="Times New Roman"/>
          <w:sz w:val="24"/>
          <w:szCs w:val="24"/>
        </w:rPr>
        <w:t>I</w:t>
      </w:r>
      <w:r w:rsidRPr="00202F98">
        <w:rPr>
          <w:rFonts w:ascii="Times New Roman" w:hAnsi="Times New Roman" w:cs="Times New Roman"/>
          <w:sz w:val="24"/>
          <w:szCs w:val="24"/>
        </w:rPr>
        <w:t xml:space="preserve">nterventions </w:t>
      </w:r>
      <w:r w:rsidR="003F56BD" w:rsidRPr="00202F98">
        <w:rPr>
          <w:rFonts w:ascii="Times New Roman" w:hAnsi="Times New Roman" w:cs="Times New Roman"/>
          <w:sz w:val="24"/>
          <w:szCs w:val="24"/>
        </w:rPr>
        <w:t>of &lt;</w:t>
      </w:r>
      <w:r w:rsidRPr="00202F98">
        <w:rPr>
          <w:rFonts w:ascii="Times New Roman" w:hAnsi="Times New Roman" w:cs="Times New Roman"/>
          <w:sz w:val="24"/>
          <w:szCs w:val="24"/>
        </w:rPr>
        <w:t xml:space="preserve">12 </w:t>
      </w:r>
      <w:r w:rsidR="003F56BD" w:rsidRPr="00202F98">
        <w:rPr>
          <w:rFonts w:ascii="Times New Roman" w:hAnsi="Times New Roman" w:cs="Times New Roman"/>
          <w:sz w:val="24"/>
          <w:szCs w:val="24"/>
        </w:rPr>
        <w:t>weeks’ duration</w:t>
      </w:r>
      <w:r w:rsidRPr="00202F98">
        <w:rPr>
          <w:rFonts w:ascii="Times New Roman" w:hAnsi="Times New Roman" w:cs="Times New Roman"/>
          <w:sz w:val="24"/>
          <w:szCs w:val="24"/>
        </w:rPr>
        <w:t xml:space="preserve"> were excluded because it was unlikely that true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changes would be detected earlier</w:t>
      </w:r>
      <w:r w:rsidR="0036695D" w:rsidRPr="00202F98">
        <w:rPr>
          <w:rFonts w:ascii="Times New Roman" w:hAnsi="Times New Roman" w:cs="Times New Roman"/>
          <w:sz w:val="24"/>
          <w:szCs w:val="24"/>
        </w:rPr>
        <w:t>.</w:t>
      </w:r>
    </w:p>
    <w:p w14:paraId="01DB7962" w14:textId="4362B3B7"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iii)</w:t>
      </w:r>
      <w:r w:rsidRPr="00202F98">
        <w:rPr>
          <w:rFonts w:ascii="Times New Roman" w:hAnsi="Times New Roman" w:cs="Times New Roman"/>
          <w:sz w:val="24"/>
          <w:szCs w:val="24"/>
        </w:rPr>
        <w:tab/>
        <w:t xml:space="preserve">Comparator: </w:t>
      </w:r>
      <w:r w:rsidR="0036695D" w:rsidRPr="00202F98">
        <w:rPr>
          <w:rFonts w:ascii="Times New Roman" w:hAnsi="Times New Roman" w:cs="Times New Roman"/>
          <w:sz w:val="24"/>
          <w:szCs w:val="24"/>
        </w:rPr>
        <w:t>C</w:t>
      </w:r>
      <w:r w:rsidRPr="00202F98">
        <w:rPr>
          <w:rFonts w:ascii="Times New Roman" w:hAnsi="Times New Roman" w:cs="Times New Roman"/>
          <w:sz w:val="24"/>
          <w:szCs w:val="24"/>
        </w:rPr>
        <w:t xml:space="preserve">ontrol group of placebo or no intervention, or comparison with other interventions and therapies not specifically targeted at increasing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at the forearm (e.g. balance</w:t>
      </w:r>
      <w:r w:rsidR="003F56BD" w:rsidRPr="00202F98">
        <w:rPr>
          <w:rFonts w:ascii="Times New Roman" w:hAnsi="Times New Roman" w:cs="Times New Roman"/>
          <w:sz w:val="24"/>
          <w:szCs w:val="24"/>
        </w:rPr>
        <w:t xml:space="preserve"> exercises</w:t>
      </w:r>
      <w:r w:rsidRPr="00202F98">
        <w:rPr>
          <w:rFonts w:ascii="Times New Roman" w:hAnsi="Times New Roman" w:cs="Times New Roman"/>
          <w:sz w:val="24"/>
          <w:szCs w:val="24"/>
        </w:rPr>
        <w:t>).</w:t>
      </w:r>
    </w:p>
    <w:p w14:paraId="01DB7963" w14:textId="268730A1"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iv)</w:t>
      </w:r>
      <w:r w:rsidRPr="00202F98">
        <w:rPr>
          <w:rFonts w:ascii="Times New Roman" w:hAnsi="Times New Roman" w:cs="Times New Roman"/>
          <w:sz w:val="24"/>
          <w:szCs w:val="24"/>
        </w:rPr>
        <w:tab/>
        <w:t xml:space="preserve">Outcome measure: </w:t>
      </w:r>
      <w:r w:rsidR="002355D4" w:rsidRPr="00202F98">
        <w:rPr>
          <w:rFonts w:ascii="Times New Roman" w:hAnsi="Times New Roman" w:cs="Times New Roman"/>
          <w:sz w:val="24"/>
          <w:szCs w:val="24"/>
        </w:rPr>
        <w:t>P</w:t>
      </w:r>
      <w:r w:rsidRPr="00202F98">
        <w:rPr>
          <w:rFonts w:ascii="Times New Roman" w:hAnsi="Times New Roman" w:cs="Times New Roman"/>
          <w:sz w:val="24"/>
          <w:szCs w:val="24"/>
        </w:rPr>
        <w:t xml:space="preserve">ercent change in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as assessed by dual energy X-ray absorptiometry (DXA), peripheral quantitative computed tomography (pQCT) or single photon absorptiometry (SPA). </w:t>
      </w:r>
    </w:p>
    <w:p w14:paraId="01DB7964"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65" w14:textId="4DF9657E"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The methodological quality of included trials was assessed using the Cochrane Collaboration’s Risk of Bias tool</w:t>
      </w:r>
      <w:r w:rsidR="00816D10" w:rsidRPr="00202F98">
        <w:rPr>
          <w:rFonts w:ascii="Times New Roman" w:hAnsi="Times New Roman" w:cs="Times New Roman"/>
          <w:sz w:val="24"/>
          <w:szCs w:val="24"/>
        </w:rPr>
        <w:t>.</w:t>
      </w:r>
      <w:r w:rsidR="00223F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136/bmj.d5928", "ISSN" : "0959-8138", "author" : [ { "dropping-particle" : "", "family" : "Higgins", "given" : "J. P. T.", "non-dropping-particle" : "", "parse-names" : false, "suffix" : "" }, { "dropping-particle" : "", "family" : "Altman", "given" : "D. G.", "non-dropping-particle" : "", "parse-names" : false, "suffix" : "" }, { "dropping-particle" : "", "family" : "Gotzsche", "given" : "P. C.", "non-dropping-particle" : "", "parse-names" : false, "suffix" : "" }, { "dropping-particle" : "", "family" : "Juni", "given" : "P.", "non-dropping-particle" : "", "parse-names" : false, "suffix" : "" }, { "dropping-particle" : "", "family" : "Moher", "given" : "D.", "non-dropping-particle" : "", "parse-names" : false, "suffix" : "" }, { "dropping-particle" : "", "family" : "Oxman", "given" : "A. D.", "non-dropping-particle" : "", "parse-names" : false, "suffix" : "" }, { "dropping-particle" : "", "family" : "Savovic", "given" : "J.", "non-dropping-particle" : "", "parse-names" : false, "suffix" : "" }, { "dropping-particle" : "", "family" : "Schulz", "given" : "K. F.", "non-dropping-particle" : "", "parse-names" : false, "suffix" : "" }, { "dropping-particle" : "", "family" : "Weeks", "given" : "L.", "non-dropping-particle" : "", "parse-names" : false, "suffix" : "" }, { "dropping-particle" : "", "family" : "Sterne", "given" : "J. A. C.", "non-dropping-particle" : "", "parse-names" : false, "suffix" : "" } ], "container-title" : "BMJ", "id" : "ITEM-1", "issue" : "oct18 2", "issued" : { "date-parts" : [ [ "2011", "10", "18" ] ] }, "page" : "d5928-d5928", "title" : "The Cochrane Collaboration's tool for assessing risk of bias in randomised trials", "type" : "article-journal", "volume" : "343" }, "uris" : [ "http://www.mendeley.com/documents/?uuid=8a30e7b9-b589-45bd-97a8-51428e79dd5b" ] } ], "mendeley" : { "formattedCitation" : "&lt;sup&gt;22&lt;/sup&gt;", "plainTextFormattedCitation" : "22", "previouslyFormattedCitation" : "&lt;sup&gt;22&lt;/sup&gt;" }, "properties" : { "noteIndex" : 4 }, "schema" : "https://github.com/citation-style-language/schema/raw/master/csl-citation.json" }</w:instrText>
      </w:r>
      <w:r w:rsidR="00223F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2</w:t>
      </w:r>
      <w:r w:rsidR="00223F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rials were categorised as unclear, high or low risk of bias, based on: (i) sequence generation, (ii) allocation concealment, (iii) blinding of personnel, (iv) blinding of outcome assessor, (v) incomplete outcome data, (vi) selective outcome reporting, and (vii) other bias. </w:t>
      </w:r>
    </w:p>
    <w:p w14:paraId="01DB7966"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67" w14:textId="1D3B3612"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In pairs, reviewers (JF, KH, OB) independently evaluated the eligibility of identified trials. Using a customised, pre-tested and piloted data extraction form, risk of bias and data extraction for each included trial were performed and checked for completion and accuracy by pairs of reviewers (OB, JF, AE, KH). At each stage of the review (i.e. study selection, quality appraisal and data extraction process), discrepancies were resolved through discussion between pairs of reviewers or in review team meetings. For each included trial, </w:t>
      </w:r>
      <w:r w:rsidR="00362AD2" w:rsidRPr="00202F98">
        <w:rPr>
          <w:rFonts w:ascii="Times New Roman" w:hAnsi="Times New Roman" w:cs="Times New Roman"/>
          <w:sz w:val="24"/>
          <w:szCs w:val="24"/>
        </w:rPr>
        <w:t>extracted data included study demographics (</w:t>
      </w:r>
      <w:r w:rsidRPr="00202F98">
        <w:rPr>
          <w:rFonts w:ascii="Times New Roman" w:hAnsi="Times New Roman" w:cs="Times New Roman"/>
          <w:sz w:val="24"/>
          <w:szCs w:val="24"/>
        </w:rPr>
        <w:t xml:space="preserve">rationale, study setting, </w:t>
      </w:r>
      <w:r w:rsidR="00362AD2" w:rsidRPr="00202F98">
        <w:rPr>
          <w:rFonts w:ascii="Times New Roman" w:hAnsi="Times New Roman" w:cs="Times New Roman"/>
          <w:sz w:val="24"/>
          <w:szCs w:val="24"/>
        </w:rPr>
        <w:t xml:space="preserve">participant characteristics), </w:t>
      </w:r>
      <w:r w:rsidRPr="00202F98">
        <w:rPr>
          <w:rFonts w:ascii="Times New Roman" w:hAnsi="Times New Roman" w:cs="Times New Roman"/>
          <w:sz w:val="24"/>
          <w:szCs w:val="24"/>
        </w:rPr>
        <w:t>exercise intervention (mode of exercise, intensity</w:t>
      </w:r>
      <w:r w:rsidR="00EB5DC8" w:rsidRPr="00202F98">
        <w:rPr>
          <w:rFonts w:ascii="Times New Roman" w:hAnsi="Times New Roman" w:cs="Times New Roman"/>
          <w:sz w:val="24"/>
          <w:szCs w:val="24"/>
        </w:rPr>
        <w:t>, duration, number of sessions</w:t>
      </w:r>
      <w:r w:rsidRPr="00202F98">
        <w:rPr>
          <w:rFonts w:ascii="Times New Roman" w:hAnsi="Times New Roman" w:cs="Times New Roman"/>
          <w:sz w:val="24"/>
          <w:szCs w:val="24"/>
        </w:rPr>
        <w:t>), control description, concurrent intervention, complications, adherence, attrition, length of follow up, outcomes and outcome measures. In instances of missing or incomplete data, additional information was requ</w:t>
      </w:r>
      <w:r w:rsidR="00EB5DC8" w:rsidRPr="00202F98">
        <w:rPr>
          <w:rFonts w:ascii="Times New Roman" w:hAnsi="Times New Roman" w:cs="Times New Roman"/>
          <w:sz w:val="24"/>
          <w:szCs w:val="24"/>
        </w:rPr>
        <w:t>ested from primary study authors.</w:t>
      </w:r>
    </w:p>
    <w:p w14:paraId="610F733E" w14:textId="77777777" w:rsidR="00E81B24" w:rsidRPr="00202F98" w:rsidRDefault="00E81B24" w:rsidP="00D335A7">
      <w:pPr>
        <w:spacing w:line="480" w:lineRule="auto"/>
        <w:contextualSpacing/>
        <w:jc w:val="both"/>
        <w:rPr>
          <w:rFonts w:ascii="Times New Roman" w:hAnsi="Times New Roman" w:cs="Times New Roman"/>
          <w:sz w:val="24"/>
          <w:szCs w:val="24"/>
        </w:rPr>
      </w:pPr>
    </w:p>
    <w:p w14:paraId="195DA029" w14:textId="6430122F" w:rsidR="00B61BEA" w:rsidRPr="00202F98" w:rsidRDefault="002E3703" w:rsidP="00B61BE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eviewers (JF, OB, AE)</w:t>
      </w:r>
      <w:r w:rsidR="00355994" w:rsidRPr="00202F98">
        <w:rPr>
          <w:rFonts w:ascii="Times New Roman" w:hAnsi="Times New Roman" w:cs="Times New Roman"/>
          <w:sz w:val="24"/>
          <w:szCs w:val="24"/>
        </w:rPr>
        <w:t>,</w:t>
      </w:r>
      <w:r w:rsidRPr="00202F98">
        <w:rPr>
          <w:rFonts w:ascii="Times New Roman" w:hAnsi="Times New Roman" w:cs="Times New Roman"/>
          <w:sz w:val="24"/>
          <w:szCs w:val="24"/>
        </w:rPr>
        <w:t xml:space="preserve"> with subject knowledge of exercise and </w:t>
      </w:r>
      <w:r w:rsidR="00243AF9" w:rsidRPr="00202F98">
        <w:rPr>
          <w:rFonts w:ascii="Times New Roman" w:hAnsi="Times New Roman" w:cs="Times New Roman"/>
          <w:sz w:val="24"/>
          <w:szCs w:val="24"/>
        </w:rPr>
        <w:t>bone</w:t>
      </w:r>
      <w:r w:rsidR="009B15DF"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health</w:t>
      </w:r>
      <w:r w:rsidRPr="00202F98">
        <w:rPr>
          <w:rFonts w:ascii="Times New Roman" w:hAnsi="Times New Roman" w:cs="Times New Roman"/>
          <w:sz w:val="24"/>
          <w:szCs w:val="24"/>
        </w:rPr>
        <w:t xml:space="preserve">, classified the exercise interventions to define subsets of exercise interventions to be analysed in the meta-analysis. These classifications were discussed and subsequently ratified by the review team (OB, JF, AE, KH, ZP). </w:t>
      </w:r>
      <w:r w:rsidR="00797D8B">
        <w:rPr>
          <w:rFonts w:ascii="Times New Roman" w:hAnsi="Times New Roman" w:cs="Times New Roman"/>
          <w:sz w:val="24"/>
          <w:szCs w:val="24"/>
        </w:rPr>
        <w:t>Classifications were as follows:</w:t>
      </w:r>
    </w:p>
    <w:p w14:paraId="37D5F5AC" w14:textId="77777777" w:rsidR="00B61BEA" w:rsidRPr="00202F98" w:rsidRDefault="00B61BEA" w:rsidP="00B61BE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1.</w:t>
      </w:r>
      <w:r w:rsidRPr="00202F98">
        <w:rPr>
          <w:rFonts w:ascii="Times New Roman" w:hAnsi="Times New Roman" w:cs="Times New Roman"/>
          <w:sz w:val="24"/>
          <w:szCs w:val="24"/>
        </w:rPr>
        <w:tab/>
        <w:t>‘Resistance training’ (RT) (isotonic/isokinetic concentric and eccentric, or isometric resistance training), further subdivided into:</w:t>
      </w:r>
    </w:p>
    <w:p w14:paraId="263EAAD7" w14:textId="77777777" w:rsidR="00B61BEA" w:rsidRPr="00202F98" w:rsidRDefault="00B61BEA" w:rsidP="00B61BEA">
      <w:pPr>
        <w:spacing w:line="480" w:lineRule="auto"/>
        <w:ind w:firstLine="720"/>
        <w:contextualSpacing/>
        <w:jc w:val="both"/>
        <w:rPr>
          <w:rFonts w:ascii="Times New Roman" w:hAnsi="Times New Roman" w:cs="Times New Roman"/>
          <w:sz w:val="24"/>
          <w:szCs w:val="24"/>
        </w:rPr>
      </w:pPr>
      <w:r w:rsidRPr="00202F98">
        <w:rPr>
          <w:rFonts w:ascii="Times New Roman" w:hAnsi="Times New Roman" w:cs="Times New Roman"/>
          <w:sz w:val="24"/>
          <w:szCs w:val="24"/>
        </w:rPr>
        <w:t>a.</w:t>
      </w:r>
      <w:r w:rsidRPr="00202F98">
        <w:rPr>
          <w:rFonts w:ascii="Times New Roman" w:hAnsi="Times New Roman" w:cs="Times New Roman"/>
          <w:sz w:val="24"/>
          <w:szCs w:val="24"/>
        </w:rPr>
        <w:tab/>
        <w:t>Resistance training, high intensity (RTHI)</w:t>
      </w:r>
    </w:p>
    <w:p w14:paraId="4D2CCE66" w14:textId="77777777" w:rsidR="00B61BEA" w:rsidRPr="00202F98" w:rsidRDefault="00B61BEA" w:rsidP="00B61BEA">
      <w:pPr>
        <w:spacing w:line="480" w:lineRule="auto"/>
        <w:ind w:firstLine="720"/>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b.</w:t>
      </w:r>
      <w:r w:rsidRPr="00202F98">
        <w:rPr>
          <w:rFonts w:ascii="Times New Roman" w:hAnsi="Times New Roman" w:cs="Times New Roman"/>
          <w:sz w:val="24"/>
          <w:szCs w:val="24"/>
        </w:rPr>
        <w:tab/>
        <w:t>Resistance training, low intensity (RTLI)</w:t>
      </w:r>
    </w:p>
    <w:p w14:paraId="4AF70628" w14:textId="77777777" w:rsidR="00B61BEA" w:rsidRPr="00202F98" w:rsidRDefault="00B61BEA" w:rsidP="00B61BE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2.</w:t>
      </w:r>
      <w:r w:rsidRPr="00202F98">
        <w:rPr>
          <w:rFonts w:ascii="Times New Roman" w:hAnsi="Times New Roman" w:cs="Times New Roman"/>
          <w:sz w:val="24"/>
          <w:szCs w:val="24"/>
        </w:rPr>
        <w:tab/>
        <w:t>‘Impact’ exercise</w:t>
      </w:r>
    </w:p>
    <w:p w14:paraId="2FB3ED76" w14:textId="01B403FA" w:rsidR="00B87AB0" w:rsidRDefault="00B61BEA" w:rsidP="00B61BEA">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The term ‘resistance training’ was used to reflect any form of muscle contraction against an external resistance. The term ‘impact’ was used to reflect the action of a moving body part coming into forcible contact with a stationary object.</w:t>
      </w:r>
    </w:p>
    <w:p w14:paraId="6C68823E" w14:textId="77777777" w:rsidR="00B87AB0" w:rsidRDefault="00B87AB0" w:rsidP="00D335A7">
      <w:pPr>
        <w:spacing w:line="480" w:lineRule="auto"/>
        <w:contextualSpacing/>
        <w:jc w:val="both"/>
        <w:rPr>
          <w:rFonts w:ascii="Times New Roman" w:hAnsi="Times New Roman" w:cs="Times New Roman"/>
          <w:sz w:val="24"/>
          <w:szCs w:val="24"/>
        </w:rPr>
      </w:pPr>
    </w:p>
    <w:p w14:paraId="01DB7969" w14:textId="138A0770"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Studies providing a point estimate of the outcome together with a measure of variability (e.g. a mean and SD</w:t>
      </w:r>
      <w:r w:rsidR="00355994"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or confidence interval </w:t>
      </w:r>
      <w:r w:rsidR="00355994" w:rsidRPr="00202F98">
        <w:rPr>
          <w:rFonts w:ascii="Times New Roman" w:hAnsi="Times New Roman" w:cs="Times New Roman"/>
          <w:sz w:val="24"/>
          <w:szCs w:val="24"/>
        </w:rPr>
        <w:t>[</w:t>
      </w:r>
      <w:r w:rsidRPr="00202F98">
        <w:rPr>
          <w:rFonts w:ascii="Times New Roman" w:hAnsi="Times New Roman" w:cs="Times New Roman"/>
          <w:sz w:val="24"/>
          <w:szCs w:val="24"/>
        </w:rPr>
        <w:t>CI</w:t>
      </w:r>
      <w:r w:rsidR="00355994"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or providing data to enable these to be derived, were included in the analysis. Where studies reported multiple </w:t>
      </w:r>
      <w:r w:rsidR="00E94992" w:rsidRPr="00202F98">
        <w:rPr>
          <w:rFonts w:ascii="Times New Roman" w:hAnsi="Times New Roman" w:cs="Times New Roman"/>
          <w:sz w:val="24"/>
          <w:szCs w:val="24"/>
        </w:rPr>
        <w:t>bone</w:t>
      </w:r>
      <w:r w:rsidR="00DE1083" w:rsidRPr="00202F98">
        <w:rPr>
          <w:rFonts w:ascii="Times New Roman" w:hAnsi="Times New Roman" w:cs="Times New Roman"/>
          <w:sz w:val="24"/>
          <w:szCs w:val="24"/>
        </w:rPr>
        <w:t>-</w:t>
      </w:r>
      <w:r w:rsidR="00E94992"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outcomes at the forearm, BMD-, BMC- and SPA-derived outcomes were prioritised (in that order) and used for analysis. </w:t>
      </w:r>
      <w:r w:rsidR="004F5ABB" w:rsidRPr="00202F98">
        <w:rPr>
          <w:rFonts w:ascii="Times New Roman" w:hAnsi="Times New Roman" w:cs="Times New Roman"/>
          <w:sz w:val="24"/>
          <w:szCs w:val="24"/>
        </w:rPr>
        <w:t>W</w:t>
      </w:r>
      <w:r w:rsidRPr="00202F98">
        <w:rPr>
          <w:rFonts w:ascii="Times New Roman" w:hAnsi="Times New Roman" w:cs="Times New Roman"/>
          <w:sz w:val="24"/>
          <w:szCs w:val="24"/>
        </w:rPr>
        <w:t>here data for multiple bone sites within the forearm were reported, the 33% radius</w:t>
      </w:r>
      <w:r w:rsidR="00EB3B1D" w:rsidRPr="00202F98">
        <w:rPr>
          <w:rFonts w:ascii="Times New Roman" w:hAnsi="Times New Roman" w:cs="Times New Roman"/>
          <w:sz w:val="24"/>
          <w:szCs w:val="24"/>
        </w:rPr>
        <w:t xml:space="preserve"> </w:t>
      </w:r>
      <w:r w:rsidR="00007377" w:rsidRPr="00202F98">
        <w:rPr>
          <w:rFonts w:ascii="Times New Roman" w:hAnsi="Times New Roman" w:cs="Times New Roman"/>
          <w:sz w:val="24"/>
          <w:szCs w:val="24"/>
        </w:rPr>
        <w:t>was</w:t>
      </w:r>
      <w:r w:rsidRPr="00202F98">
        <w:rPr>
          <w:rFonts w:ascii="Times New Roman" w:hAnsi="Times New Roman" w:cs="Times New Roman"/>
          <w:sz w:val="24"/>
          <w:szCs w:val="24"/>
        </w:rPr>
        <w:t xml:space="preserve"> prioritised for analysis</w:t>
      </w:r>
      <w:r w:rsidR="00007377" w:rsidRPr="00202F98">
        <w:rPr>
          <w:rFonts w:ascii="Times New Roman" w:hAnsi="Times New Roman" w:cs="Times New Roman"/>
          <w:sz w:val="24"/>
          <w:szCs w:val="24"/>
        </w:rPr>
        <w:t xml:space="preserve"> </w:t>
      </w:r>
      <w:r w:rsidR="006043CA" w:rsidRPr="00202F98">
        <w:rPr>
          <w:rFonts w:ascii="Times New Roman" w:hAnsi="Times New Roman" w:cs="Times New Roman"/>
          <w:sz w:val="24"/>
          <w:szCs w:val="24"/>
        </w:rPr>
        <w:t>in line</w:t>
      </w:r>
      <w:r w:rsidR="00EE34A8" w:rsidRPr="00202F98">
        <w:rPr>
          <w:rFonts w:ascii="Times New Roman" w:hAnsi="Times New Roman" w:cs="Times New Roman"/>
          <w:sz w:val="24"/>
          <w:szCs w:val="24"/>
        </w:rPr>
        <w:t xml:space="preserve"> with recommendations of the International Society for Clinical Densitometry</w:t>
      </w:r>
      <w:r w:rsidR="00816D10" w:rsidRPr="00202F98">
        <w:rPr>
          <w:rFonts w:ascii="Times New Roman" w:hAnsi="Times New Roman" w:cs="Times New Roman"/>
          <w:sz w:val="24"/>
          <w:szCs w:val="24"/>
        </w:rPr>
        <w:t>.</w:t>
      </w:r>
      <w:r w:rsidR="007C037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URL" : "http://www.iscd.org/official-positions/2015-iscd-official-positions-adult/", "author" : [ { "dropping-particle" : "", "family" : "Densitometry", "given" : "The International Society for Clinical", "non-dropping-particle" : "", "parse-names" : false, "suffix" : "" } ], "id" : "ITEM-1", "issued" : { "date-parts" : [ [ "2015" ] ] }, "title" : "2015 ISCD Official Positions \u2013 Adult", "type" : "webpage" }, "uris" : [ "http://www.mendeley.com/documents/?uuid=97b8b1d8-105a-4912-9429-9512c17bda99" ] } ], "mendeley" : { "formattedCitation" : "&lt;sup&gt;23&lt;/sup&gt;", "plainTextFormattedCitation" : "23", "previouslyFormattedCitation" : "&lt;sup&gt;23&lt;/sup&gt;" }, "properties" : { "noteIndex" : 5 }, "schema" : "https://github.com/citation-style-language/schema/raw/master/csl-citation.json" }</w:instrText>
      </w:r>
      <w:r w:rsidR="007C037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3</w:t>
      </w:r>
      <w:r w:rsidR="007C0372" w:rsidRPr="00202F98">
        <w:rPr>
          <w:rFonts w:ascii="Times New Roman" w:hAnsi="Times New Roman" w:cs="Times New Roman"/>
          <w:sz w:val="24"/>
          <w:szCs w:val="24"/>
        </w:rPr>
        <w:fldChar w:fldCharType="end"/>
      </w:r>
      <w:r w:rsidR="00007377" w:rsidRPr="00202F98">
        <w:rPr>
          <w:rFonts w:ascii="Times New Roman" w:hAnsi="Times New Roman" w:cs="Times New Roman"/>
          <w:sz w:val="24"/>
          <w:szCs w:val="24"/>
        </w:rPr>
        <w:t xml:space="preserve"> </w:t>
      </w:r>
      <w:r w:rsidR="00AA2860" w:rsidRPr="00202F98">
        <w:rPr>
          <w:rFonts w:ascii="Times New Roman" w:hAnsi="Times New Roman" w:cs="Times New Roman"/>
          <w:sz w:val="24"/>
          <w:szCs w:val="24"/>
        </w:rPr>
        <w:t>S</w:t>
      </w:r>
      <w:r w:rsidR="00EE34A8" w:rsidRPr="00202F98">
        <w:rPr>
          <w:rFonts w:ascii="Times New Roman" w:hAnsi="Times New Roman" w:cs="Times New Roman"/>
          <w:sz w:val="24"/>
          <w:szCs w:val="24"/>
        </w:rPr>
        <w:t xml:space="preserve">ensitivity analysis according to 33% radius was performed. </w:t>
      </w:r>
      <w:r w:rsidRPr="00202F98">
        <w:rPr>
          <w:rFonts w:ascii="Times New Roman" w:hAnsi="Times New Roman" w:cs="Times New Roman"/>
          <w:sz w:val="24"/>
          <w:szCs w:val="24"/>
        </w:rPr>
        <w:t xml:space="preserve">The difference between the percent change in the exercise group and the percent change in the control group was used as the measure of effect. Where trials involved two treatment arms, the “hypothesised” active treatment arm based on the primary study design was selected as the intervention while the other arm was analysed as the control arm. </w:t>
      </w:r>
    </w:p>
    <w:p w14:paraId="68864F25" w14:textId="77777777" w:rsidR="00804C72" w:rsidRPr="00202F98" w:rsidRDefault="00804C72" w:rsidP="00D335A7">
      <w:pPr>
        <w:spacing w:line="480" w:lineRule="auto"/>
        <w:contextualSpacing/>
        <w:jc w:val="both"/>
        <w:rPr>
          <w:rFonts w:ascii="Times New Roman" w:hAnsi="Times New Roman" w:cs="Times New Roman"/>
          <w:sz w:val="24"/>
          <w:szCs w:val="24"/>
        </w:rPr>
      </w:pPr>
    </w:p>
    <w:p w14:paraId="01DB796A" w14:textId="37FCD5CE"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To obtain a summary estimate of treatment effects (with a 95% CI) of exercise on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a random effects meta-analysis was performed. The principal summary measure used was a standardised mean difference (SMD) accounting for the different instruments, scales and subscales used to measure BMD or BMC across the studies, thereby homogenising outcomes onto a common scale. Estimates of effects (SMDs) were interpreted according to Cohen’s rule of thumb, with values of 0.2, 0.5, and 0.8 indicative of small, moderate, and large effects, respectively</w:t>
      </w:r>
      <w:r w:rsidR="00816D10" w:rsidRPr="00202F98">
        <w:rPr>
          <w:rFonts w:ascii="Times New Roman" w:hAnsi="Times New Roman" w:cs="Times New Roman"/>
          <w:sz w:val="24"/>
          <w:szCs w:val="24"/>
        </w:rPr>
        <w:t>.</w:t>
      </w:r>
      <w:r w:rsidR="00223F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BN" : "0805802835", "author" : [ { "dropping-particle" : "", "family" : "Cohen", "given" : "J", "non-dropping-particle" : "", "parse-names" : false, "suffix" : "" } ], "id" : "ITEM-1", "issued" : { "date-parts" : [ [ "1988" ] ] }, "publisher" : "Lawrence Earlbaum Associates", "publisher-place" : "Hillsdale, New York", "title" : "Statistical power analysis for the behavioral sciences", "type" : "book" }, "uris" : [ "http://www.mendeley.com/documents/?uuid=2b8f35d4-7f74-4569-9a18-960bde86b653" ] } ], "mendeley" : { "formattedCitation" : "&lt;sup&gt;24&lt;/sup&gt;", "plainTextFormattedCitation" : "24", "previouslyFormattedCitation" : "&lt;sup&gt;24&lt;/sup&gt;" }, "properties" : { "noteIndex" : 5 }, "schema" : "https://github.com/citation-style-language/schema/raw/master/csl-citation.json" }</w:instrText>
      </w:r>
      <w:r w:rsidR="00223F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4</w:t>
      </w:r>
      <w:r w:rsidR="00223F16" w:rsidRPr="00202F98">
        <w:rPr>
          <w:rFonts w:ascii="Times New Roman" w:hAnsi="Times New Roman" w:cs="Times New Roman"/>
          <w:sz w:val="24"/>
          <w:szCs w:val="24"/>
        </w:rPr>
        <w:fldChar w:fldCharType="end"/>
      </w:r>
      <w:r w:rsidR="00AA2860" w:rsidRPr="00202F98">
        <w:rPr>
          <w:rFonts w:ascii="Times New Roman" w:hAnsi="Times New Roman" w:cs="Times New Roman"/>
          <w:sz w:val="24"/>
          <w:szCs w:val="24"/>
        </w:rPr>
        <w:t xml:space="preserve"> Pooled SMD estimates</w:t>
      </w:r>
      <w:r w:rsidRPr="00202F98">
        <w:rPr>
          <w:rFonts w:ascii="Times New Roman" w:hAnsi="Times New Roman" w:cs="Times New Roman"/>
          <w:sz w:val="24"/>
          <w:szCs w:val="24"/>
        </w:rPr>
        <w:t xml:space="preserve">, along with 95% CIs, were computed for all exercise </w:t>
      </w:r>
      <w:r w:rsidRPr="00202F98">
        <w:rPr>
          <w:rFonts w:ascii="Times New Roman" w:hAnsi="Times New Roman" w:cs="Times New Roman"/>
          <w:sz w:val="24"/>
          <w:szCs w:val="24"/>
        </w:rPr>
        <w:lastRenderedPageBreak/>
        <w:t>interventions. SMDs with 95% CIs that did not include the null value (of SMD=0, i.e. no difference in treatment effect), were classed as statistically significant. All analyses were performed using REVMAN (Version 5.3. Copenhagen: The Nordic Cochrane Centre, Cochrane Collaboration, 2014). To assess the robustness of the findings, sensitivity analysis based on risk of bias was planned, however not performed, due to most studies having similar (unclear) risk of bias. Subgroup analyses were performed by exercise classification and menopausal status (pre- and post-menopausal). Assessment of the overall quality of evidence per outcome was performed using the GRADE approach</w:t>
      </w:r>
      <w:r w:rsidR="00A17ABA" w:rsidRPr="00202F98">
        <w:rPr>
          <w:rFonts w:ascii="Times New Roman" w:hAnsi="Times New Roman" w:cs="Times New Roman"/>
          <w:sz w:val="24"/>
          <w:szCs w:val="24"/>
        </w:rPr>
        <w:t>.</w:t>
      </w:r>
      <w:r w:rsidR="00CB6A7A"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136/bmj.39489.470347.AD", "ISSN" : "0959-8138", "author" : [ { "dropping-particle" : "", "family" : "Guyatt", "given" : "Gordon H", "non-dropping-particle" : "", "parse-names" : false, "suffix" : "" }, { "dropping-particle" : "", "family" : "Oxman", "given" : "Andrew D", "non-dropping-particle" : "", "parse-names" : false, "suffix" : "" }, { "dropping-particle" : "", "family" : "Vist", "given" : "Gunn E", "non-dropping-particle" : "", "parse-names" : false, "suffix" : "" }, { "dropping-particle" : "", "family" : "Kunz", "given" : "Regina", "non-dropping-particle" : "", "parse-names" : false, "suffix" : "" }, { "dropping-particle" : "", "family" : "Falck-Ytter", "given" : "Yngve", "non-dropping-particle" : "", "parse-names" : false, "suffix" : "" }, { "dropping-particle" : "", "family" : "Alonso-Coello", "given" : "Pablo", "non-dropping-particle" : "", "parse-names" : false, "suffix" : "" }, { "dropping-particle" : "", "family" : "Sch\u00fcnemann", "given" : "Holger J", "non-dropping-particle" : "", "parse-names" : false, "suffix" : "" } ], "container-title" : "BMJ", "id" : "ITEM-1", "issue" : "7650", "issued" : { "date-parts" : [ [ "2008", "4", "26" ] ] }, "page" : "924-926", "title" : "GRADE: an emerging consensus on rating quality of evidence and strength of recommendations", "type" : "article-journal", "volume" : "336" }, "uris" : [ "http://www.mendeley.com/documents/?uuid=03945786-550f-4831-ab78-00e8043c0984" ] } ], "mendeley" : { "formattedCitation" : "&lt;sup&gt;25&lt;/sup&gt;", "plainTextFormattedCitation" : "25", "previouslyFormattedCitation" : "&lt;sup&gt;25&lt;/sup&gt;" }, "properties" : { "noteIndex" : 5 }, "schema" : "https://github.com/citation-style-language/schema/raw/master/csl-citation.json" }</w:instrText>
      </w:r>
      <w:r w:rsidR="00CB6A7A"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5</w:t>
      </w:r>
      <w:r w:rsidR="00CB6A7A"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p>
    <w:p w14:paraId="01DB796B" w14:textId="383CC912" w:rsidR="002E3703" w:rsidRPr="00202F98" w:rsidRDefault="002E3703" w:rsidP="00D335A7">
      <w:pPr>
        <w:spacing w:line="480" w:lineRule="auto"/>
        <w:contextualSpacing/>
        <w:jc w:val="both"/>
        <w:rPr>
          <w:rFonts w:ascii="Times New Roman" w:hAnsi="Times New Roman" w:cs="Times New Roman"/>
          <w:sz w:val="24"/>
          <w:szCs w:val="24"/>
        </w:rPr>
      </w:pPr>
    </w:p>
    <w:p w14:paraId="0EFA9713" w14:textId="77777777" w:rsidR="00941E1D" w:rsidRPr="00202F98" w:rsidRDefault="00941E1D" w:rsidP="00D335A7">
      <w:pPr>
        <w:spacing w:line="480" w:lineRule="auto"/>
        <w:contextualSpacing/>
        <w:jc w:val="both"/>
        <w:rPr>
          <w:rFonts w:ascii="Times New Roman" w:hAnsi="Times New Roman" w:cs="Times New Roman"/>
          <w:sz w:val="24"/>
          <w:szCs w:val="24"/>
        </w:rPr>
      </w:pPr>
    </w:p>
    <w:p w14:paraId="01DB796C" w14:textId="7B3514C6" w:rsidR="002E3703" w:rsidRPr="00202F98" w:rsidRDefault="0075795C"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Results</w:t>
      </w:r>
    </w:p>
    <w:p w14:paraId="01DB796D" w14:textId="4A24C55D"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The literature search yielded 2180 unique citations, of which 165 full-text articles were selected for full review. </w:t>
      </w:r>
      <w:r w:rsidR="00942CB5" w:rsidRPr="00202F98">
        <w:rPr>
          <w:rFonts w:ascii="Times New Roman" w:hAnsi="Times New Roman" w:cs="Times New Roman"/>
          <w:sz w:val="24"/>
          <w:szCs w:val="24"/>
        </w:rPr>
        <w:t xml:space="preserve">No new studies were identified by hand searching of references or grey literature. </w:t>
      </w:r>
      <w:r w:rsidRPr="00202F98">
        <w:rPr>
          <w:rFonts w:ascii="Times New Roman" w:hAnsi="Times New Roman" w:cs="Times New Roman"/>
          <w:sz w:val="24"/>
          <w:szCs w:val="24"/>
        </w:rPr>
        <w:t>The study flow chart is presented in Fig</w:t>
      </w:r>
      <w:r w:rsidR="002549BD" w:rsidRPr="00202F98">
        <w:rPr>
          <w:rFonts w:ascii="Times New Roman" w:hAnsi="Times New Roman" w:cs="Times New Roman"/>
          <w:sz w:val="24"/>
          <w:szCs w:val="24"/>
        </w:rPr>
        <w:t>ure</w:t>
      </w:r>
      <w:r w:rsidRPr="00202F98">
        <w:rPr>
          <w:rFonts w:ascii="Times New Roman" w:hAnsi="Times New Roman" w:cs="Times New Roman"/>
          <w:sz w:val="24"/>
          <w:szCs w:val="24"/>
        </w:rPr>
        <w:t xml:space="preserve"> 1. Of the 165 full</w:t>
      </w:r>
      <w:r w:rsidR="00510D84" w:rsidRPr="00202F98">
        <w:rPr>
          <w:rFonts w:ascii="Times New Roman" w:hAnsi="Times New Roman" w:cs="Times New Roman"/>
          <w:sz w:val="24"/>
          <w:szCs w:val="24"/>
        </w:rPr>
        <w:t>-</w:t>
      </w:r>
      <w:r w:rsidRPr="00202F98">
        <w:rPr>
          <w:rFonts w:ascii="Times New Roman" w:hAnsi="Times New Roman" w:cs="Times New Roman"/>
          <w:sz w:val="24"/>
          <w:szCs w:val="24"/>
        </w:rPr>
        <w:t>text articles, 3</w:t>
      </w:r>
      <w:r w:rsidR="00197DB4" w:rsidRPr="00202F98">
        <w:rPr>
          <w:rFonts w:ascii="Times New Roman" w:hAnsi="Times New Roman" w:cs="Times New Roman"/>
          <w:sz w:val="24"/>
          <w:szCs w:val="24"/>
        </w:rPr>
        <w:t>4</w:t>
      </w:r>
      <w:r w:rsidRPr="00202F98">
        <w:rPr>
          <w:rFonts w:ascii="Times New Roman" w:hAnsi="Times New Roman" w:cs="Times New Roman"/>
          <w:sz w:val="24"/>
          <w:szCs w:val="24"/>
        </w:rPr>
        <w:t xml:space="preserve"> articles were subjected to quality assessment and data extraction. </w:t>
      </w:r>
      <w:r w:rsidR="0030107F" w:rsidRPr="00202F98">
        <w:rPr>
          <w:rFonts w:ascii="Times New Roman" w:hAnsi="Times New Roman" w:cs="Times New Roman"/>
          <w:sz w:val="24"/>
          <w:szCs w:val="24"/>
        </w:rPr>
        <w:t xml:space="preserve">Eight </w:t>
      </w:r>
      <w:r w:rsidRPr="00202F98">
        <w:rPr>
          <w:rFonts w:ascii="Times New Roman" w:hAnsi="Times New Roman" w:cs="Times New Roman"/>
          <w:sz w:val="24"/>
          <w:szCs w:val="24"/>
        </w:rPr>
        <w:t>articles could not be included in the review due to being duplicate reports of the same trial.</w:t>
      </w:r>
    </w:p>
    <w:p w14:paraId="01DB796E" w14:textId="77777777"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 </w:t>
      </w:r>
    </w:p>
    <w:p w14:paraId="01DB7970" w14:textId="16AA85FE" w:rsidR="002E3703" w:rsidRPr="00202F98" w:rsidRDefault="00AA2860"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C</w:t>
      </w:r>
      <w:r w:rsidR="002E3703" w:rsidRPr="00202F98">
        <w:rPr>
          <w:rFonts w:ascii="Times New Roman" w:hAnsi="Times New Roman" w:cs="Times New Roman"/>
          <w:sz w:val="24"/>
          <w:szCs w:val="24"/>
        </w:rPr>
        <w:t xml:space="preserve">haracteristics of the </w:t>
      </w:r>
      <w:r w:rsidR="00595424" w:rsidRPr="00202F98">
        <w:rPr>
          <w:rFonts w:ascii="Times New Roman" w:hAnsi="Times New Roman" w:cs="Times New Roman"/>
          <w:sz w:val="24"/>
          <w:szCs w:val="24"/>
        </w:rPr>
        <w:t>26</w:t>
      </w:r>
      <w:r w:rsidR="002E3703" w:rsidRPr="00202F98">
        <w:rPr>
          <w:rFonts w:ascii="Times New Roman" w:hAnsi="Times New Roman" w:cs="Times New Roman"/>
          <w:sz w:val="24"/>
          <w:szCs w:val="24"/>
        </w:rPr>
        <w:t xml:space="preserve"> included trials</w:t>
      </w:r>
      <w:r w:rsidRPr="00202F98">
        <w:rPr>
          <w:rFonts w:ascii="Times New Roman" w:hAnsi="Times New Roman" w:cs="Times New Roman"/>
          <w:sz w:val="24"/>
          <w:szCs w:val="24"/>
        </w:rPr>
        <w:t xml:space="preserve"> are presented </w:t>
      </w:r>
      <w:r w:rsidR="00E76950">
        <w:rPr>
          <w:rFonts w:ascii="Times New Roman" w:hAnsi="Times New Roman" w:cs="Times New Roman"/>
          <w:sz w:val="24"/>
          <w:szCs w:val="24"/>
        </w:rPr>
        <w:t>in</w:t>
      </w:r>
      <w:r w:rsidR="00C83355" w:rsidRPr="00202F98">
        <w:rPr>
          <w:rFonts w:ascii="Times New Roman" w:hAnsi="Times New Roman" w:cs="Times New Roman"/>
          <w:sz w:val="24"/>
          <w:szCs w:val="24"/>
        </w:rPr>
        <w:t xml:space="preserve"> Table 1</w:t>
      </w:r>
      <w:r w:rsidR="002E3703" w:rsidRPr="00202F98">
        <w:rPr>
          <w:rFonts w:ascii="Times New Roman" w:hAnsi="Times New Roman" w:cs="Times New Roman"/>
          <w:sz w:val="24"/>
          <w:szCs w:val="24"/>
        </w:rPr>
        <w:t xml:space="preserve">. The length of exercise intervention period ranged from </w:t>
      </w:r>
      <w:r w:rsidR="00430D89" w:rsidRPr="00202F98">
        <w:rPr>
          <w:rFonts w:ascii="Times New Roman" w:hAnsi="Times New Roman" w:cs="Times New Roman"/>
          <w:sz w:val="24"/>
          <w:szCs w:val="24"/>
        </w:rPr>
        <w:t xml:space="preserve">four </w:t>
      </w:r>
      <w:r w:rsidR="002E3703" w:rsidRPr="00202F98">
        <w:rPr>
          <w:rFonts w:ascii="Times New Roman" w:hAnsi="Times New Roman" w:cs="Times New Roman"/>
          <w:sz w:val="24"/>
          <w:szCs w:val="24"/>
        </w:rPr>
        <w:t>months</w:t>
      </w:r>
      <w:r w:rsidR="00FA555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mendeley" : { "formattedCitation" : "&lt;sup&gt;26&lt;/sup&gt;", "plainTextFormattedCitation" : "26", "previouslyFormattedCitation" : "&lt;sup&gt;26&lt;/sup&gt;" }, "properties" : { "noteIndex" : 6 }, "schema" : "https://github.com/citation-style-language/schema/raw/master/csl-citation.json" }</w:instrText>
      </w:r>
      <w:r w:rsidR="00FA555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w:t>
      </w:r>
      <w:r w:rsidR="00FA5552"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to three y</w:t>
      </w:r>
      <w:r w:rsidR="00B062C1" w:rsidRPr="00202F98">
        <w:rPr>
          <w:rFonts w:ascii="Times New Roman" w:hAnsi="Times New Roman" w:cs="Times New Roman"/>
          <w:sz w:val="24"/>
          <w:szCs w:val="24"/>
        </w:rPr>
        <w:t>r</w:t>
      </w:r>
      <w:r w:rsidR="0087041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mendeley" : { "formattedCitation" : "&lt;sup&gt;27&lt;/sup&gt;", "plainTextFormattedCitation" : "27", "previouslyFormattedCitation" : "&lt;sup&gt;27&lt;/sup&gt;" }, "properties" : { "noteIndex" : 6 }, "schema" : "https://github.com/citation-style-language/schema/raw/master/csl-citation.json" }</w:instrText>
      </w:r>
      <w:r w:rsidR="0087041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w:t>
      </w:r>
      <w:r w:rsidR="0087041C"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with 13 of the included studies involving exercise interventions that were </w:t>
      </w:r>
      <w:r w:rsidR="00E74327" w:rsidRPr="00202F98">
        <w:rPr>
          <w:rFonts w:ascii="Times New Roman" w:hAnsi="Times New Roman" w:cs="Times New Roman"/>
          <w:sz w:val="24"/>
          <w:szCs w:val="24"/>
        </w:rPr>
        <w:t>≥</w:t>
      </w:r>
      <w:r w:rsidR="002E3703" w:rsidRPr="00202F98">
        <w:rPr>
          <w:rFonts w:ascii="Times New Roman" w:hAnsi="Times New Roman" w:cs="Times New Roman"/>
          <w:sz w:val="24"/>
          <w:szCs w:val="24"/>
        </w:rPr>
        <w:t>12 months in duration</w:t>
      </w:r>
      <w:r w:rsidR="00816D10" w:rsidRPr="00202F98">
        <w:rPr>
          <w:rFonts w:ascii="Times New Roman" w:hAnsi="Times New Roman" w:cs="Times New Roman"/>
          <w:sz w:val="24"/>
          <w:szCs w:val="24"/>
        </w:rPr>
        <w:t>.</w:t>
      </w:r>
      <w:r w:rsidR="004E6DB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id" : "ITEM-2",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2", "issue" : "1", "issued" : { "date-parts" : [ [ "2001", "1", "1" ] ] }, "page" : "175-181", "title" : "Resistance Training over 2 Years Increases Bone Mass in Calcium-Replete Postmenopausal Women", "type" : "article-journal", "volume" : "16" }, "uris" : [ "http://www.mendeley.com/documents/?uuid=9a2cf3d7-2699-460f-9653-8919e5611ded" ] }, { "id" : "ITEM-3",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3", "issue" : "2", "issued" : { "date-parts" : [ [ "1996", "12", "3" ] ] }, "page" : "218-225", "title" : "Exercise effects on bone mass in postmenopausal women are site-specific and load-dependent", "type" : "article-journal", "volume" : "11" }, "uris" : [ "http://www.mendeley.com/documents/?uuid=1572275a-6d7a-4293-b442-eb40a847662f" ] }, { "id" : "ITEM-4",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4",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5",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5",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6",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6",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7",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7",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8",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8",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9",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9",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10",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10", "issue" : "9", "issued" : { "date-parts" : [ [ "2005", "9", "8" ] ] }, "page" : "1096-1108", "title" : "Home-based resistance training improves femoral bone mineral density in women on hormone therapy", "type" : "article-journal", "volume" : "16" }, "uris" : [ "http://www.mendeley.com/documents/?uuid=282d4774-91fd-4c80-842a-864083121276" ] }, { "id" : "ITEM-11",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11",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id" : "ITEM-12",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12", "issue" : "17", "issued" : { "date-parts" : [ [ "1991", "10", "24" ] ] }, "page" : "1189-1195", "title" : "Prevention of postmenopausal osteoporosis", "type" : "article-journal", "volume" : "325" }, "uris" : [ "http://www.mendeley.com/documents/?uuid=4b7a315a-8718-486c-853e-e3332fccd9f5" ] }, { "id" : "ITEM-13",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13",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mendeley" : { "formattedCitation" : "&lt;sup&gt;27\u201339&lt;/sup&gt;", "plainTextFormattedCitation" : "27\u201339", "previouslyFormattedCitation" : "&lt;sup&gt;27\u201339&lt;/sup&gt;" }, "properties" : { "noteIndex" : 0 }, "schema" : "https://github.com/citation-style-language/schema/raw/master/csl-citation.json" }</w:instrText>
      </w:r>
      <w:r w:rsidR="004E6DB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39</w:t>
      </w:r>
      <w:r w:rsidR="004E6DBB"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Most of the trials were conducted in North America (n=12), </w:t>
      </w:r>
      <w:r w:rsidR="00131876" w:rsidRPr="00202F98">
        <w:rPr>
          <w:rFonts w:ascii="Times New Roman" w:hAnsi="Times New Roman" w:cs="Times New Roman"/>
          <w:sz w:val="24"/>
          <w:szCs w:val="24"/>
        </w:rPr>
        <w:t xml:space="preserve">and </w:t>
      </w:r>
      <w:r w:rsidR="002E3703" w:rsidRPr="00202F98">
        <w:rPr>
          <w:rFonts w:ascii="Times New Roman" w:hAnsi="Times New Roman" w:cs="Times New Roman"/>
          <w:sz w:val="24"/>
          <w:szCs w:val="24"/>
        </w:rPr>
        <w:t>Europe (n=</w:t>
      </w:r>
      <w:r w:rsidR="00131876" w:rsidRPr="00202F98">
        <w:rPr>
          <w:rFonts w:ascii="Times New Roman" w:hAnsi="Times New Roman" w:cs="Times New Roman"/>
          <w:sz w:val="24"/>
          <w:szCs w:val="24"/>
        </w:rPr>
        <w:t>9</w:t>
      </w:r>
      <w:r w:rsidR="002E3703" w:rsidRPr="00202F98">
        <w:rPr>
          <w:rFonts w:ascii="Times New Roman" w:hAnsi="Times New Roman" w:cs="Times New Roman"/>
          <w:sz w:val="24"/>
          <w:szCs w:val="24"/>
        </w:rPr>
        <w:t xml:space="preserve">). Trials recruited participants mostly from the community or outpatient departments of hospitals and rehabilitation centres. </w:t>
      </w:r>
    </w:p>
    <w:p w14:paraId="2F2BBEBA" w14:textId="77777777" w:rsidR="00941E1D" w:rsidRPr="00202F98" w:rsidRDefault="00941E1D" w:rsidP="00D335A7">
      <w:pPr>
        <w:spacing w:line="480" w:lineRule="auto"/>
        <w:contextualSpacing/>
        <w:jc w:val="both"/>
        <w:rPr>
          <w:rFonts w:ascii="Times New Roman" w:hAnsi="Times New Roman" w:cs="Times New Roman"/>
          <w:sz w:val="24"/>
          <w:szCs w:val="24"/>
        </w:rPr>
      </w:pPr>
    </w:p>
    <w:p w14:paraId="04602084" w14:textId="2372F797" w:rsidR="000F1B49" w:rsidRPr="00202F98" w:rsidRDefault="006D5926"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Seven </w:t>
      </w:r>
      <w:r w:rsidR="002E3703" w:rsidRPr="00202F98">
        <w:rPr>
          <w:rFonts w:ascii="Times New Roman" w:hAnsi="Times New Roman" w:cs="Times New Roman"/>
          <w:sz w:val="24"/>
          <w:szCs w:val="24"/>
        </w:rPr>
        <w:t xml:space="preserve">trials included </w:t>
      </w:r>
      <w:r w:rsidRPr="00202F98">
        <w:rPr>
          <w:rFonts w:ascii="Times New Roman" w:hAnsi="Times New Roman" w:cs="Times New Roman"/>
          <w:sz w:val="24"/>
          <w:szCs w:val="24"/>
        </w:rPr>
        <w:t>participants with low bone-health (</w:t>
      </w:r>
      <w:r w:rsidR="002E3703" w:rsidRPr="00202F98">
        <w:rPr>
          <w:rFonts w:ascii="Times New Roman" w:hAnsi="Times New Roman" w:cs="Times New Roman"/>
          <w:sz w:val="24"/>
          <w:szCs w:val="24"/>
        </w:rPr>
        <w:t>diagnosis of osteop</w:t>
      </w:r>
      <w:r w:rsidR="00941E1D" w:rsidRPr="00202F98">
        <w:rPr>
          <w:rFonts w:ascii="Times New Roman" w:hAnsi="Times New Roman" w:cs="Times New Roman"/>
          <w:sz w:val="24"/>
          <w:szCs w:val="24"/>
        </w:rPr>
        <w:t>a</w:t>
      </w:r>
      <w:r w:rsidR="002E3703" w:rsidRPr="00202F98">
        <w:rPr>
          <w:rFonts w:ascii="Times New Roman" w:hAnsi="Times New Roman" w:cs="Times New Roman"/>
          <w:sz w:val="24"/>
          <w:szCs w:val="24"/>
        </w:rPr>
        <w:t>enia or osteoporosis</w:t>
      </w:r>
      <w:r w:rsidRPr="00202F98">
        <w:rPr>
          <w:rFonts w:ascii="Times New Roman" w:hAnsi="Times New Roman" w:cs="Times New Roman"/>
          <w:sz w:val="24"/>
          <w:szCs w:val="24"/>
        </w:rPr>
        <w:t>)</w:t>
      </w:r>
      <w:r w:rsidR="00BB5D13" w:rsidRPr="00202F98">
        <w:rPr>
          <w:rFonts w:ascii="Times New Roman" w:hAnsi="Times New Roman" w:cs="Times New Roman"/>
          <w:sz w:val="24"/>
          <w:szCs w:val="24"/>
        </w:rPr>
        <w:t>,</w:t>
      </w:r>
      <w:r w:rsidR="002E3703" w:rsidRPr="00202F98">
        <w:rPr>
          <w:rFonts w:ascii="Times New Roman" w:hAnsi="Times New Roman" w:cs="Times New Roman"/>
          <w:sz w:val="24"/>
          <w:szCs w:val="24"/>
        </w:rPr>
        <w:t xml:space="preserve"> </w:t>
      </w:r>
      <w:r w:rsidR="00DE5B4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1",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2",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2", "issue" : "9", "issued" : { "date-parts" : [ [ "2005", "9", "8" ] ] }, "page" : "1096-1108", "title" : "Home-based resistance training improves femoral bone mineral density in women on hormone therapy", "type" : "article-journal", "volume" : "16" }, "uris" : [ "http://www.mendeley.com/documents/?uuid=282d4774-91fd-4c80-842a-864083121276" ] }, { "id" : "ITEM-3", "itemData" : { "ISBN" : "1108-7161 (Print)\\r1108-7161 (Linking)", "ISSN" : "11087161", "PMID" : "23445916", "abstract" : "OBJECTIVES: In order to better understand which training approaches are more effective for preventing bone loss in post-menopausal women with low bone mass, we examined the effect of a nine-month resistive exercise program with either an additional whole body vibration exercise (VIB) or balance training (BAL).\\n\\nMETHODS: 68 post-menopausal women with osteopenia were recruited for the study and were randomised to either the VIB or BAL group. Two training sessions per week were performed. 57 subjects completed the study (VIB n=26; BAL n=31). Peripheral quantitative computed tomography (pQCT) measurements of the tibia, fibula, radius and ulna were performed at baseline and at the end of the intervention period at the epiphysis (4% site) and diaphysis (66% site). Analysis was done on an intent-to-treat approach.\\n\\nRESULTS: Significant increases in bone density and strength were seen at a number of measurement sites after the intervention period. No significant differences were seen in the response of the two groups at the lower-leg.\\n\\nCONCLUSIONS: This study provided evidence that a twice weekly resistive exercise program with either additional balance or vibration training could increase bone density at the distal tibia after a nine-month intervention period in post-menopausal women with low bone mass.", "author" : [ { "dropping-particle" : "", "family" : "Stolzenberg", "given" : "Nils", "non-dropping-particle" : "", "parse-names" : false, "suffix" : "" }, { "dropping-particle" : "", "family" : "Belav\u00fd", "given" : "D. L.", "non-dropping-particle" : "", "parse-names" : false, "suffix" : "" }, { "dropping-particle" : "", "family" : "Beller", "given" : "G.", "non-dropping-particle" : "", "parse-names" : false, "suffix" : "" }, { "dropping-particle" : "", "family" : "Armbrecht", "given" : "G.", "non-dropping-particle" : "", "parse-names" : false, "suffix" : "" }, { "dropping-particle" : "", "family" : "Semler", "given" : "J.", "non-dropping-particle" : "", "parse-names" : false, "suffix" : "" }, { "dropping-particle" : "", "family" : "Felsenberg", "given" : "D.", "non-dropping-particle" : "", "parse-names" : false, "suffix" : "" } ], "container-title" : "Journal of Musculoskeletal Neuronal Interactions", "id" : "ITEM-3", "issue" : "1", "issued" : { "date-parts" : [ [ "2013" ] ] }, "page" : "66-76", "title" : "Bone strength and density via pQCT in post-menopausal osteopenic women after 9 months resistive exercise with whole body vibration or proprioceptive exercise", "type" : "article-journal", "volume" : "13" }, "uris" : [ "http://www.mendeley.com/documents/?uuid=0e500d0f-f031-4e7d-91ec-de923ca3d639" ] }, { "id" : "ITEM-4",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4", "issue" : "5 Pt 1", "issued" : { "date-parts" : [ [ "1987", "5" ] ] }, "page" : "280-3", "title" : "Dynamic bone loading exercises for postmenopausal women: effect on the density of the distal radius.", "type" : "article-journal", "volume" : "68" }, "uris" : [ "http://www.mendeley.com/documents/?uuid=457991bb-58bb-4c2a-8d70-a1ca7ded60d2" ] }, { "id" : "ITEM-5",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5",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6",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6",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7",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7",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mendeley" : { "formattedCitation" : "&lt;sup&gt;31,32,35,36,40\u201342&lt;/sup&gt;", "plainTextFormattedCitation" : "31,32,35,36,40\u201342", "previouslyFormattedCitation" : "&lt;sup&gt;31,32,35,36,40\u201342&lt;/sup&gt;" }, "properties" : { "noteIndex" : 7 }, "schema" : "https://github.com/citation-style-language/schema/raw/master/csl-citation.json" }</w:instrText>
      </w:r>
      <w:r w:rsidR="00DE5B4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1,32,35,36,40–42</w:t>
      </w:r>
      <w:r w:rsidR="00DE5B42" w:rsidRPr="00202F98">
        <w:rPr>
          <w:rFonts w:ascii="Times New Roman" w:hAnsi="Times New Roman" w:cs="Times New Roman"/>
          <w:sz w:val="24"/>
          <w:szCs w:val="24"/>
        </w:rPr>
        <w:fldChar w:fldCharType="end"/>
      </w:r>
      <w:r w:rsidR="0021486C" w:rsidRPr="00202F98">
        <w:rPr>
          <w:rFonts w:ascii="Times New Roman" w:hAnsi="Times New Roman" w:cs="Times New Roman"/>
          <w:sz w:val="24"/>
          <w:szCs w:val="24"/>
        </w:rPr>
        <w:t>,</w:t>
      </w:r>
      <w:r w:rsidR="00DE5B42" w:rsidRPr="00202F98">
        <w:rPr>
          <w:rFonts w:ascii="Times New Roman" w:hAnsi="Times New Roman" w:cs="Times New Roman"/>
          <w:sz w:val="24"/>
          <w:szCs w:val="24"/>
        </w:rPr>
        <w:t xml:space="preserve"> </w:t>
      </w:r>
      <w:r w:rsidR="003B026F" w:rsidRPr="00202F98">
        <w:rPr>
          <w:rFonts w:ascii="Times New Roman" w:hAnsi="Times New Roman" w:cs="Times New Roman"/>
          <w:sz w:val="24"/>
          <w:szCs w:val="24"/>
        </w:rPr>
        <w:t xml:space="preserve">while </w:t>
      </w:r>
      <w:r w:rsidR="002E3703" w:rsidRPr="00202F98">
        <w:rPr>
          <w:rFonts w:ascii="Times New Roman" w:hAnsi="Times New Roman" w:cs="Times New Roman"/>
          <w:sz w:val="24"/>
          <w:szCs w:val="24"/>
        </w:rPr>
        <w:t>1</w:t>
      </w:r>
      <w:r w:rsidR="00927F21" w:rsidRPr="00202F98">
        <w:rPr>
          <w:rFonts w:ascii="Times New Roman" w:hAnsi="Times New Roman" w:cs="Times New Roman"/>
          <w:sz w:val="24"/>
          <w:szCs w:val="24"/>
        </w:rPr>
        <w:t>3</w:t>
      </w:r>
      <w:r w:rsidR="002E3703" w:rsidRPr="00202F98">
        <w:rPr>
          <w:rFonts w:ascii="Times New Roman" w:hAnsi="Times New Roman" w:cs="Times New Roman"/>
          <w:sz w:val="24"/>
          <w:szCs w:val="24"/>
        </w:rPr>
        <w:t xml:space="preserve"> trials failed to specify whether participants with low bone </w:t>
      </w:r>
      <w:r w:rsidR="002E3703" w:rsidRPr="00202F98">
        <w:rPr>
          <w:rFonts w:ascii="Times New Roman" w:hAnsi="Times New Roman" w:cs="Times New Roman"/>
          <w:sz w:val="24"/>
          <w:szCs w:val="24"/>
        </w:rPr>
        <w:lastRenderedPageBreak/>
        <w:t>density were included</w:t>
      </w:r>
      <w:r w:rsidR="00816D10" w:rsidRPr="00202F98">
        <w:rPr>
          <w:rFonts w:ascii="Times New Roman" w:hAnsi="Times New Roman" w:cs="Times New Roman"/>
          <w:sz w:val="24"/>
          <w:szCs w:val="24"/>
        </w:rPr>
        <w:t>.</w:t>
      </w:r>
      <w:r w:rsidR="0000654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id" : "ITEM-2",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2", "issue" : "2", "issued" : { "date-parts" : [ [ "1995" ] ] }, "page" : "120-3", "title" : "Therapeutic exercise in the prevention of bone loss. A controlled trial with women after menopause.", "type" : "article-journal", "volume" : "74" }, "uris" : [ "http://www.mendeley.com/documents/?uuid=3c898477-1142-46d4-9e73-3bfcd54ce8da" ] }, { "id" : "ITEM-3",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3", "issue" : "1", "issued" : { "date-parts" : [ [ "2001", "1", "1" ] ] }, "page" : "175-181", "title" : "Resistance Training over 2 Years Increases Bone Mass in Calcium-Replete Postmenopausal Women", "type" : "article-journal", "volume" : "16" }, "uris" : [ "http://www.mendeley.com/documents/?uuid=9a2cf3d7-2699-460f-9653-8919e5611ded" ] }, { "id" : "ITEM-4",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4",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5",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5",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6",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6", "issue" : "17", "issued" : { "date-parts" : [ [ "1991", "10", "24" ] ] }, "page" : "1189-1195", "title" : "Prevention of postmenopausal osteoporosis", "type" : "article-journal", "volume" : "325" }, "uris" : [ "http://www.mendeley.com/documents/?uuid=4b7a315a-8718-486c-853e-e3332fccd9f5" ] }, { "id" : "ITEM-7",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7",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8",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8",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id" : "ITEM-9",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9",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10",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0",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11",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11",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id" : "ITEM-12",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12", "issue" : "3", "issued" : { "date-parts" : [ [ "1990", "9" ] ] }, "page" : "243-249", "title" : "Effects of exercise on bone mineral content in postmenopausal women", "type" : "article-journal", "volume" : "61" }, "uris" : [ "http://www.mendeley.com/documents/?uuid=bd94db5c-fda9-4b64-ac1b-29134b8ae8de" ] }, { "id" : "ITEM-13",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13", "issue" : "6", "issued" : { "date-parts" : [ [ "2004", "6" ] ] }, "page" : "1053-1063", "title" : "The relations among upper-extremity loading characteristics and bone mineral density changes in young women", "type" : "article-journal", "volume" : "34" }, "uris" : [ "http://www.mendeley.com/documents/?uuid=7d45c353-ac06-4167-887a-56599e4eb55a" ] } ], "mendeley" : { "formattedCitation" : "&lt;sup&gt;26\u201328,30,31,38,42\u201348&lt;/sup&gt;", "plainTextFormattedCitation" : "26\u201328,30,31,38,42\u201348", "previouslyFormattedCitation" : "&lt;sup&gt;26\u201328,30,31,38,42\u201348&lt;/sup&gt;" }, "properties" : { "noteIndex" : 0 }, "schema" : "https://github.com/citation-style-language/schema/raw/master/csl-citation.json" }</w:instrText>
      </w:r>
      <w:r w:rsidR="0000654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28,30,31,38,42–48</w:t>
      </w:r>
      <w:r w:rsidR="0000654B"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Of the 2</w:t>
      </w:r>
      <w:r w:rsidR="00595424" w:rsidRPr="00202F98">
        <w:rPr>
          <w:rFonts w:ascii="Times New Roman" w:hAnsi="Times New Roman" w:cs="Times New Roman"/>
          <w:sz w:val="24"/>
          <w:szCs w:val="24"/>
        </w:rPr>
        <w:t>6</w:t>
      </w:r>
      <w:r w:rsidR="002E3703" w:rsidRPr="00202F98">
        <w:rPr>
          <w:rFonts w:ascii="Times New Roman" w:hAnsi="Times New Roman" w:cs="Times New Roman"/>
          <w:sz w:val="24"/>
          <w:szCs w:val="24"/>
        </w:rPr>
        <w:t xml:space="preserve"> trials, </w:t>
      </w:r>
      <w:r w:rsidR="00206E34" w:rsidRPr="00202F98">
        <w:rPr>
          <w:rFonts w:ascii="Times New Roman" w:hAnsi="Times New Roman" w:cs="Times New Roman"/>
          <w:sz w:val="24"/>
          <w:szCs w:val="24"/>
        </w:rPr>
        <w:t>six</w:t>
      </w:r>
      <w:r w:rsidR="00097234"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 xml:space="preserve">investigated the effects of exercise on forearm </w:t>
      </w:r>
      <w:r w:rsidR="00E94992" w:rsidRPr="00202F98">
        <w:rPr>
          <w:rFonts w:ascii="Times New Roman" w:hAnsi="Times New Roman" w:cs="Times New Roman"/>
          <w:sz w:val="24"/>
          <w:szCs w:val="24"/>
        </w:rPr>
        <w:t>bone mass</w:t>
      </w:r>
      <w:r w:rsidR="002E3703" w:rsidRPr="00202F98">
        <w:rPr>
          <w:rFonts w:ascii="Times New Roman" w:hAnsi="Times New Roman" w:cs="Times New Roman"/>
          <w:sz w:val="24"/>
          <w:szCs w:val="24"/>
        </w:rPr>
        <w:t xml:space="preserve"> in premenopausal women</w:t>
      </w:r>
      <w:r w:rsidR="00816D10" w:rsidRPr="00202F98">
        <w:rPr>
          <w:rFonts w:ascii="Times New Roman" w:hAnsi="Times New Roman" w:cs="Times New Roman"/>
          <w:sz w:val="24"/>
          <w:szCs w:val="24"/>
        </w:rPr>
        <w:t>,</w:t>
      </w:r>
      <w:r w:rsidR="00B77760"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1",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2",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2",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id" : "ITEM-3",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3",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4",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4",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id" : "ITEM-5",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5", "issue" : "6", "issued" : { "date-parts" : [ [ "2004", "6" ] ] }, "page" : "1053-1063", "title" : "The relations among upper-extremity loading characteristics and bone mineral density changes in young women", "type" : "article-journal", "volume" : "34" }, "uris" : [ "http://www.mendeley.com/documents/?uuid=7d45c353-ac06-4167-887a-56599e4eb55a" ] }, { "id" : "ITEM-6",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6",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mendeley" : { "formattedCitation" : "&lt;sup&gt;26,34,37,45,46,48&lt;/sup&gt;", "plainTextFormattedCitation" : "26,34,37,45,46,48", "previouslyFormattedCitation" : "&lt;sup&gt;26,34,37,45,46,48&lt;/sup&gt;" }, "properties" : { "noteIndex" : 0 }, "schema" : "https://github.com/citation-style-language/schema/raw/master/csl-citation.json" }</w:instrText>
      </w:r>
      <w:r w:rsidR="00B77760"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34,37,45,46,48</w:t>
      </w:r>
      <w:r w:rsidR="00B77760"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18 sampled postmenopausal women</w:t>
      </w:r>
      <w:r w:rsidR="005E3C9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id" : "ITEM-2",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2",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3",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3", "issue" : "1", "issued" : { "date-parts" : [ [ "2001", "1", "1" ] ] }, "page" : "175-181", "title" : "Resistance Training over 2 Years Increases Bone Mass in Calcium-Replete Postmenopausal Women", "type" : "article-journal", "volume" : "16" }, "uris" : [ "http://www.mendeley.com/documents/?uuid=9a2cf3d7-2699-460f-9653-8919e5611ded" ] }, { "id" : "ITEM-4",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4", "issue" : "2", "issued" : { "date-parts" : [ [ "1996", "12", "3" ] ] }, "page" : "218-225", "title" : "Exercise effects on bone mass in postmenopausal women are site-specific and load-dependent", "type" : "article-journal", "volume" : "11" }, "uris" : [ "http://www.mendeley.com/documents/?uuid=1572275a-6d7a-4293-b442-eb40a847662f" ] }, { "id" : "ITEM-5",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5",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6",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6",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7",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7",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8",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8", "issue" : "9", "issued" : { "date-parts" : [ [ "2005", "9", "8" ] ] }, "page" : "1096-1108", "title" : "Home-based resistance training improves femoral bone mineral density in women on hormone therapy", "type" : "article-journal", "volume" : "16" }, "uris" : [ "http://www.mendeley.com/documents/?uuid=282d4774-91fd-4c80-842a-864083121276" ] }, { "id" : "ITEM-9",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9", "issue" : "17", "issued" : { "date-parts" : [ [ "1991", "10", "24" ] ] }, "page" : "1189-1195", "title" : "Prevention of postmenopausal osteoporosis", "type" : "article-journal", "volume" : "325" }, "uris" : [ "http://www.mendeley.com/documents/?uuid=4b7a315a-8718-486c-853e-e3332fccd9f5" ] }, { "id" : "ITEM-10", "itemData" : { "ISBN" : "1108-7161 (Print)\\r1108-7161 (Linking)", "ISSN" : "11087161", "PMID" : "23445916", "abstract" : "OBJECTIVES: In order to better understand which training approaches are more effective for preventing bone loss in post-menopausal women with low bone mass, we examined the effect of a nine-month resistive exercise program with either an additional whole body vibration exercise (VIB) or balance training (BAL).\\n\\nMETHODS: 68 post-menopausal women with osteopenia were recruited for the study and were randomised to either the VIB or BAL group. Two training sessions per week were performed. 57 subjects completed the study (VIB n=26; BAL n=31). Peripheral quantitative computed tomography (pQCT) measurements of the tibia, fibula, radius and ulna were performed at baseline and at the end of the intervention period at the epiphysis (4% site) and diaphysis (66% site). Analysis was done on an intent-to-treat approach.\\n\\nRESULTS: Significant increases in bone density and strength were seen at a number of measurement sites after the intervention period. No significant differences were seen in the response of the two groups at the lower-leg.\\n\\nCONCLUSIONS: This study provided evidence that a twice weekly resistive exercise program with either additional balance or vibration training could increase bone density at the distal tibia after a nine-month intervention period in post-menopausal women with low bone mass.", "author" : [ { "dropping-particle" : "", "family" : "Stolzenberg", "given" : "Nils", "non-dropping-particle" : "", "parse-names" : false, "suffix" : "" }, { "dropping-particle" : "", "family" : "Belav\u00fd", "given" : "D. L.", "non-dropping-particle" : "", "parse-names" : false, "suffix" : "" }, { "dropping-particle" : "", "family" : "Beller", "given" : "G.", "non-dropping-particle" : "", "parse-names" : false, "suffix" : "" }, { "dropping-particle" : "", "family" : "Armbrecht", "given" : "G.", "non-dropping-particle" : "", "parse-names" : false, "suffix" : "" }, { "dropping-particle" : "", "family" : "Semler", "given" : "J.", "non-dropping-particle" : "", "parse-names" : false, "suffix" : "" }, { "dropping-particle" : "", "family" : "Felsenberg", "given" : "D.", "non-dropping-particle" : "", "parse-names" : false, "suffix" : "" } ], "container-title" : "Journal of Musculoskeletal Neuronal Interactions", "id" : "ITEM-10", "issue" : "1", "issued" : { "date-parts" : [ [ "2013" ] ] }, "page" : "66-76", "title" : "Bone strength and density via pQCT in post-menopausal osteopenic women after 9 months resistive exercise with whole body vibration or proprioceptive exercise", "type" : "article-journal", "volume" : "13" }, "uris" : [ "http://www.mendeley.com/documents/?uuid=0e500d0f-f031-4e7d-91ec-de923ca3d639" ] }, { "id" : "ITEM-11",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11",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id" : "ITEM-12",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12", "issue" : "5 Pt 1", "issued" : { "date-parts" : [ [ "1987", "5" ] ] }, "page" : "280-3", "title" : "Dynamic bone loading exercises for postmenopausal women: effect on the density of the distal radius.", "type" : "article-journal", "volume" : "68" }, "uris" : [ "http://www.mendeley.com/documents/?uuid=457991bb-58bb-4c2a-8d70-a1ca7ded60d2" ] }, { "id" : "ITEM-13",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13", "issue" : "11", "issued" : { "date-parts" : [ [ "2000", "11" ] ] }, "page" : "1949-57", "title" : "Musculoskeletal responses to high- and low-intensity resistance training in early postmenopausal women.", "type" : "article-journal", "volume" : "32" }, "uris" : [ "http://www.mendeley.com/documents/?uuid=b2be5dab-431e-429f-8bf5-8f1f3390aa93" ] }, { "id" : "ITEM-14",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14",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15",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5",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16",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16", "issue" : "3", "issued" : { "date-parts" : [ [ "1990", "9" ] ] }, "page" : "243-249", "title" : "Effects of exercise on bone mineral content in postmenopausal women", "type" : "article-journal", "volume" : "61" }, "uris" : [ "http://www.mendeley.com/documents/?uuid=bd94db5c-fda9-4b64-ac1b-29134b8ae8de" ] }, { "id" : "ITEM-17",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17", "issue" : "4", "issued" : { "date-parts" : [ [ "2017", "4" ] ] }, "page" : "633-640", "title" : "Effects of ibuprofen and resistance training on bone and muscle", "type" : "article-journal", "volume" : "49" }, "uris" : [ "http://www.mendeley.com/documents/?uuid=83a65bb7-1ae9-44f8-bcbc-da9007184d0f" ] }, { "id" : "ITEM-18",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18",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mendeley" : { "formattedCitation" : "&lt;sup&gt;27\u201332,35,36,38\u201343,47,49\u201351&lt;/sup&gt;", "plainTextFormattedCitation" : "27\u201332,35,36,38\u201343,47,49\u201351", "previouslyFormattedCitation" : "&lt;sup&gt;27\u201332,35,36,38\u201343,47,49\u201351&lt;/sup&gt;" }, "properties" : { "noteIndex" : 0 }, "schema" : "https://github.com/citation-style-language/schema/raw/master/csl-citation.json" }</w:instrText>
      </w:r>
      <w:r w:rsidR="005E3C9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32,35,36,38–43,47,49–51</w:t>
      </w:r>
      <w:r w:rsidR="005E3C93"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and </w:t>
      </w:r>
      <w:r w:rsidR="00F265D7" w:rsidRPr="00202F98">
        <w:rPr>
          <w:rFonts w:ascii="Times New Roman" w:hAnsi="Times New Roman" w:cs="Times New Roman"/>
          <w:sz w:val="24"/>
          <w:szCs w:val="24"/>
        </w:rPr>
        <w:t xml:space="preserve">two </w:t>
      </w:r>
      <w:r w:rsidR="002E3703" w:rsidRPr="00202F98">
        <w:rPr>
          <w:rFonts w:ascii="Times New Roman" w:hAnsi="Times New Roman" w:cs="Times New Roman"/>
          <w:sz w:val="24"/>
          <w:szCs w:val="24"/>
        </w:rPr>
        <w:t>included both pre- and post-menopausal populations</w:t>
      </w:r>
      <w:r w:rsidR="00816D10" w:rsidRPr="00202F98">
        <w:rPr>
          <w:rFonts w:ascii="Times New Roman" w:hAnsi="Times New Roman" w:cs="Times New Roman"/>
          <w:sz w:val="24"/>
          <w:szCs w:val="24"/>
        </w:rPr>
        <w:t>.</w:t>
      </w:r>
      <w:r w:rsidR="006A28D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1",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2",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2",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33,44&lt;/sup&gt;", "plainTextFormattedCitation" : "33,44", "previouslyFormattedCitation" : "&lt;sup&gt;33,44&lt;/sup&gt;" }, "properties" : { "noteIndex" : 6 }, "schema" : "https://github.com/citation-style-language/schema/raw/master/csl-citation.json" }</w:instrText>
      </w:r>
      <w:r w:rsidR="006A28D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3,44</w:t>
      </w:r>
      <w:r w:rsidR="006A28D2"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w:t>
      </w:r>
      <w:r w:rsidR="00561EF1">
        <w:rPr>
          <w:rFonts w:ascii="Times New Roman" w:hAnsi="Times New Roman" w:cs="Times New Roman"/>
          <w:sz w:val="24"/>
          <w:szCs w:val="24"/>
        </w:rPr>
        <w:t xml:space="preserve">A priori, </w:t>
      </w:r>
      <w:r w:rsidR="00194146">
        <w:rPr>
          <w:rFonts w:ascii="Times New Roman" w:hAnsi="Times New Roman" w:cs="Times New Roman"/>
          <w:sz w:val="24"/>
          <w:szCs w:val="24"/>
        </w:rPr>
        <w:t xml:space="preserve">studies </w:t>
      </w:r>
      <w:r w:rsidR="004623BA">
        <w:rPr>
          <w:rFonts w:ascii="Times New Roman" w:hAnsi="Times New Roman" w:cs="Times New Roman"/>
          <w:sz w:val="24"/>
          <w:szCs w:val="24"/>
        </w:rPr>
        <w:t xml:space="preserve">which recruited </w:t>
      </w:r>
      <w:r w:rsidR="00561EF1">
        <w:rPr>
          <w:rFonts w:ascii="Times New Roman" w:hAnsi="Times New Roman" w:cs="Times New Roman"/>
          <w:sz w:val="24"/>
          <w:szCs w:val="24"/>
        </w:rPr>
        <w:t>male</w:t>
      </w:r>
      <w:r w:rsidR="004623BA">
        <w:rPr>
          <w:rFonts w:ascii="Times New Roman" w:hAnsi="Times New Roman" w:cs="Times New Roman"/>
          <w:sz w:val="24"/>
          <w:szCs w:val="24"/>
        </w:rPr>
        <w:t xml:space="preserve"> participants</w:t>
      </w:r>
      <w:r w:rsidR="00561EF1">
        <w:rPr>
          <w:rFonts w:ascii="Times New Roman" w:hAnsi="Times New Roman" w:cs="Times New Roman"/>
          <w:sz w:val="24"/>
          <w:szCs w:val="24"/>
        </w:rPr>
        <w:t xml:space="preserve"> were not excluded. </w:t>
      </w:r>
      <w:r w:rsidR="004623BA">
        <w:rPr>
          <w:rFonts w:ascii="Times New Roman" w:hAnsi="Times New Roman" w:cs="Times New Roman"/>
          <w:sz w:val="24"/>
          <w:szCs w:val="24"/>
        </w:rPr>
        <w:t>Two trials</w:t>
      </w:r>
      <w:r w:rsidR="004623BA">
        <w:rPr>
          <w:rFonts w:ascii="Times New Roman" w:hAnsi="Times New Roman" w:cs="Times New Roman"/>
          <w:sz w:val="24"/>
          <w:szCs w:val="24"/>
          <w:vertAlign w:val="superscript"/>
        </w:rPr>
        <w:t>26,42</w:t>
      </w:r>
      <w:r w:rsidR="004623BA">
        <w:rPr>
          <w:rFonts w:ascii="Times New Roman" w:hAnsi="Times New Roman" w:cs="Times New Roman"/>
          <w:sz w:val="24"/>
          <w:szCs w:val="24"/>
        </w:rPr>
        <w:t xml:space="preserve"> with male participants met the eligibility criteria and were included in the review. </w:t>
      </w:r>
      <w:r w:rsidR="002E3703" w:rsidRPr="00202F98">
        <w:rPr>
          <w:rFonts w:ascii="Times New Roman" w:hAnsi="Times New Roman" w:cs="Times New Roman"/>
          <w:sz w:val="24"/>
          <w:szCs w:val="24"/>
        </w:rPr>
        <w:t>O</w:t>
      </w:r>
      <w:r w:rsidR="00484039" w:rsidRPr="00202F98">
        <w:rPr>
          <w:rFonts w:ascii="Times New Roman" w:hAnsi="Times New Roman" w:cs="Times New Roman"/>
          <w:sz w:val="24"/>
          <w:szCs w:val="24"/>
        </w:rPr>
        <w:t xml:space="preserve">ne </w:t>
      </w:r>
      <w:r w:rsidR="002E3703" w:rsidRPr="00202F98">
        <w:rPr>
          <w:rFonts w:ascii="Times New Roman" w:hAnsi="Times New Roman" w:cs="Times New Roman"/>
          <w:sz w:val="24"/>
          <w:szCs w:val="24"/>
        </w:rPr>
        <w:t xml:space="preserve">trial investigated </w:t>
      </w:r>
      <w:r w:rsidR="004623BA">
        <w:rPr>
          <w:rFonts w:ascii="Times New Roman" w:hAnsi="Times New Roman" w:cs="Times New Roman"/>
          <w:sz w:val="24"/>
          <w:szCs w:val="24"/>
        </w:rPr>
        <w:t xml:space="preserve">exercise </w:t>
      </w:r>
      <w:r w:rsidR="002E3703" w:rsidRPr="00202F98">
        <w:rPr>
          <w:rFonts w:ascii="Times New Roman" w:hAnsi="Times New Roman" w:cs="Times New Roman"/>
          <w:sz w:val="24"/>
          <w:szCs w:val="24"/>
        </w:rPr>
        <w:t>the effects in men alone</w:t>
      </w:r>
      <w:r w:rsidR="006402F8" w:rsidRPr="00202F98">
        <w:rPr>
          <w:rFonts w:ascii="Times New Roman" w:hAnsi="Times New Roman" w:cs="Times New Roman"/>
          <w:sz w:val="24"/>
          <w:szCs w:val="24"/>
        </w:rPr>
        <w:t>,</w:t>
      </w:r>
      <w:r w:rsidR="005C121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mendeley" : { "formattedCitation" : "&lt;sup&gt;26&lt;/sup&gt;", "plainTextFormattedCitation" : "26", "previouslyFormattedCitation" : "&lt;sup&gt;26&lt;/sup&gt;" }, "properties" : { "noteIndex" : 6 }, "schema" : "https://github.com/citation-style-language/schema/raw/master/csl-citation.json" }</w:instrText>
      </w:r>
      <w:r w:rsidR="005C121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w:t>
      </w:r>
      <w:r w:rsidR="005C1214"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while men (39.3% male) and women were included in</w:t>
      </w:r>
      <w:r w:rsidR="009B4EBA" w:rsidRPr="00202F98">
        <w:rPr>
          <w:rFonts w:ascii="Times New Roman" w:hAnsi="Times New Roman" w:cs="Times New Roman"/>
          <w:sz w:val="24"/>
          <w:szCs w:val="24"/>
        </w:rPr>
        <w:t xml:space="preserve"> the trial by</w:t>
      </w:r>
      <w:r w:rsidR="002E3703" w:rsidRPr="00202F98">
        <w:rPr>
          <w:rFonts w:ascii="Times New Roman" w:hAnsi="Times New Roman" w:cs="Times New Roman"/>
          <w:sz w:val="24"/>
          <w:szCs w:val="24"/>
        </w:rPr>
        <w:t xml:space="preserve"> Duckham et al.</w:t>
      </w:r>
      <w:r w:rsidR="00DF3E8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mendeley" : { "formattedCitation" : "&lt;sup&gt;42&lt;/sup&gt;", "plainTextFormattedCitation" : "42", "previouslyFormattedCitation" : "&lt;sup&gt;42&lt;/sup&gt;" }, "properties" : { "noteIndex" : 6 }, "schema" : "https://github.com/citation-style-language/schema/raw/master/csl-citation.json" }</w:instrText>
      </w:r>
      <w:r w:rsidR="00DF3E8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2</w:t>
      </w:r>
      <w:r w:rsidR="00DF3E83"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w:t>
      </w:r>
      <w:r w:rsidR="008B1C4A" w:rsidRPr="00202F98">
        <w:rPr>
          <w:rFonts w:ascii="Times New Roman" w:hAnsi="Times New Roman" w:cs="Times New Roman"/>
          <w:sz w:val="24"/>
          <w:szCs w:val="24"/>
        </w:rPr>
        <w:t>The</w:t>
      </w:r>
      <w:r w:rsidR="00BA1451" w:rsidRPr="00202F98">
        <w:rPr>
          <w:rFonts w:ascii="Times New Roman" w:hAnsi="Times New Roman" w:cs="Times New Roman"/>
          <w:sz w:val="24"/>
          <w:szCs w:val="24"/>
        </w:rPr>
        <w:t>se</w:t>
      </w:r>
      <w:r w:rsidR="008B1C4A" w:rsidRPr="00202F98">
        <w:rPr>
          <w:rFonts w:ascii="Times New Roman" w:hAnsi="Times New Roman" w:cs="Times New Roman"/>
          <w:sz w:val="24"/>
          <w:szCs w:val="24"/>
        </w:rPr>
        <w:t xml:space="preserve"> two trials</w:t>
      </w:r>
      <w:r w:rsidR="00BA1451" w:rsidRPr="00202F98">
        <w:rPr>
          <w:rFonts w:ascii="Times New Roman" w:hAnsi="Times New Roman" w:cs="Times New Roman"/>
          <w:sz w:val="24"/>
          <w:szCs w:val="24"/>
        </w:rPr>
        <w:t xml:space="preserve"> with men</w:t>
      </w:r>
      <w:r w:rsidR="008B1C4A" w:rsidRPr="00202F98">
        <w:rPr>
          <w:rFonts w:ascii="Times New Roman" w:hAnsi="Times New Roman" w:cs="Times New Roman"/>
          <w:sz w:val="24"/>
          <w:szCs w:val="24"/>
        </w:rPr>
        <w:t xml:space="preserve"> did not contribute data to the meta-analysis</w:t>
      </w:r>
      <w:r w:rsidR="00BA1451" w:rsidRPr="00202F98">
        <w:rPr>
          <w:rFonts w:ascii="Times New Roman" w:hAnsi="Times New Roman" w:cs="Times New Roman"/>
          <w:sz w:val="24"/>
          <w:szCs w:val="24"/>
        </w:rPr>
        <w:t xml:space="preserve"> </w:t>
      </w:r>
      <w:r w:rsidR="008B1C4A" w:rsidRPr="00202F98">
        <w:rPr>
          <w:rFonts w:ascii="Times New Roman" w:hAnsi="Times New Roman" w:cs="Times New Roman"/>
          <w:sz w:val="24"/>
          <w:szCs w:val="24"/>
        </w:rPr>
        <w:t>(</w:t>
      </w:r>
      <w:r w:rsidR="00B54E43" w:rsidRPr="00202F98">
        <w:rPr>
          <w:rFonts w:ascii="Times New Roman" w:hAnsi="Times New Roman" w:cs="Times New Roman"/>
          <w:sz w:val="24"/>
          <w:szCs w:val="24"/>
        </w:rPr>
        <w:t>s</w:t>
      </w:r>
      <w:r w:rsidR="003C0267" w:rsidRPr="00202F98">
        <w:rPr>
          <w:rFonts w:ascii="Times New Roman" w:hAnsi="Times New Roman" w:cs="Times New Roman"/>
          <w:sz w:val="24"/>
          <w:szCs w:val="24"/>
        </w:rPr>
        <w:t xml:space="preserve">upplementary </w:t>
      </w:r>
      <w:r w:rsidR="00AA2860" w:rsidRPr="00202F98">
        <w:rPr>
          <w:rFonts w:ascii="Times New Roman" w:hAnsi="Times New Roman" w:cs="Times New Roman"/>
          <w:sz w:val="24"/>
          <w:szCs w:val="24"/>
        </w:rPr>
        <w:t>file</w:t>
      </w:r>
      <w:r w:rsidR="00B30881" w:rsidRPr="00202F98">
        <w:rPr>
          <w:rFonts w:ascii="Times New Roman" w:hAnsi="Times New Roman" w:cs="Times New Roman"/>
          <w:sz w:val="24"/>
          <w:szCs w:val="24"/>
        </w:rPr>
        <w:t>, Table S</w:t>
      </w:r>
      <w:r w:rsidR="00BF2F70">
        <w:rPr>
          <w:rFonts w:ascii="Times New Roman" w:hAnsi="Times New Roman" w:cs="Times New Roman"/>
          <w:sz w:val="24"/>
          <w:szCs w:val="24"/>
        </w:rPr>
        <w:t>1</w:t>
      </w:r>
      <w:r w:rsidR="00B30881" w:rsidRPr="00202F98">
        <w:rPr>
          <w:rFonts w:ascii="Times New Roman" w:hAnsi="Times New Roman" w:cs="Times New Roman"/>
          <w:sz w:val="24"/>
          <w:szCs w:val="24"/>
        </w:rPr>
        <w:t>,</w:t>
      </w:r>
      <w:r w:rsidR="003C0267" w:rsidRPr="00202F98">
        <w:rPr>
          <w:rFonts w:ascii="Times New Roman" w:hAnsi="Times New Roman" w:cs="Times New Roman"/>
          <w:sz w:val="24"/>
          <w:szCs w:val="24"/>
        </w:rPr>
        <w:t xml:space="preserve"> </w:t>
      </w:r>
      <w:r w:rsidR="00AA2860" w:rsidRPr="00202F98">
        <w:rPr>
          <w:rFonts w:ascii="Times New Roman" w:hAnsi="Times New Roman" w:cs="Times New Roman"/>
          <w:sz w:val="24"/>
          <w:szCs w:val="24"/>
        </w:rPr>
        <w:t xml:space="preserve">lists eligible studies </w:t>
      </w:r>
      <w:r w:rsidR="0084109B" w:rsidRPr="00202F98">
        <w:rPr>
          <w:rFonts w:ascii="Times New Roman" w:hAnsi="Times New Roman" w:cs="Times New Roman"/>
          <w:sz w:val="24"/>
          <w:szCs w:val="24"/>
        </w:rPr>
        <w:t xml:space="preserve">not included in the </w:t>
      </w:r>
      <w:r w:rsidR="00BA1451" w:rsidRPr="00202F98">
        <w:rPr>
          <w:rFonts w:ascii="Times New Roman" w:hAnsi="Times New Roman" w:cs="Times New Roman"/>
          <w:sz w:val="24"/>
          <w:szCs w:val="24"/>
        </w:rPr>
        <w:t>meta-analysis</w:t>
      </w:r>
      <w:r w:rsidR="00AA2860" w:rsidRPr="00202F98">
        <w:rPr>
          <w:rFonts w:ascii="Times New Roman" w:hAnsi="Times New Roman" w:cs="Times New Roman"/>
          <w:sz w:val="24"/>
          <w:szCs w:val="24"/>
        </w:rPr>
        <w:t xml:space="preserve"> with reasons</w:t>
      </w:r>
      <w:r w:rsidR="00F71067" w:rsidRPr="00202F98">
        <w:rPr>
          <w:rFonts w:ascii="Times New Roman" w:hAnsi="Times New Roman" w:cs="Times New Roman"/>
          <w:sz w:val="24"/>
          <w:szCs w:val="24"/>
        </w:rPr>
        <w:t>)</w:t>
      </w:r>
      <w:r w:rsidR="0084109B" w:rsidRPr="00202F98">
        <w:rPr>
          <w:rFonts w:ascii="Times New Roman" w:hAnsi="Times New Roman" w:cs="Times New Roman"/>
          <w:sz w:val="24"/>
          <w:szCs w:val="24"/>
        </w:rPr>
        <w:t xml:space="preserve">. </w:t>
      </w:r>
      <w:r w:rsidR="004F1E88">
        <w:rPr>
          <w:rFonts w:ascii="Times New Roman" w:hAnsi="Times New Roman" w:cs="Times New Roman"/>
          <w:sz w:val="24"/>
          <w:szCs w:val="24"/>
        </w:rPr>
        <w:t>The trial by Duckham et al.</w:t>
      </w:r>
      <w:r w:rsidR="003E5BBC">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mendeley" : { "formattedCitation" : "&lt;sup&gt;42&lt;/sup&gt;", "plainTextFormattedCitation" : "42", "previouslyFormattedCitation" : "&lt;sup&gt;42&lt;/sup&gt;" }, "properties" : { "noteIndex" : 10 }, "schema" : "https://github.com/citation-style-language/schema/raw/master/csl-citation.json" }</w:instrText>
      </w:r>
      <w:r w:rsidR="003E5BBC">
        <w:rPr>
          <w:rFonts w:ascii="Times New Roman" w:hAnsi="Times New Roman" w:cs="Times New Roman"/>
          <w:sz w:val="24"/>
          <w:szCs w:val="24"/>
        </w:rPr>
        <w:fldChar w:fldCharType="separate"/>
      </w:r>
      <w:r w:rsidR="003E5BBC" w:rsidRPr="003E5BBC">
        <w:rPr>
          <w:rFonts w:ascii="Times New Roman" w:hAnsi="Times New Roman" w:cs="Times New Roman"/>
          <w:noProof/>
          <w:sz w:val="24"/>
          <w:szCs w:val="24"/>
          <w:vertAlign w:val="superscript"/>
        </w:rPr>
        <w:t>42</w:t>
      </w:r>
      <w:r w:rsidR="003E5BBC">
        <w:rPr>
          <w:rFonts w:ascii="Times New Roman" w:hAnsi="Times New Roman" w:cs="Times New Roman"/>
          <w:sz w:val="24"/>
          <w:szCs w:val="24"/>
        </w:rPr>
        <w:fldChar w:fldCharType="end"/>
      </w:r>
      <w:r w:rsidR="004F1E88">
        <w:rPr>
          <w:rFonts w:ascii="Times New Roman" w:hAnsi="Times New Roman" w:cs="Times New Roman"/>
          <w:sz w:val="24"/>
          <w:szCs w:val="24"/>
        </w:rPr>
        <w:t xml:space="preserve"> did not contain suitable data for inclusion in the meta-analysis</w:t>
      </w:r>
      <w:r w:rsidR="008642BE">
        <w:rPr>
          <w:rFonts w:ascii="Times New Roman" w:hAnsi="Times New Roman" w:cs="Times New Roman"/>
          <w:sz w:val="24"/>
          <w:szCs w:val="24"/>
        </w:rPr>
        <w:t>. The</w:t>
      </w:r>
      <w:r w:rsidR="003E5BBC">
        <w:rPr>
          <w:rFonts w:ascii="Times New Roman" w:hAnsi="Times New Roman" w:cs="Times New Roman"/>
          <w:sz w:val="24"/>
          <w:szCs w:val="24"/>
        </w:rPr>
        <w:t xml:space="preserve"> study by </w:t>
      </w:r>
      <w:r w:rsidR="00775966">
        <w:rPr>
          <w:rFonts w:ascii="Times New Roman" w:hAnsi="Times New Roman" w:cs="Times New Roman"/>
          <w:sz w:val="24"/>
          <w:szCs w:val="24"/>
        </w:rPr>
        <w:t>Fujimura</w:t>
      </w:r>
      <w:r w:rsidR="00775966">
        <w:rPr>
          <w:rFonts w:ascii="Times New Roman" w:hAnsi="Times New Roman" w:cs="Times New Roman"/>
          <w:sz w:val="24"/>
          <w:szCs w:val="24"/>
        </w:rPr>
        <w:fldChar w:fldCharType="begin" w:fldLock="1"/>
      </w:r>
      <w:r w:rsidR="00775966">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mendeley" : { "formattedCitation" : "&lt;sup&gt;26&lt;/sup&gt;", "plainTextFormattedCitation" : "26", "previouslyFormattedCitation" : "&lt;sup&gt;26&lt;/sup&gt;" }, "properties" : { "noteIndex" : 10 }, "schema" : "https://github.com/citation-style-language/schema/raw/master/csl-citation.json" }</w:instrText>
      </w:r>
      <w:r w:rsidR="00775966">
        <w:rPr>
          <w:rFonts w:ascii="Times New Roman" w:hAnsi="Times New Roman" w:cs="Times New Roman"/>
          <w:sz w:val="24"/>
          <w:szCs w:val="24"/>
        </w:rPr>
        <w:fldChar w:fldCharType="separate"/>
      </w:r>
      <w:r w:rsidR="00775966" w:rsidRPr="007F1F05">
        <w:rPr>
          <w:rFonts w:ascii="Times New Roman" w:hAnsi="Times New Roman" w:cs="Times New Roman"/>
          <w:noProof/>
          <w:sz w:val="24"/>
          <w:szCs w:val="24"/>
          <w:vertAlign w:val="superscript"/>
        </w:rPr>
        <w:t>26</w:t>
      </w:r>
      <w:r w:rsidR="00775966">
        <w:rPr>
          <w:rFonts w:ascii="Times New Roman" w:hAnsi="Times New Roman" w:cs="Times New Roman"/>
          <w:sz w:val="24"/>
          <w:szCs w:val="24"/>
        </w:rPr>
        <w:fldChar w:fldCharType="end"/>
      </w:r>
      <w:r w:rsidR="00775966">
        <w:rPr>
          <w:rFonts w:ascii="Times New Roman" w:hAnsi="Times New Roman" w:cs="Times New Roman"/>
          <w:sz w:val="24"/>
          <w:szCs w:val="24"/>
        </w:rPr>
        <w:t xml:space="preserve"> </w:t>
      </w:r>
      <w:r w:rsidR="003E5BBC">
        <w:rPr>
          <w:rFonts w:ascii="Times New Roman" w:hAnsi="Times New Roman" w:cs="Times New Roman"/>
          <w:sz w:val="24"/>
          <w:szCs w:val="24"/>
        </w:rPr>
        <w:t xml:space="preserve">was excluded </w:t>
      </w:r>
      <w:r w:rsidR="00391E8D">
        <w:rPr>
          <w:rFonts w:ascii="Times New Roman" w:hAnsi="Times New Roman" w:cs="Times New Roman"/>
          <w:sz w:val="24"/>
          <w:szCs w:val="24"/>
        </w:rPr>
        <w:t>owing to these data being the only data on males, and because including the data might have added</w:t>
      </w:r>
      <w:r w:rsidR="003E5BBC">
        <w:rPr>
          <w:rFonts w:ascii="Times New Roman" w:hAnsi="Times New Roman" w:cs="Times New Roman"/>
          <w:sz w:val="24"/>
          <w:szCs w:val="24"/>
        </w:rPr>
        <w:t xml:space="preserve"> further heterogeneity into the meta-analysis.</w:t>
      </w:r>
      <w:r w:rsidR="00391E8D">
        <w:rPr>
          <w:rFonts w:ascii="Times New Roman" w:hAnsi="Times New Roman" w:cs="Times New Roman"/>
          <w:sz w:val="24"/>
          <w:szCs w:val="24"/>
        </w:rPr>
        <w:t xml:space="preserve"> Both studies are, however, included in the narrative analysis. </w:t>
      </w:r>
    </w:p>
    <w:p w14:paraId="37227AA4" w14:textId="77777777" w:rsidR="003E5BBC" w:rsidRDefault="003E5BBC" w:rsidP="00D335A7">
      <w:pPr>
        <w:spacing w:line="480" w:lineRule="auto"/>
        <w:contextualSpacing/>
        <w:jc w:val="both"/>
      </w:pPr>
    </w:p>
    <w:p w14:paraId="01DB7973" w14:textId="02A3124E"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Risk of bias outcomes are presented in Fig</w:t>
      </w:r>
      <w:r w:rsidR="001D3CCC" w:rsidRPr="00202F98">
        <w:rPr>
          <w:rFonts w:ascii="Times New Roman" w:hAnsi="Times New Roman" w:cs="Times New Roman"/>
          <w:sz w:val="24"/>
          <w:szCs w:val="24"/>
        </w:rPr>
        <w:t>ures</w:t>
      </w:r>
      <w:r w:rsidRPr="00202F98">
        <w:rPr>
          <w:rFonts w:ascii="Times New Roman" w:hAnsi="Times New Roman" w:cs="Times New Roman"/>
          <w:sz w:val="24"/>
          <w:szCs w:val="24"/>
        </w:rPr>
        <w:t xml:space="preserve"> </w:t>
      </w:r>
      <w:r w:rsidR="00873957">
        <w:rPr>
          <w:rFonts w:ascii="Times New Roman" w:hAnsi="Times New Roman" w:cs="Times New Roman"/>
          <w:sz w:val="24"/>
          <w:szCs w:val="24"/>
        </w:rPr>
        <w:t>S</w:t>
      </w:r>
      <w:r w:rsidR="002D34A7" w:rsidRPr="00202F98">
        <w:rPr>
          <w:rFonts w:ascii="Times New Roman" w:hAnsi="Times New Roman" w:cs="Times New Roman"/>
          <w:sz w:val="24"/>
          <w:szCs w:val="24"/>
        </w:rPr>
        <w:t>1</w:t>
      </w:r>
      <w:r w:rsidRPr="00202F98">
        <w:rPr>
          <w:rFonts w:ascii="Times New Roman" w:hAnsi="Times New Roman" w:cs="Times New Roman"/>
          <w:sz w:val="24"/>
          <w:szCs w:val="24"/>
        </w:rPr>
        <w:t xml:space="preserve">a and </w:t>
      </w:r>
      <w:r w:rsidR="00873957">
        <w:rPr>
          <w:rFonts w:ascii="Times New Roman" w:hAnsi="Times New Roman" w:cs="Times New Roman"/>
          <w:sz w:val="24"/>
          <w:szCs w:val="24"/>
        </w:rPr>
        <w:t>S</w:t>
      </w:r>
      <w:r w:rsidR="002D34A7" w:rsidRPr="00202F98">
        <w:rPr>
          <w:rFonts w:ascii="Times New Roman" w:hAnsi="Times New Roman" w:cs="Times New Roman"/>
          <w:sz w:val="24"/>
          <w:szCs w:val="24"/>
        </w:rPr>
        <w:t>1</w:t>
      </w:r>
      <w:r w:rsidRPr="00202F98">
        <w:rPr>
          <w:rFonts w:ascii="Times New Roman" w:hAnsi="Times New Roman" w:cs="Times New Roman"/>
          <w:sz w:val="24"/>
          <w:szCs w:val="24"/>
        </w:rPr>
        <w:t>b</w:t>
      </w:r>
      <w:r w:rsidR="00713FDB">
        <w:rPr>
          <w:rFonts w:ascii="Times New Roman" w:hAnsi="Times New Roman" w:cs="Times New Roman"/>
          <w:sz w:val="24"/>
          <w:szCs w:val="24"/>
        </w:rPr>
        <w:t xml:space="preserve"> of the supplementary file</w:t>
      </w:r>
      <w:r w:rsidRPr="00202F98">
        <w:rPr>
          <w:rFonts w:ascii="Times New Roman" w:hAnsi="Times New Roman" w:cs="Times New Roman"/>
          <w:sz w:val="24"/>
          <w:szCs w:val="24"/>
        </w:rPr>
        <w:t xml:space="preserve">. A high risk of bias was considered present most frequently in up to </w:t>
      </w:r>
      <w:r w:rsidR="0055150E" w:rsidRPr="00202F98">
        <w:rPr>
          <w:rFonts w:ascii="Times New Roman" w:hAnsi="Times New Roman" w:cs="Times New Roman"/>
          <w:sz w:val="24"/>
          <w:szCs w:val="24"/>
        </w:rPr>
        <w:t xml:space="preserve">six </w:t>
      </w:r>
      <w:r w:rsidRPr="00202F98">
        <w:rPr>
          <w:rFonts w:ascii="Times New Roman" w:hAnsi="Times New Roman" w:cs="Times New Roman"/>
          <w:sz w:val="24"/>
          <w:szCs w:val="24"/>
        </w:rPr>
        <w:t xml:space="preserve">trials (~22% of trials) in relation to selection bias (i.e. lack of randomisation and allocation concealment). Twenty-two trials (~80%) did not adequately report blinding of participants and personnel and were assessed as having unclear risk of performance bias. Outcome assessment procedures were reported as blinded in only </w:t>
      </w:r>
      <w:r w:rsidR="00097234" w:rsidRPr="00202F98">
        <w:rPr>
          <w:rFonts w:ascii="Times New Roman" w:hAnsi="Times New Roman" w:cs="Times New Roman"/>
          <w:sz w:val="24"/>
          <w:szCs w:val="24"/>
        </w:rPr>
        <w:t xml:space="preserve">five </w:t>
      </w:r>
      <w:r w:rsidRPr="00202F98">
        <w:rPr>
          <w:rFonts w:ascii="Times New Roman" w:hAnsi="Times New Roman" w:cs="Times New Roman"/>
          <w:sz w:val="24"/>
          <w:szCs w:val="24"/>
        </w:rPr>
        <w:t xml:space="preserve">(~20%) of the trials as the reporting of most of the trials did not provide sufficient information to accurately assess blinding of outcome assessment procedures, thus generating a large proportion of “unclear” responses in 21 (~75%) trials. Overall, only </w:t>
      </w:r>
      <w:r w:rsidR="00097234" w:rsidRPr="00202F98">
        <w:rPr>
          <w:rFonts w:ascii="Times New Roman" w:hAnsi="Times New Roman" w:cs="Times New Roman"/>
          <w:sz w:val="24"/>
          <w:szCs w:val="24"/>
        </w:rPr>
        <w:t xml:space="preserve">five </w:t>
      </w:r>
      <w:r w:rsidRPr="00202F98">
        <w:rPr>
          <w:rFonts w:ascii="Times New Roman" w:hAnsi="Times New Roman" w:cs="Times New Roman"/>
          <w:sz w:val="24"/>
          <w:szCs w:val="24"/>
        </w:rPr>
        <w:t>trials were of high quality with up to 70% of risk of bias items (i.e. ≥5/7 items) classed as low risk</w:t>
      </w:r>
      <w:r w:rsidR="006402F8" w:rsidRPr="00202F98">
        <w:rPr>
          <w:rFonts w:ascii="Times New Roman" w:hAnsi="Times New Roman" w:cs="Times New Roman"/>
          <w:sz w:val="24"/>
          <w:szCs w:val="24"/>
        </w:rPr>
        <w:t>.</w:t>
      </w:r>
      <w:r w:rsidR="00846CA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2",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2", "issue" : "9", "issued" : { "date-parts" : [ [ "2005", "9", "8" ] ] }, "page" : "1096-1108", "title" : "Home-based resistance training improves femoral bone mineral density in women on hormone therapy", "type" : "article-journal", "volume" : "16" }, "uris" : [ "http://www.mendeley.com/documents/?uuid=282d4774-91fd-4c80-842a-864083121276" ] }, { "id" : "ITEM-3",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3", "issue" : "17", "issued" : { "date-parts" : [ [ "1991", "10", "24" ] ] }, "page" : "1189-1195", "title" : "Prevention of postmenopausal osteoporosis", "type" : "article-journal", "volume" : "325" }, "uris" : [ "http://www.mendeley.com/documents/?uuid=4b7a315a-8718-486c-853e-e3332fccd9f5" ] }, { "id" : "ITEM-4",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4",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id" : "ITEM-5",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5", "issue" : "4", "issued" : { "date-parts" : [ [ "2017", "4" ] ] }, "page" : "633-640", "title" : "Effects of ibuprofen and resistance training on bone and muscle", "type" : "article-journal", "volume" : "49" }, "uris" : [ "http://www.mendeley.com/documents/?uuid=83a65bb7-1ae9-44f8-bcbc-da9007184d0f" ] } ], "mendeley" : { "formattedCitation" : "&lt;sup&gt;35,36,38,49,51&lt;/sup&gt;", "plainTextFormattedCitation" : "35,36,38,49,51", "previouslyFormattedCitation" : "&lt;sup&gt;35,36,38,49,51&lt;/sup&gt;" }, "properties" : { "noteIndex" : 0 }, "schema" : "https://github.com/citation-style-language/schema/raw/master/csl-citation.json" }</w:instrText>
      </w:r>
      <w:r w:rsidR="00846CA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36,38,49,51</w:t>
      </w:r>
      <w:r w:rsidR="00846CA4"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p>
    <w:p w14:paraId="01DB7974"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7A" w14:textId="3EFEB5C8" w:rsidR="002E3703" w:rsidRPr="00202F98" w:rsidRDefault="002E3703" w:rsidP="00B61BEA">
      <w:pPr>
        <w:spacing w:line="480" w:lineRule="auto"/>
        <w:contextualSpacing/>
        <w:jc w:val="both"/>
        <w:rPr>
          <w:rFonts w:ascii="Times New Roman" w:hAnsi="Times New Roman" w:cs="Times New Roman"/>
          <w:sz w:val="24"/>
          <w:szCs w:val="24"/>
        </w:rPr>
      </w:pPr>
    </w:p>
    <w:p w14:paraId="01DB797E" w14:textId="78536878" w:rsidR="002E3703" w:rsidRPr="00202F98" w:rsidRDefault="00657B17" w:rsidP="00D335A7">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Following classification according to exercise, 16 </w:t>
      </w:r>
      <w:r w:rsidR="002E3703" w:rsidRPr="00202F98">
        <w:rPr>
          <w:rFonts w:ascii="Times New Roman" w:hAnsi="Times New Roman" w:cs="Times New Roman"/>
          <w:sz w:val="24"/>
          <w:szCs w:val="24"/>
        </w:rPr>
        <w:t xml:space="preserve">studies were classified as </w:t>
      </w:r>
      <w:r w:rsidR="00D00D37" w:rsidRPr="00202F98">
        <w:rPr>
          <w:rFonts w:ascii="Times New Roman" w:hAnsi="Times New Roman" w:cs="Times New Roman"/>
          <w:sz w:val="24"/>
          <w:szCs w:val="24"/>
        </w:rPr>
        <w:t>RTHI</w:t>
      </w:r>
      <w:r w:rsidR="00A77BC0" w:rsidRPr="00202F98">
        <w:rPr>
          <w:rFonts w:ascii="Times New Roman" w:hAnsi="Times New Roman" w:cs="Times New Roman"/>
          <w:sz w:val="24"/>
          <w:szCs w:val="24"/>
        </w:rPr>
        <w:t>,</w:t>
      </w:r>
      <w:r w:rsidR="00A77BC0"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id" : "ITEM-2",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2",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3",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3",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4",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4", "issue" : "1", "issued" : { "date-parts" : [ [ "2001", "1", "1" ] ] }, "page" : "175-181", "title" : "Resistance Training over 2 Years Increases Bone Mass in Calcium-Replete Postmenopausal Women", "type" : "article-journal", "volume" : "16" }, "uris" : [ "http://www.mendeley.com/documents/?uuid=9a2cf3d7-2699-460f-9653-8919e5611ded" ] }, { "id" : "ITEM-5",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5", "issue" : "2", "issued" : { "date-parts" : [ [ "1996", "12", "3" ] ] }, "page" : "218-225", "title" : "Exercise effects on bone mass in postmenopausal women are site-specific and load-dependent", "type" : "article-journal", "volume" : "11" }, "uris" : [ "http://www.mendeley.com/documents/?uuid=1572275a-6d7a-4293-b442-eb40a847662f" ] }, { "id" : "ITEM-6",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6",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7",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7",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8",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8",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9",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9",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10", "itemData" : { "ISBN" : "1108-7161 (Print)\\r1108-7161 (Linking)", "ISSN" : "11087161", "PMID" : "23445916", "abstract" : "OBJECTIVES: In order to better understand which training approaches are more effective for preventing bone loss in post-menopausal women with low bone mass, we examined the effect of a nine-month resistive exercise program with either an additional whole body vibration exercise (VIB) or balance training (BAL).\\n\\nMETHODS: 68 post-menopausal women with osteopenia were recruited for the study and were randomised to either the VIB or BAL group. Two training sessions per week were performed. 57 subjects completed the study (VIB n=26; BAL n=31). Peripheral quantitative computed tomography (pQCT) measurements of the tibia, fibula, radius and ulna were performed at baseline and at the end of the intervention period at the epiphysis (4% site) and diaphysis (66% site). Analysis was done on an intent-to-treat approach.\\n\\nRESULTS: Significant increases in bone density and strength were seen at a number of measurement sites after the intervention period. No significant differences were seen in the response of the two groups at the lower-leg.\\n\\nCONCLUSIONS: This study provided evidence that a twice weekly resistive exercise program with either additional balance or vibration training could increase bone density at the distal tibia after a nine-month intervention period in post-menopausal women with low bone mass.", "author" : [ { "dropping-particle" : "", "family" : "Stolzenberg", "given" : "Nils", "non-dropping-particle" : "", "parse-names" : false, "suffix" : "" }, { "dropping-particle" : "", "family" : "Belav\u00fd", "given" : "D. L.", "non-dropping-particle" : "", "parse-names" : false, "suffix" : "" }, { "dropping-particle" : "", "family" : "Beller", "given" : "G.", "non-dropping-particle" : "", "parse-names" : false, "suffix" : "" }, { "dropping-particle" : "", "family" : "Armbrecht", "given" : "G.", "non-dropping-particle" : "", "parse-names" : false, "suffix" : "" }, { "dropping-particle" : "", "family" : "Semler", "given" : "J.", "non-dropping-particle" : "", "parse-names" : false, "suffix" : "" }, { "dropping-particle" : "", "family" : "Felsenberg", "given" : "D.", "non-dropping-particle" : "", "parse-names" : false, "suffix" : "" } ], "container-title" : "Journal of Musculoskeletal Neuronal Interactions", "id" : "ITEM-10", "issue" : "1", "issued" : { "date-parts" : [ [ "2013" ] ] }, "page" : "66-76", "title" : "Bone strength and density via pQCT in post-menopausal osteopenic women after 9 months resistive exercise with whole body vibration or proprioceptive exercise", "type" : "article-journal", "volume" : "13" }, "uris" : [ "http://www.mendeley.com/documents/?uuid=0e500d0f-f031-4e7d-91ec-de923ca3d639" ] }, { "id" : "ITEM-11",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11",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id" : "ITEM-12",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12", "issue" : "11", "issued" : { "date-parts" : [ [ "2000", "11" ] ] }, "page" : "1949-57", "title" : "Musculoskeletal responses to high- and low-intensity resistance training in early postmenopausal women.", "type" : "article-journal", "volume" : "32" }, "uris" : [ "http://www.mendeley.com/documents/?uuid=b2be5dab-431e-429f-8bf5-8f1f3390aa93" ] }, { "id" : "ITEM-13",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13",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14",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14",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id" : "ITEM-15",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15", "issue" : "3", "issued" : { "date-parts" : [ [ "1990", "9" ] ] }, "page" : "243-249", "title" : "Effects of exercise on bone mineral content in postmenopausal women", "type" : "article-journal", "volume" : "61" }, "uris" : [ "http://www.mendeley.com/documents/?uuid=bd94db5c-fda9-4b64-ac1b-29134b8ae8de" ] }, { "id" : "ITEM-16",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16", "issue" : "4", "issued" : { "date-parts" : [ [ "2017", "4" ] ] }, "page" : "633-640", "title" : "Effects of ibuprofen and resistance training on bone and muscle", "type" : "article-journal", "volume" : "49" }, "uris" : [ "http://www.mendeley.com/documents/?uuid=83a65bb7-1ae9-44f8-bcbc-da9007184d0f" ] } ], "mendeley" : { "formattedCitation" : "&lt;sup&gt;26,28\u201332,34,35,39,40,45\u201347,49\u201351&lt;/sup&gt;", "plainTextFormattedCitation" : "26,28\u201332,34,35,39,40,45\u201347,49\u201351", "previouslyFormattedCitation" : "&lt;sup&gt;26,28\u201332,34,35,39,40,45\u201347,49\u201351&lt;/sup&gt;" }, "properties" : { "noteIndex" : 0 }, "schema" : "https://github.com/citation-style-language/schema/raw/master/csl-citation.json" }</w:instrText>
      </w:r>
      <w:r w:rsidR="00A77BC0"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28–32,34,35,39,40,45–47,49–51</w:t>
      </w:r>
      <w:r w:rsidR="00A77BC0" w:rsidRPr="00202F98">
        <w:rPr>
          <w:rFonts w:ascii="Times New Roman" w:hAnsi="Times New Roman" w:cs="Times New Roman"/>
          <w:sz w:val="24"/>
          <w:szCs w:val="24"/>
        </w:rPr>
        <w:fldChar w:fldCharType="end"/>
      </w:r>
      <w:r w:rsidR="00A77BC0" w:rsidRPr="00202F98">
        <w:rPr>
          <w:rFonts w:ascii="Times New Roman" w:hAnsi="Times New Roman" w:cs="Times New Roman"/>
          <w:sz w:val="24"/>
          <w:szCs w:val="24"/>
        </w:rPr>
        <w:t xml:space="preserve"> s</w:t>
      </w:r>
      <w:r w:rsidR="00317B78" w:rsidRPr="00202F98">
        <w:rPr>
          <w:rFonts w:ascii="Times New Roman" w:hAnsi="Times New Roman" w:cs="Times New Roman"/>
          <w:sz w:val="24"/>
          <w:szCs w:val="24"/>
        </w:rPr>
        <w:t xml:space="preserve">ince they used </w:t>
      </w:r>
      <w:r w:rsidR="005A707F" w:rsidRPr="00202F98">
        <w:rPr>
          <w:rFonts w:ascii="Times New Roman" w:hAnsi="Times New Roman" w:cs="Times New Roman"/>
          <w:sz w:val="24"/>
          <w:szCs w:val="24"/>
        </w:rPr>
        <w:t>fixed or free</w:t>
      </w:r>
      <w:r w:rsidR="002E4B0B" w:rsidRPr="00202F98">
        <w:rPr>
          <w:rFonts w:ascii="Times New Roman" w:hAnsi="Times New Roman" w:cs="Times New Roman"/>
          <w:sz w:val="24"/>
          <w:szCs w:val="24"/>
        </w:rPr>
        <w:t>-</w:t>
      </w:r>
      <w:r w:rsidR="005A707F" w:rsidRPr="00202F98">
        <w:rPr>
          <w:rFonts w:ascii="Times New Roman" w:hAnsi="Times New Roman" w:cs="Times New Roman"/>
          <w:sz w:val="24"/>
          <w:szCs w:val="24"/>
        </w:rPr>
        <w:t>weight</w:t>
      </w:r>
      <w:r w:rsidR="002E4B0B" w:rsidRPr="00202F98">
        <w:rPr>
          <w:rFonts w:ascii="Times New Roman" w:hAnsi="Times New Roman" w:cs="Times New Roman"/>
          <w:sz w:val="24"/>
          <w:szCs w:val="24"/>
        </w:rPr>
        <w:t xml:space="preserve"> resistance training</w:t>
      </w:r>
      <w:r w:rsidR="005A707F" w:rsidRPr="00202F98">
        <w:rPr>
          <w:rFonts w:ascii="Times New Roman" w:hAnsi="Times New Roman" w:cs="Times New Roman"/>
          <w:sz w:val="24"/>
          <w:szCs w:val="24"/>
        </w:rPr>
        <w:t xml:space="preserve"> </w:t>
      </w:r>
      <w:r w:rsidR="006D2B80" w:rsidRPr="00202F98">
        <w:rPr>
          <w:rFonts w:ascii="Times New Roman" w:hAnsi="Times New Roman" w:cs="Times New Roman"/>
          <w:sz w:val="24"/>
          <w:szCs w:val="24"/>
        </w:rPr>
        <w:t>that induced fatigue</w:t>
      </w:r>
      <w:r w:rsidR="005A707F" w:rsidRPr="00202F98">
        <w:rPr>
          <w:rFonts w:ascii="Times New Roman" w:hAnsi="Times New Roman" w:cs="Times New Roman"/>
          <w:sz w:val="24"/>
          <w:szCs w:val="24"/>
        </w:rPr>
        <w:t xml:space="preserve"> </w:t>
      </w:r>
      <w:r w:rsidR="006D2B80" w:rsidRPr="00202F98">
        <w:rPr>
          <w:rFonts w:ascii="Times New Roman" w:hAnsi="Times New Roman" w:cs="Times New Roman"/>
          <w:sz w:val="24"/>
          <w:szCs w:val="24"/>
        </w:rPr>
        <w:t xml:space="preserve">within </w:t>
      </w:r>
      <w:r w:rsidR="00F9434E" w:rsidRPr="00202F98">
        <w:rPr>
          <w:rFonts w:ascii="Times New Roman" w:hAnsi="Times New Roman" w:cs="Times New Roman"/>
          <w:sz w:val="24"/>
          <w:szCs w:val="24"/>
        </w:rPr>
        <w:t>≤</w:t>
      </w:r>
      <w:r w:rsidR="006D2B80" w:rsidRPr="00202F98">
        <w:rPr>
          <w:rFonts w:ascii="Times New Roman" w:hAnsi="Times New Roman" w:cs="Times New Roman"/>
          <w:sz w:val="24"/>
          <w:szCs w:val="24"/>
        </w:rPr>
        <w:t>1</w:t>
      </w:r>
      <w:r w:rsidR="00F9434E" w:rsidRPr="00202F98">
        <w:rPr>
          <w:rFonts w:ascii="Times New Roman" w:hAnsi="Times New Roman" w:cs="Times New Roman"/>
          <w:sz w:val="24"/>
          <w:szCs w:val="24"/>
        </w:rPr>
        <w:t>2</w:t>
      </w:r>
      <w:r w:rsidR="006D2B80" w:rsidRPr="00202F98">
        <w:rPr>
          <w:rFonts w:ascii="Times New Roman" w:hAnsi="Times New Roman" w:cs="Times New Roman"/>
          <w:sz w:val="24"/>
          <w:szCs w:val="24"/>
        </w:rPr>
        <w:t xml:space="preserve"> continuous repetitions and/or a resistance equivalent to </w:t>
      </w:r>
      <w:r w:rsidR="0006682F" w:rsidRPr="00202F98">
        <w:rPr>
          <w:rFonts w:ascii="Times New Roman" w:hAnsi="Times New Roman" w:cs="Times New Roman"/>
          <w:sz w:val="24"/>
          <w:szCs w:val="24"/>
        </w:rPr>
        <w:t>≥</w:t>
      </w:r>
      <w:r w:rsidR="009C47D9" w:rsidRPr="00202F98">
        <w:rPr>
          <w:rFonts w:ascii="Times New Roman" w:hAnsi="Times New Roman" w:cs="Times New Roman"/>
          <w:sz w:val="24"/>
          <w:szCs w:val="24"/>
        </w:rPr>
        <w:t xml:space="preserve">70% </w:t>
      </w:r>
      <w:r w:rsidR="005A707F" w:rsidRPr="00202F98">
        <w:rPr>
          <w:rFonts w:ascii="Times New Roman" w:hAnsi="Times New Roman" w:cs="Times New Roman"/>
          <w:sz w:val="24"/>
          <w:szCs w:val="24"/>
        </w:rPr>
        <w:t>of one repetition maximum (</w:t>
      </w:r>
      <w:r w:rsidR="009C47D9" w:rsidRPr="00202F98">
        <w:rPr>
          <w:rFonts w:ascii="Times New Roman" w:hAnsi="Times New Roman" w:cs="Times New Roman"/>
          <w:sz w:val="24"/>
          <w:szCs w:val="24"/>
        </w:rPr>
        <w:t>1RM</w:t>
      </w:r>
      <w:r w:rsidR="005A707F" w:rsidRPr="00202F98">
        <w:rPr>
          <w:rFonts w:ascii="Times New Roman" w:hAnsi="Times New Roman" w:cs="Times New Roman"/>
          <w:sz w:val="24"/>
          <w:szCs w:val="24"/>
        </w:rPr>
        <w:t>)</w:t>
      </w:r>
      <w:r w:rsidR="00937670">
        <w:rPr>
          <w:rFonts w:ascii="Times New Roman" w:hAnsi="Times New Roman" w:cs="Times New Roman"/>
          <w:sz w:val="24"/>
          <w:szCs w:val="24"/>
        </w:rPr>
        <w:t xml:space="preserve"> (Table 2a)</w:t>
      </w:r>
      <w:r w:rsidR="005A707F" w:rsidRPr="00202F98">
        <w:rPr>
          <w:rFonts w:ascii="Times New Roman" w:hAnsi="Times New Roman" w:cs="Times New Roman"/>
          <w:sz w:val="24"/>
          <w:szCs w:val="24"/>
        </w:rPr>
        <w:t xml:space="preserve">. </w:t>
      </w:r>
      <w:r w:rsidR="00317B78" w:rsidRPr="00202F98">
        <w:rPr>
          <w:rFonts w:ascii="Times New Roman" w:hAnsi="Times New Roman" w:cs="Times New Roman"/>
          <w:sz w:val="24"/>
          <w:szCs w:val="24"/>
        </w:rPr>
        <w:t>P</w:t>
      </w:r>
      <w:r w:rsidR="002E3703" w:rsidRPr="00202F98">
        <w:rPr>
          <w:rFonts w:ascii="Times New Roman" w:hAnsi="Times New Roman" w:cs="Times New Roman"/>
          <w:sz w:val="24"/>
          <w:szCs w:val="24"/>
        </w:rPr>
        <w:t>opulations (n=</w:t>
      </w:r>
      <w:r w:rsidR="00921E1E" w:rsidRPr="00202F98">
        <w:rPr>
          <w:rFonts w:ascii="Times New Roman" w:hAnsi="Times New Roman" w:cs="Times New Roman"/>
          <w:sz w:val="24"/>
          <w:szCs w:val="24"/>
        </w:rPr>
        <w:t>897</w:t>
      </w:r>
      <w:r w:rsidR="002E3703" w:rsidRPr="00202F98">
        <w:rPr>
          <w:rFonts w:ascii="Times New Roman" w:hAnsi="Times New Roman" w:cs="Times New Roman"/>
          <w:sz w:val="24"/>
          <w:szCs w:val="24"/>
        </w:rPr>
        <w:t>) mostly comprised of postmenopausal women (n=75</w:t>
      </w:r>
      <w:r w:rsidR="0002085C" w:rsidRPr="00202F98">
        <w:rPr>
          <w:rFonts w:ascii="Times New Roman" w:hAnsi="Times New Roman" w:cs="Times New Roman"/>
          <w:sz w:val="24"/>
          <w:szCs w:val="24"/>
        </w:rPr>
        <w:t>9</w:t>
      </w:r>
      <w:r w:rsidR="002E3703" w:rsidRPr="00202F98">
        <w:rPr>
          <w:rFonts w:ascii="Times New Roman" w:hAnsi="Times New Roman" w:cs="Times New Roman"/>
          <w:sz w:val="24"/>
          <w:szCs w:val="24"/>
        </w:rPr>
        <w:t xml:space="preserve">), who had been </w:t>
      </w:r>
      <w:r w:rsidR="00414360" w:rsidRPr="00202F98">
        <w:rPr>
          <w:rFonts w:ascii="Times New Roman" w:hAnsi="Times New Roman" w:cs="Times New Roman"/>
          <w:sz w:val="24"/>
          <w:szCs w:val="24"/>
        </w:rPr>
        <w:t xml:space="preserve">previously </w:t>
      </w:r>
      <w:r w:rsidR="002E3703" w:rsidRPr="00202F98">
        <w:rPr>
          <w:rFonts w:ascii="Times New Roman" w:hAnsi="Times New Roman" w:cs="Times New Roman"/>
          <w:sz w:val="24"/>
          <w:szCs w:val="24"/>
        </w:rPr>
        <w:t xml:space="preserve">sedentary. Dose and intensity of exercise </w:t>
      </w:r>
      <w:r w:rsidR="008F5EA2" w:rsidRPr="00202F98">
        <w:rPr>
          <w:rFonts w:ascii="Times New Roman" w:hAnsi="Times New Roman" w:cs="Times New Roman"/>
          <w:sz w:val="24"/>
          <w:szCs w:val="24"/>
        </w:rPr>
        <w:t xml:space="preserve">were </w:t>
      </w:r>
      <w:r w:rsidR="002E3703" w:rsidRPr="00202F98">
        <w:rPr>
          <w:rFonts w:ascii="Times New Roman" w:hAnsi="Times New Roman" w:cs="Times New Roman"/>
          <w:sz w:val="24"/>
          <w:szCs w:val="24"/>
        </w:rPr>
        <w:t xml:space="preserve">described using sets, repetitions, and repetition maximums (RM) or as a percentage of 1RM. </w:t>
      </w:r>
      <w:r w:rsidR="001A1AE1" w:rsidRPr="00202F98">
        <w:rPr>
          <w:rFonts w:ascii="Times New Roman" w:hAnsi="Times New Roman" w:cs="Times New Roman"/>
          <w:sz w:val="24"/>
          <w:szCs w:val="24"/>
        </w:rPr>
        <w:t xml:space="preserve">All </w:t>
      </w:r>
      <w:r w:rsidR="00D00D37" w:rsidRPr="00202F98">
        <w:rPr>
          <w:rFonts w:ascii="Times New Roman" w:hAnsi="Times New Roman" w:cs="Times New Roman"/>
          <w:sz w:val="24"/>
          <w:szCs w:val="24"/>
        </w:rPr>
        <w:t>RTHI</w:t>
      </w:r>
      <w:r w:rsidR="002E3703" w:rsidRPr="00202F98">
        <w:rPr>
          <w:rFonts w:ascii="Times New Roman" w:hAnsi="Times New Roman" w:cs="Times New Roman"/>
          <w:sz w:val="24"/>
          <w:szCs w:val="24"/>
        </w:rPr>
        <w:t xml:space="preserve"> studies </w:t>
      </w:r>
      <w:r w:rsidR="001A1AE1" w:rsidRPr="00202F98">
        <w:rPr>
          <w:rFonts w:ascii="Times New Roman" w:hAnsi="Times New Roman" w:cs="Times New Roman"/>
          <w:sz w:val="24"/>
          <w:szCs w:val="24"/>
        </w:rPr>
        <w:t xml:space="preserve">involved </w:t>
      </w:r>
      <w:r w:rsidR="00C943A2" w:rsidRPr="00202F98">
        <w:rPr>
          <w:rFonts w:ascii="Times New Roman" w:hAnsi="Times New Roman" w:cs="Times New Roman"/>
          <w:sz w:val="24"/>
          <w:szCs w:val="24"/>
        </w:rPr>
        <w:t xml:space="preserve">one </w:t>
      </w:r>
      <w:r w:rsidR="002953CB" w:rsidRPr="00202F98">
        <w:rPr>
          <w:rFonts w:ascii="Times New Roman" w:hAnsi="Times New Roman" w:cs="Times New Roman"/>
          <w:sz w:val="24"/>
          <w:szCs w:val="24"/>
        </w:rPr>
        <w:t xml:space="preserve">or more </w:t>
      </w:r>
      <w:r w:rsidR="00536CBC" w:rsidRPr="00202F98">
        <w:rPr>
          <w:rFonts w:ascii="Times New Roman" w:hAnsi="Times New Roman" w:cs="Times New Roman"/>
          <w:sz w:val="24"/>
          <w:szCs w:val="24"/>
        </w:rPr>
        <w:t>s</w:t>
      </w:r>
      <w:r w:rsidR="002E3703" w:rsidRPr="00202F98">
        <w:rPr>
          <w:rFonts w:ascii="Times New Roman" w:hAnsi="Times New Roman" w:cs="Times New Roman"/>
          <w:sz w:val="24"/>
          <w:szCs w:val="24"/>
        </w:rPr>
        <w:t xml:space="preserve">ets of 8 to 12 repetitions, performed to fatigue or at an intensity equivalent to </w:t>
      </w:r>
      <w:r w:rsidR="001A1AE1" w:rsidRPr="00202F98">
        <w:rPr>
          <w:rFonts w:ascii="Times New Roman" w:hAnsi="Times New Roman" w:cs="Times New Roman"/>
          <w:sz w:val="24"/>
          <w:szCs w:val="24"/>
        </w:rPr>
        <w:t>70</w:t>
      </w:r>
      <w:r w:rsidR="002E3703" w:rsidRPr="00202F98">
        <w:rPr>
          <w:rFonts w:ascii="Times New Roman" w:hAnsi="Times New Roman" w:cs="Times New Roman"/>
          <w:sz w:val="24"/>
          <w:szCs w:val="24"/>
        </w:rPr>
        <w:t xml:space="preserve">% to </w:t>
      </w:r>
      <w:r w:rsidR="008704FD" w:rsidRPr="00202F98">
        <w:rPr>
          <w:rFonts w:ascii="Times New Roman" w:hAnsi="Times New Roman" w:cs="Times New Roman"/>
          <w:sz w:val="24"/>
          <w:szCs w:val="24"/>
        </w:rPr>
        <w:t>90</w:t>
      </w:r>
      <w:r w:rsidR="002E3703" w:rsidRPr="00202F98">
        <w:rPr>
          <w:rFonts w:ascii="Times New Roman" w:hAnsi="Times New Roman" w:cs="Times New Roman"/>
          <w:sz w:val="24"/>
          <w:szCs w:val="24"/>
        </w:rPr>
        <w:t xml:space="preserve">% 1RM, and were progressed to ensure continuous adaptation, often by increasing the load once the required repetitions were achieved. These sets, repetitions, and loads were consistent across studies apart from </w:t>
      </w:r>
      <w:r w:rsidR="00536CBC" w:rsidRPr="00202F98">
        <w:rPr>
          <w:rFonts w:ascii="Times New Roman" w:hAnsi="Times New Roman" w:cs="Times New Roman"/>
          <w:sz w:val="24"/>
          <w:szCs w:val="24"/>
        </w:rPr>
        <w:t xml:space="preserve">two that involved a periodised loading pattern, </w:t>
      </w:r>
      <w:r w:rsidR="00767CBA" w:rsidRPr="00202F98">
        <w:rPr>
          <w:rFonts w:ascii="Times New Roman" w:hAnsi="Times New Roman" w:cs="Times New Roman"/>
          <w:sz w:val="24"/>
          <w:szCs w:val="24"/>
        </w:rPr>
        <w:t xml:space="preserve">where higher repetitions and lower loads were </w:t>
      </w:r>
      <w:r w:rsidR="00410B99" w:rsidRPr="00202F98">
        <w:rPr>
          <w:rFonts w:ascii="Times New Roman" w:hAnsi="Times New Roman" w:cs="Times New Roman"/>
          <w:sz w:val="24"/>
          <w:szCs w:val="24"/>
        </w:rPr>
        <w:t>interleaved</w:t>
      </w:r>
      <w:r w:rsidR="00767CBA" w:rsidRPr="00202F98">
        <w:rPr>
          <w:rFonts w:ascii="Times New Roman" w:hAnsi="Times New Roman" w:cs="Times New Roman"/>
          <w:sz w:val="24"/>
          <w:szCs w:val="24"/>
        </w:rPr>
        <w:t xml:space="preserve"> with lower repetitions and higher loads</w:t>
      </w:r>
      <w:r w:rsidR="00FC1203" w:rsidRPr="00202F98">
        <w:rPr>
          <w:rFonts w:ascii="Times New Roman" w:hAnsi="Times New Roman" w:cs="Times New Roman"/>
          <w:sz w:val="24"/>
          <w:szCs w:val="24"/>
        </w:rPr>
        <w:t>.</w:t>
      </w:r>
      <w:r w:rsidR="009A622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1",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2",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2", "issue" : "4", "issued" : { "date-parts" : [ [ "1997" ] ] }, "page" : "246-251", "title" : "Effects of high-intensity resistance exercise on bone mineral density and muscle strength of 40- 50-year-old women", "type" : "article-journal", "volume" : "3" }, "uris" : [ "http://www.mendeley.com/documents/?uuid=55695f37-fe62-4d54-a685-914fa3367793" ] } ], "mendeley" : { "formattedCitation" : "&lt;sup&gt;39,45&lt;/sup&gt;", "plainTextFormattedCitation" : "39,45", "previouslyFormattedCitation" : "&lt;sup&gt;39,45&lt;/sup&gt;" }, "properties" : { "noteIndex" : 0 }, "schema" : "https://github.com/citation-style-language/schema/raw/master/csl-citation.json" }</w:instrText>
      </w:r>
      <w:r w:rsidR="009A622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9,45</w:t>
      </w:r>
      <w:r w:rsidR="009A622E" w:rsidRPr="00202F98">
        <w:rPr>
          <w:rFonts w:ascii="Times New Roman" w:hAnsi="Times New Roman" w:cs="Times New Roman"/>
          <w:sz w:val="24"/>
          <w:szCs w:val="24"/>
        </w:rPr>
        <w:fldChar w:fldCharType="end"/>
      </w:r>
      <w:r w:rsidR="00D0424B" w:rsidRPr="00202F98">
        <w:rPr>
          <w:rFonts w:ascii="Times New Roman" w:hAnsi="Times New Roman" w:cs="Times New Roman"/>
          <w:sz w:val="24"/>
          <w:szCs w:val="24"/>
        </w:rPr>
        <w:t xml:space="preserve"> O</w:t>
      </w:r>
      <w:r w:rsidR="002E3703" w:rsidRPr="00202F98">
        <w:rPr>
          <w:rFonts w:ascii="Times New Roman" w:hAnsi="Times New Roman" w:cs="Times New Roman"/>
          <w:sz w:val="24"/>
          <w:szCs w:val="24"/>
        </w:rPr>
        <w:t xml:space="preserve">ne study failed to provide </w:t>
      </w:r>
      <w:r w:rsidR="002B1D94" w:rsidRPr="00202F98">
        <w:rPr>
          <w:rFonts w:ascii="Times New Roman" w:hAnsi="Times New Roman" w:cs="Times New Roman"/>
          <w:sz w:val="24"/>
          <w:szCs w:val="24"/>
        </w:rPr>
        <w:t xml:space="preserve">specific </w:t>
      </w:r>
      <w:r w:rsidR="002E3703" w:rsidRPr="00202F98">
        <w:rPr>
          <w:rFonts w:ascii="Times New Roman" w:hAnsi="Times New Roman" w:cs="Times New Roman"/>
          <w:sz w:val="24"/>
          <w:szCs w:val="24"/>
        </w:rPr>
        <w:t>details on sets, repetitions and load</w:t>
      </w:r>
      <w:r w:rsidR="00FC1203" w:rsidRPr="00202F98">
        <w:rPr>
          <w:rFonts w:ascii="Times New Roman" w:hAnsi="Times New Roman" w:cs="Times New Roman"/>
          <w:sz w:val="24"/>
          <w:szCs w:val="24"/>
        </w:rPr>
        <w:t>.</w:t>
      </w:r>
      <w:r w:rsidR="0071596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1", "issue" : "3", "issued" : { "date-parts" : [ [ "1990", "9" ] ] }, "page" : "243-249", "title" : "Effects of exercise on bone mineral content in postmenopausal women", "type" : "article-journal", "volume" : "61" }, "uris" : [ "http://www.mendeley.com/documents/?uuid=bd94db5c-fda9-4b64-ac1b-29134b8ae8de" ] } ], "mendeley" : { "formattedCitation" : "&lt;sup&gt;47&lt;/sup&gt;", "plainTextFormattedCitation" : "47", "previouslyFormattedCitation" : "&lt;sup&gt;47&lt;/sup&gt;" }, "properties" : { "noteIndex" : 7 }, "schema" : "https://github.com/citation-style-language/schema/raw/master/csl-citation.json" }</w:instrText>
      </w:r>
      <w:r w:rsidR="0071596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7</w:t>
      </w:r>
      <w:r w:rsidR="00715967"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w:t>
      </w:r>
      <w:r w:rsidR="00A92CD1" w:rsidRPr="00202F98">
        <w:rPr>
          <w:rFonts w:ascii="Times New Roman" w:hAnsi="Times New Roman" w:cs="Times New Roman"/>
          <w:sz w:val="24"/>
          <w:szCs w:val="24"/>
        </w:rPr>
        <w:t xml:space="preserve">Studies in the </w:t>
      </w:r>
      <w:r w:rsidR="00D00D37" w:rsidRPr="00202F98">
        <w:rPr>
          <w:rFonts w:ascii="Times New Roman" w:hAnsi="Times New Roman" w:cs="Times New Roman"/>
          <w:sz w:val="24"/>
          <w:szCs w:val="24"/>
        </w:rPr>
        <w:t>RTHI</w:t>
      </w:r>
      <w:r w:rsidR="002E3703" w:rsidRPr="00202F98">
        <w:rPr>
          <w:rFonts w:ascii="Times New Roman" w:hAnsi="Times New Roman" w:cs="Times New Roman"/>
          <w:sz w:val="24"/>
          <w:szCs w:val="24"/>
        </w:rPr>
        <w:t xml:space="preserve"> </w:t>
      </w:r>
      <w:r w:rsidR="00A92CD1" w:rsidRPr="00202F98">
        <w:rPr>
          <w:rFonts w:ascii="Times New Roman" w:hAnsi="Times New Roman" w:cs="Times New Roman"/>
          <w:sz w:val="24"/>
          <w:szCs w:val="24"/>
        </w:rPr>
        <w:t>group</w:t>
      </w:r>
      <w:r w:rsidR="002E3703" w:rsidRPr="00202F98">
        <w:rPr>
          <w:rFonts w:ascii="Times New Roman" w:hAnsi="Times New Roman" w:cs="Times New Roman"/>
          <w:sz w:val="24"/>
          <w:szCs w:val="24"/>
        </w:rPr>
        <w:t xml:space="preserve"> were </w:t>
      </w:r>
      <w:r w:rsidR="00850654" w:rsidRPr="00202F98">
        <w:rPr>
          <w:rFonts w:ascii="Times New Roman" w:hAnsi="Times New Roman" w:cs="Times New Roman"/>
          <w:sz w:val="24"/>
          <w:szCs w:val="24"/>
        </w:rPr>
        <w:t>mostly centre-based</w:t>
      </w:r>
      <w:r w:rsidR="00A92CD1" w:rsidRPr="00202F98">
        <w:rPr>
          <w:rFonts w:ascii="Times New Roman" w:hAnsi="Times New Roman" w:cs="Times New Roman"/>
          <w:sz w:val="24"/>
          <w:szCs w:val="24"/>
        </w:rPr>
        <w:t>, using</w:t>
      </w:r>
      <w:r w:rsidR="00850654"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fixed</w:t>
      </w:r>
      <w:r w:rsidR="00A92CD1" w:rsidRPr="00202F98">
        <w:rPr>
          <w:rFonts w:ascii="Times New Roman" w:hAnsi="Times New Roman" w:cs="Times New Roman"/>
          <w:sz w:val="24"/>
          <w:szCs w:val="24"/>
        </w:rPr>
        <w:t>-</w:t>
      </w:r>
      <w:r w:rsidR="002E3703" w:rsidRPr="00202F98">
        <w:rPr>
          <w:rFonts w:ascii="Times New Roman" w:hAnsi="Times New Roman" w:cs="Times New Roman"/>
          <w:sz w:val="24"/>
          <w:szCs w:val="24"/>
        </w:rPr>
        <w:t xml:space="preserve">resistance machines (e.g. lateral pulldown), </w:t>
      </w:r>
      <w:r w:rsidR="00A92CD1" w:rsidRPr="00202F98">
        <w:rPr>
          <w:rFonts w:ascii="Times New Roman" w:hAnsi="Times New Roman" w:cs="Times New Roman"/>
          <w:sz w:val="24"/>
          <w:szCs w:val="24"/>
        </w:rPr>
        <w:t>or</w:t>
      </w:r>
      <w:r w:rsidR="002E3703" w:rsidRPr="00202F98">
        <w:rPr>
          <w:rFonts w:ascii="Times New Roman" w:hAnsi="Times New Roman" w:cs="Times New Roman"/>
          <w:sz w:val="24"/>
          <w:szCs w:val="24"/>
        </w:rPr>
        <w:t xml:space="preserve"> free weights (e.g. dumbbell row)</w:t>
      </w:r>
      <w:r w:rsidR="00740E38" w:rsidRPr="00202F98">
        <w:rPr>
          <w:rFonts w:ascii="Times New Roman" w:hAnsi="Times New Roman" w:cs="Times New Roman"/>
          <w:sz w:val="24"/>
          <w:szCs w:val="24"/>
        </w:rPr>
        <w:t>, and included</w:t>
      </w:r>
      <w:r w:rsidR="00850654" w:rsidRPr="00202F98">
        <w:rPr>
          <w:rFonts w:ascii="Times New Roman" w:hAnsi="Times New Roman" w:cs="Times New Roman"/>
          <w:sz w:val="24"/>
          <w:szCs w:val="24"/>
        </w:rPr>
        <w:t xml:space="preserve"> combination</w:t>
      </w:r>
      <w:r w:rsidR="00740E38" w:rsidRPr="00202F98">
        <w:rPr>
          <w:rFonts w:ascii="Times New Roman" w:hAnsi="Times New Roman" w:cs="Times New Roman"/>
          <w:sz w:val="24"/>
          <w:szCs w:val="24"/>
        </w:rPr>
        <w:t>s</w:t>
      </w:r>
      <w:r w:rsidR="00850654" w:rsidRPr="00202F98">
        <w:rPr>
          <w:rFonts w:ascii="Times New Roman" w:hAnsi="Times New Roman" w:cs="Times New Roman"/>
          <w:sz w:val="24"/>
          <w:szCs w:val="24"/>
        </w:rPr>
        <w:t xml:space="preserve"> of </w:t>
      </w:r>
      <w:r w:rsidR="002E3703" w:rsidRPr="00202F98">
        <w:rPr>
          <w:rFonts w:ascii="Times New Roman" w:hAnsi="Times New Roman" w:cs="Times New Roman"/>
          <w:sz w:val="24"/>
          <w:szCs w:val="24"/>
        </w:rPr>
        <w:t xml:space="preserve">biceps curl, triceps extension, triceps push down, shoulder press, bench press, wrist curl, lateral pull down, upright row, front shoulder raise, and row. </w:t>
      </w:r>
    </w:p>
    <w:p w14:paraId="30C948F1" w14:textId="0BE248B0" w:rsidR="00AD20A6" w:rsidRPr="00202F98" w:rsidRDefault="00AD20A6" w:rsidP="00D335A7">
      <w:pPr>
        <w:spacing w:line="480" w:lineRule="auto"/>
        <w:contextualSpacing/>
        <w:jc w:val="both"/>
        <w:rPr>
          <w:rFonts w:ascii="Times New Roman" w:hAnsi="Times New Roman" w:cs="Times New Roman"/>
          <w:sz w:val="24"/>
          <w:szCs w:val="24"/>
        </w:rPr>
      </w:pPr>
    </w:p>
    <w:p w14:paraId="01DB7982" w14:textId="1F206D34"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Eight studies investigated the effects of low</w:t>
      </w:r>
      <w:r w:rsidR="003C07D0" w:rsidRPr="00202F98">
        <w:rPr>
          <w:rFonts w:ascii="Times New Roman" w:hAnsi="Times New Roman" w:cs="Times New Roman"/>
          <w:sz w:val="24"/>
          <w:szCs w:val="24"/>
        </w:rPr>
        <w:t>-</w:t>
      </w:r>
      <w:r w:rsidR="00B237C5" w:rsidRPr="00202F98">
        <w:rPr>
          <w:rFonts w:ascii="Times New Roman" w:hAnsi="Times New Roman" w:cs="Times New Roman"/>
          <w:sz w:val="24"/>
          <w:szCs w:val="24"/>
        </w:rPr>
        <w:t>intensity</w:t>
      </w:r>
      <w:r w:rsidRPr="00202F98">
        <w:rPr>
          <w:rFonts w:ascii="Times New Roman" w:hAnsi="Times New Roman" w:cs="Times New Roman"/>
          <w:sz w:val="24"/>
          <w:szCs w:val="24"/>
        </w:rPr>
        <w:t xml:space="preserve"> resistance </w:t>
      </w:r>
      <w:r w:rsidR="006872E7" w:rsidRPr="00202F98">
        <w:rPr>
          <w:rFonts w:ascii="Times New Roman" w:hAnsi="Times New Roman" w:cs="Times New Roman"/>
          <w:sz w:val="24"/>
          <w:szCs w:val="24"/>
        </w:rPr>
        <w:t>training</w:t>
      </w:r>
      <w:r w:rsidRPr="00202F98">
        <w:rPr>
          <w:rFonts w:ascii="Times New Roman" w:hAnsi="Times New Roman" w:cs="Times New Roman"/>
          <w:sz w:val="24"/>
          <w:szCs w:val="24"/>
        </w:rPr>
        <w:t xml:space="preserve"> on forearm </w:t>
      </w:r>
      <w:r w:rsidR="00E94992" w:rsidRPr="00202F98">
        <w:rPr>
          <w:rFonts w:ascii="Times New Roman" w:hAnsi="Times New Roman" w:cs="Times New Roman"/>
          <w:sz w:val="24"/>
          <w:szCs w:val="24"/>
        </w:rPr>
        <w:t>bone mass</w:t>
      </w:r>
      <w:r w:rsidR="00937670">
        <w:rPr>
          <w:rFonts w:ascii="Times New Roman" w:hAnsi="Times New Roman" w:cs="Times New Roman"/>
          <w:sz w:val="24"/>
          <w:szCs w:val="24"/>
        </w:rPr>
        <w:t xml:space="preserve"> (Table 2b)</w:t>
      </w:r>
      <w:r w:rsidR="00FC1203" w:rsidRPr="00202F98">
        <w:rPr>
          <w:rFonts w:ascii="Times New Roman" w:hAnsi="Times New Roman" w:cs="Times New Roman"/>
          <w:sz w:val="24"/>
          <w:szCs w:val="24"/>
        </w:rPr>
        <w:t>.</w:t>
      </w:r>
      <w:r w:rsidR="004A7294" w:rsidRPr="00202F98">
        <w:rPr>
          <w:rFonts w:ascii="Times New Roman" w:hAnsi="Times New Roman" w:cs="Times New Roman"/>
          <w:sz w:val="24"/>
          <w:szCs w:val="24"/>
        </w:rPr>
        <w:t xml:space="preserve"> </w:t>
      </w:r>
      <w:r w:rsidR="004A729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id" : "ITEM-2",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2",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3",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3", "issue" : "9", "issued" : { "date-parts" : [ [ "2005", "9", "8" ] ] }, "page" : "1096-1108", "title" : "Home-based resistance training improves femoral bone mineral density in women on hormone therapy", "type" : "article-journal", "volume" : "16" }, "uris" : [ "http://www.mendeley.com/documents/?uuid=282d4774-91fd-4c80-842a-864083121276" ] }, { "id" : "ITEM-4",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4", "issue" : "17", "issued" : { "date-parts" : [ [ "1991", "10", "24" ] ] }, "page" : "1189-1195", "title" : "Prevention of postmenopausal osteoporosis", "type" : "article-journal", "volume" : "325" }, "uris" : [ "http://www.mendeley.com/documents/?uuid=4b7a315a-8718-486c-853e-e3332fccd9f5" ] }, { "id" : "ITEM-5",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5", "issue" : "5 Pt 1", "issued" : { "date-parts" : [ [ "1987", "5" ] ] }, "page" : "280-3", "title" : "Dynamic bone loading exercises for postmenopausal women: effect on the density of the distal radius.", "type" : "article-journal", "volume" : "68" }, "uris" : [ "http://www.mendeley.com/documents/?uuid=457991bb-58bb-4c2a-8d70-a1ca7ded60d2" ] }, { "id" : "ITEM-6",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6",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7",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7",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id" : "ITEM-8",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8",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mendeley" : { "formattedCitation" : "&lt;sup&gt;27,33,36,38,41\u201344&lt;/sup&gt;", "plainTextFormattedCitation" : "27,33,36,38,41\u201344", "previouslyFormattedCitation" : "&lt;sup&gt;27,33,36,38,41\u201344&lt;/sup&gt;" }, "properties" : { "noteIndex" : 0 }, "schema" : "https://github.com/citation-style-language/schema/raw/master/csl-citation.json" }</w:instrText>
      </w:r>
      <w:r w:rsidR="004A729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33,36,38,41–44</w:t>
      </w:r>
      <w:r w:rsidR="004A7294" w:rsidRPr="00202F98">
        <w:rPr>
          <w:rFonts w:ascii="Times New Roman" w:hAnsi="Times New Roman" w:cs="Times New Roman"/>
          <w:sz w:val="24"/>
          <w:szCs w:val="24"/>
        </w:rPr>
        <w:fldChar w:fldCharType="end"/>
      </w:r>
      <w:r w:rsidR="004A7294" w:rsidRPr="00202F98">
        <w:rPr>
          <w:rFonts w:ascii="Times New Roman" w:hAnsi="Times New Roman" w:cs="Times New Roman"/>
          <w:sz w:val="24"/>
          <w:szCs w:val="24"/>
        </w:rPr>
        <w:t xml:space="preserve"> </w:t>
      </w:r>
      <w:r w:rsidR="00BA1451" w:rsidRPr="00202F98">
        <w:rPr>
          <w:rFonts w:ascii="Times New Roman" w:hAnsi="Times New Roman" w:cs="Times New Roman"/>
          <w:sz w:val="24"/>
          <w:szCs w:val="24"/>
        </w:rPr>
        <w:t xml:space="preserve">Studies that did not meet the ‘high intensity’ criteria described above were classed as </w:t>
      </w:r>
      <w:r w:rsidR="00033807" w:rsidRPr="00202F98">
        <w:rPr>
          <w:rFonts w:ascii="Times New Roman" w:hAnsi="Times New Roman" w:cs="Times New Roman"/>
          <w:sz w:val="24"/>
          <w:szCs w:val="24"/>
        </w:rPr>
        <w:t xml:space="preserve">‘low </w:t>
      </w:r>
      <w:r w:rsidR="00B237C5" w:rsidRPr="00202F98">
        <w:rPr>
          <w:rFonts w:ascii="Times New Roman" w:hAnsi="Times New Roman" w:cs="Times New Roman"/>
          <w:sz w:val="24"/>
          <w:szCs w:val="24"/>
        </w:rPr>
        <w:t>intensity</w:t>
      </w:r>
      <w:r w:rsidR="00BA1451" w:rsidRPr="00202F98">
        <w:rPr>
          <w:rFonts w:ascii="Times New Roman" w:hAnsi="Times New Roman" w:cs="Times New Roman"/>
          <w:sz w:val="24"/>
          <w:szCs w:val="24"/>
        </w:rPr>
        <w:t>’</w:t>
      </w:r>
      <w:r w:rsidR="00033807" w:rsidRPr="00202F98">
        <w:rPr>
          <w:rFonts w:ascii="Times New Roman" w:hAnsi="Times New Roman" w:cs="Times New Roman"/>
          <w:sz w:val="24"/>
          <w:szCs w:val="24"/>
        </w:rPr>
        <w:t xml:space="preserv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participants</w:t>
      </w:r>
      <w:r w:rsidR="00CA07FE" w:rsidRPr="00202F98">
        <w:rPr>
          <w:rFonts w:ascii="Times New Roman" w:hAnsi="Times New Roman" w:cs="Times New Roman"/>
          <w:sz w:val="24"/>
          <w:szCs w:val="24"/>
        </w:rPr>
        <w:t xml:space="preserve"> (n=1222)</w:t>
      </w:r>
      <w:r w:rsidRPr="00202F98">
        <w:rPr>
          <w:rFonts w:ascii="Times New Roman" w:hAnsi="Times New Roman" w:cs="Times New Roman"/>
          <w:sz w:val="24"/>
          <w:szCs w:val="24"/>
        </w:rPr>
        <w:t>,</w:t>
      </w:r>
      <w:r w:rsidR="00CA07FE" w:rsidRPr="00202F98">
        <w:rPr>
          <w:rFonts w:ascii="Times New Roman" w:hAnsi="Times New Roman" w:cs="Times New Roman"/>
          <w:sz w:val="24"/>
          <w:szCs w:val="24"/>
        </w:rPr>
        <w:t xml:space="preserve"> were </w:t>
      </w:r>
      <w:r w:rsidRPr="00202F98">
        <w:rPr>
          <w:rFonts w:ascii="Times New Roman" w:hAnsi="Times New Roman" w:cs="Times New Roman"/>
          <w:sz w:val="24"/>
          <w:szCs w:val="24"/>
        </w:rPr>
        <w:t xml:space="preserve">nearly </w:t>
      </w:r>
      <w:r w:rsidR="00CA07FE" w:rsidRPr="00202F98">
        <w:rPr>
          <w:rFonts w:ascii="Times New Roman" w:hAnsi="Times New Roman" w:cs="Times New Roman"/>
          <w:sz w:val="24"/>
          <w:szCs w:val="24"/>
        </w:rPr>
        <w:t xml:space="preserve">all </w:t>
      </w:r>
      <w:r w:rsidRPr="00202F98">
        <w:rPr>
          <w:rFonts w:ascii="Times New Roman" w:hAnsi="Times New Roman" w:cs="Times New Roman"/>
          <w:sz w:val="24"/>
          <w:szCs w:val="24"/>
        </w:rPr>
        <w:t>postmenopausal women</w:t>
      </w:r>
      <w:r w:rsidR="00CC49AE" w:rsidRPr="00202F98">
        <w:rPr>
          <w:rFonts w:ascii="Times New Roman" w:hAnsi="Times New Roman" w:cs="Times New Roman"/>
          <w:sz w:val="24"/>
          <w:szCs w:val="24"/>
        </w:rPr>
        <w:t>,</w:t>
      </w:r>
      <w:r w:rsidR="00CA07FE" w:rsidRPr="00202F98">
        <w:rPr>
          <w:rFonts w:ascii="Times New Roman" w:hAnsi="Times New Roman" w:cs="Times New Roman"/>
          <w:sz w:val="24"/>
          <w:szCs w:val="24"/>
        </w:rPr>
        <w:t xml:space="preserve"> with some </w:t>
      </w:r>
      <w:r w:rsidRPr="00202F98">
        <w:rPr>
          <w:rFonts w:ascii="Times New Roman" w:hAnsi="Times New Roman" w:cs="Times New Roman"/>
          <w:sz w:val="24"/>
          <w:szCs w:val="24"/>
        </w:rPr>
        <w:t>comprising both pre- and post-menopausal women</w:t>
      </w:r>
      <w:r w:rsidR="00FC1203" w:rsidRPr="00202F98">
        <w:rPr>
          <w:rFonts w:ascii="Times New Roman" w:hAnsi="Times New Roman" w:cs="Times New Roman"/>
          <w:sz w:val="24"/>
          <w:szCs w:val="24"/>
        </w:rPr>
        <w:t>.</w:t>
      </w:r>
      <w:r w:rsidR="009A37F8"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1",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2",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2",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33,44&lt;/sup&gt;", "plainTextFormattedCitation" : "33,44", "previouslyFormattedCitation" : "&lt;sup&gt;33,44&lt;/sup&gt;" }, "properties" : { "noteIndex" : 8 }, "schema" : "https://github.com/citation-style-language/schema/raw/master/csl-citation.json" }</w:instrText>
      </w:r>
      <w:r w:rsidR="009A37F8"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3,44</w:t>
      </w:r>
      <w:r w:rsidR="009A37F8"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studies mostly recruited sedentary participants and involved centre-based</w:t>
      </w:r>
      <w:r w:rsidR="0071274A"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1", "issue" : "5 Pt 1", "issued" : { "date-parts" : [ [ "1987", "5" ] ] }, "page" : "280-3", "title" : "Dynamic bone loading exercises for postmenopausal women: effect on the density of the distal radius.", "type" : "article-journal", "volume" : "68" }, "uris" : [ "http://www.mendeley.com/documents/?uuid=457991bb-58bb-4c2a-8d70-a1ca7ded60d2" ] }, { "id" : "ITEM-2",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2",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41,44&lt;/sup&gt;", "plainTextFormattedCitation" : "41,44", "previouslyFormattedCitation" : "&lt;sup&gt;41,44&lt;/sup&gt;" }, "properties" : { "noteIndex" : 8 }, "schema" : "https://github.com/citation-style-language/schema/raw/master/csl-citation.json" }</w:instrText>
      </w:r>
      <w:r w:rsidR="0071274A"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1,44</w:t>
      </w:r>
      <w:r w:rsidR="0071274A"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or centre- and home-based exercises</w:t>
      </w:r>
      <w:r w:rsidR="00086E5D">
        <w:rPr>
          <w:rFonts w:ascii="Times New Roman" w:hAnsi="Times New Roman" w:cs="Times New Roman"/>
          <w:sz w:val="24"/>
          <w:szCs w:val="24"/>
        </w:rPr>
        <w:t>.</w:t>
      </w:r>
      <w:r w:rsidR="001970A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1", "issue" : "17", "issued" : { "date-parts" : [ [ "1991", "10", "24" ] ] }, "page" : "1189-1195", "title" : "Prevention of postmenopausal osteoporosis", "type" : "article-journal", "volume" : "325" }, "uris" : [ "http://www.mendeley.com/documents/?uuid=4b7a315a-8718-486c-853e-e3332fccd9f5" ] }, { "id" : "ITEM-2",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2",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3",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3",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4",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4", "issue" : "9", "issued" : { "date-parts" : [ [ "2005", "9", "8" ] ] }, "page" : "1096-1108", "title" : "Home-based resistance training improves femoral bone mineral density in women on hormone therapy", "type" : "article-journal", "volume" : "16" }, "uris" : [ "http://www.mendeley.com/documents/?uuid=282d4774-91fd-4c80-842a-864083121276" ] } ], "mendeley" : { "formattedCitation" : "&lt;sup&gt;36,38,42,43&lt;/sup&gt;", "plainTextFormattedCitation" : "36,38,42,43", "previouslyFormattedCitation" : "&lt;sup&gt;36,38,42,43&lt;/sup&gt;" }, "properties" : { "noteIndex" : 8 }, "schema" : "https://github.com/citation-style-language/schema/raw/master/csl-citation.json" }</w:instrText>
      </w:r>
      <w:r w:rsidR="001970A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6,38,42,43</w:t>
      </w:r>
      <w:r w:rsidR="001970A3" w:rsidRPr="00202F98">
        <w:rPr>
          <w:rFonts w:ascii="Times New Roman" w:hAnsi="Times New Roman" w:cs="Times New Roman"/>
          <w:sz w:val="24"/>
          <w:szCs w:val="24"/>
        </w:rPr>
        <w:fldChar w:fldCharType="end"/>
      </w:r>
      <w:r w:rsidR="00850654" w:rsidRPr="00202F98">
        <w:rPr>
          <w:rFonts w:ascii="Times New Roman" w:hAnsi="Times New Roman" w:cs="Times New Roman"/>
          <w:sz w:val="24"/>
          <w:szCs w:val="24"/>
        </w:rPr>
        <w:t xml:space="preserve"> Only </w:t>
      </w:r>
      <w:r w:rsidRPr="00202F98">
        <w:rPr>
          <w:rFonts w:ascii="Times New Roman" w:hAnsi="Times New Roman" w:cs="Times New Roman"/>
          <w:sz w:val="24"/>
          <w:szCs w:val="24"/>
        </w:rPr>
        <w:t xml:space="preserve">one study </w:t>
      </w:r>
      <w:r w:rsidR="00850654" w:rsidRPr="00202F98">
        <w:rPr>
          <w:rFonts w:ascii="Times New Roman" w:hAnsi="Times New Roman" w:cs="Times New Roman"/>
          <w:sz w:val="24"/>
          <w:szCs w:val="24"/>
        </w:rPr>
        <w:t xml:space="preserve">was </w:t>
      </w:r>
      <w:r w:rsidRPr="00202F98">
        <w:rPr>
          <w:rFonts w:ascii="Times New Roman" w:hAnsi="Times New Roman" w:cs="Times New Roman"/>
          <w:sz w:val="24"/>
          <w:szCs w:val="24"/>
        </w:rPr>
        <w:t>completely home-based</w:t>
      </w:r>
      <w:r w:rsidR="00743D06" w:rsidRPr="00202F98">
        <w:rPr>
          <w:rFonts w:ascii="Times New Roman" w:hAnsi="Times New Roman" w:cs="Times New Roman"/>
          <w:sz w:val="24"/>
          <w:szCs w:val="24"/>
        </w:rPr>
        <w:t>.</w:t>
      </w:r>
      <w:r w:rsidR="00743D0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mendeley" : { "formattedCitation" : "&lt;sup&gt;27&lt;/sup&gt;", "plainTextFormattedCitation" : "27", "previouslyFormattedCitation" : "&lt;sup&gt;27&lt;/sup&gt;" }, "properties" : { "noteIndex" : 8 }, "schema" : "https://github.com/citation-style-language/schema/raw/master/csl-citation.json" }</w:instrText>
      </w:r>
      <w:r w:rsidR="00743D0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w:t>
      </w:r>
      <w:r w:rsidR="00743D06" w:rsidRPr="00202F98">
        <w:rPr>
          <w:rFonts w:ascii="Times New Roman" w:hAnsi="Times New Roman" w:cs="Times New Roman"/>
          <w:sz w:val="24"/>
          <w:szCs w:val="24"/>
        </w:rPr>
        <w:fldChar w:fldCharType="end"/>
      </w:r>
      <w:r w:rsidR="00F01FD1" w:rsidRPr="00202F98">
        <w:rPr>
          <w:rFonts w:ascii="Times New Roman" w:hAnsi="Times New Roman" w:cs="Times New Roman"/>
          <w:sz w:val="24"/>
          <w:szCs w:val="24"/>
        </w:rPr>
        <w:t xml:space="preserve"> </w:t>
      </w:r>
      <w:r w:rsidRPr="00202F98">
        <w:rPr>
          <w:rFonts w:ascii="Times New Roman" w:hAnsi="Times New Roman" w:cs="Times New Roman"/>
          <w:sz w:val="24"/>
          <w:szCs w:val="24"/>
        </w:rPr>
        <w:t>Dose and intensity of the exercise programmes and/or loading patterns were described using frequency (sets, repetitions) and time. Frequency of exercise loading ranged from</w:t>
      </w:r>
      <w:r w:rsidR="006E154B" w:rsidRPr="00202F98">
        <w:rPr>
          <w:rFonts w:ascii="Times New Roman" w:hAnsi="Times New Roman" w:cs="Times New Roman"/>
          <w:sz w:val="24"/>
          <w:szCs w:val="24"/>
        </w:rPr>
        <w:t xml:space="preserve"> one </w:t>
      </w:r>
      <w:r w:rsidRPr="00202F98">
        <w:rPr>
          <w:rFonts w:ascii="Times New Roman" w:hAnsi="Times New Roman" w:cs="Times New Roman"/>
          <w:sz w:val="24"/>
          <w:szCs w:val="24"/>
        </w:rPr>
        <w:t xml:space="preserve">to </w:t>
      </w:r>
      <w:r w:rsidR="006E154B" w:rsidRPr="00202F98">
        <w:rPr>
          <w:rFonts w:ascii="Times New Roman" w:hAnsi="Times New Roman" w:cs="Times New Roman"/>
          <w:sz w:val="24"/>
          <w:szCs w:val="24"/>
        </w:rPr>
        <w:t>three</w:t>
      </w:r>
      <w:r w:rsidRPr="00202F98">
        <w:rPr>
          <w:rFonts w:ascii="Times New Roman" w:hAnsi="Times New Roman" w:cs="Times New Roman"/>
          <w:sz w:val="24"/>
          <w:szCs w:val="24"/>
        </w:rPr>
        <w:t xml:space="preserve"> sets of 10 to 25 </w:t>
      </w:r>
      <w:r w:rsidRPr="00202F98">
        <w:rPr>
          <w:rFonts w:ascii="Times New Roman" w:hAnsi="Times New Roman" w:cs="Times New Roman"/>
          <w:sz w:val="24"/>
          <w:szCs w:val="24"/>
        </w:rPr>
        <w:lastRenderedPageBreak/>
        <w:t>repetitions</w:t>
      </w:r>
      <w:r w:rsidR="00850654" w:rsidRPr="00202F98">
        <w:rPr>
          <w:rFonts w:ascii="Times New Roman" w:hAnsi="Times New Roman" w:cs="Times New Roman"/>
          <w:sz w:val="24"/>
          <w:szCs w:val="24"/>
        </w:rPr>
        <w:t>.</w:t>
      </w:r>
      <w:r w:rsidR="00C4517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1",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2",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2", "issue" : "9", "issued" : { "date-parts" : [ [ "2005", "9", "8" ] ] }, "page" : "1096-1108", "title" : "Home-based resistance training improves femoral bone mineral density in women on hormone therapy", "type" : "article-journal", "volume" : "16" }, "uris" : [ "http://www.mendeley.com/documents/?uuid=282d4774-91fd-4c80-842a-864083121276" ] }, { "id" : "ITEM-3",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3",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mendeley" : { "formattedCitation" : "&lt;sup&gt;33,36,43&lt;/sup&gt;", "plainTextFormattedCitation" : "33,36,43", "previouslyFormattedCitation" : "&lt;sup&gt;33,36,43&lt;/sup&gt;" }, "properties" : { "noteIndex" : 0 }, "schema" : "https://github.com/citation-style-language/schema/raw/master/csl-citation.json" }</w:instrText>
      </w:r>
      <w:r w:rsidR="00C4517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3,36,43</w:t>
      </w:r>
      <w:r w:rsidR="00C45177"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0A070C" w:rsidRPr="00202F98">
        <w:rPr>
          <w:rFonts w:ascii="Times New Roman" w:hAnsi="Times New Roman" w:cs="Times New Roman"/>
          <w:sz w:val="24"/>
          <w:szCs w:val="24"/>
        </w:rPr>
        <w:t xml:space="preserve">Three </w:t>
      </w:r>
      <w:r w:rsidRPr="00202F98">
        <w:rPr>
          <w:rFonts w:ascii="Times New Roman" w:hAnsi="Times New Roman" w:cs="Times New Roman"/>
          <w:sz w:val="24"/>
          <w:szCs w:val="24"/>
        </w:rPr>
        <w:t xml:space="preserve">of th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trials reported the exercise loading pattern in terms of total time spent per session (10-20 min)</w:t>
      </w:r>
      <w:r w:rsidR="00FC1203" w:rsidRPr="00202F98">
        <w:rPr>
          <w:rFonts w:ascii="Times New Roman" w:hAnsi="Times New Roman" w:cs="Times New Roman"/>
          <w:sz w:val="24"/>
          <w:szCs w:val="24"/>
        </w:rPr>
        <w:t>.</w:t>
      </w:r>
      <w:r w:rsidR="00DD79F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1", "issue" : "17", "issued" : { "date-parts" : [ [ "1991", "10", "24" ] ] }, "page" : "1189-1195", "title" : "Prevention of postmenopausal osteoporosis", "type" : "article-journal", "volume" : "325" }, "uris" : [ "http://www.mendeley.com/documents/?uuid=4b7a315a-8718-486c-853e-e3332fccd9f5" ] }, { "id" : "ITEM-2",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2", "issue" : "5 Pt 1", "issued" : { "date-parts" : [ [ "1987", "5" ] ] }, "page" : "280-3", "title" : "Dynamic bone loading exercises for postmenopausal women: effect on the density of the distal radius.", "type" : "article-journal", "volume" : "68" }, "uris" : [ "http://www.mendeley.com/documents/?uuid=457991bb-58bb-4c2a-8d70-a1ca7ded60d2" ] }, { "id" : "ITEM-3",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3",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38,41,44&lt;/sup&gt;", "plainTextFormattedCitation" : "38,41,44", "previouslyFormattedCitation" : "&lt;sup&gt;38,41,44&lt;/sup&gt;" }, "properties" : { "noteIndex" : 0 }, "schema" : "https://github.com/citation-style-language/schema/raw/master/csl-citation.json" }</w:instrText>
      </w:r>
      <w:r w:rsidR="00DD79F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8,41,44</w:t>
      </w:r>
      <w:r w:rsidR="00DD79F7" w:rsidRPr="00202F98">
        <w:rPr>
          <w:rFonts w:ascii="Times New Roman" w:hAnsi="Times New Roman" w:cs="Times New Roman"/>
          <w:sz w:val="24"/>
          <w:szCs w:val="24"/>
        </w:rPr>
        <w:fldChar w:fldCharType="end"/>
      </w:r>
      <w:r w:rsidR="00850654"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All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interventions consisted of isoinertial concentric and eccentric contractions using a low </w:t>
      </w:r>
      <w:r w:rsidR="00B237C5" w:rsidRPr="00202F98">
        <w:rPr>
          <w:rFonts w:ascii="Times New Roman" w:hAnsi="Times New Roman" w:cs="Times New Roman"/>
          <w:sz w:val="24"/>
          <w:szCs w:val="24"/>
        </w:rPr>
        <w:t>intensity</w:t>
      </w:r>
      <w:r w:rsidRPr="00202F98">
        <w:rPr>
          <w:rFonts w:ascii="Times New Roman" w:hAnsi="Times New Roman" w:cs="Times New Roman"/>
          <w:sz w:val="24"/>
          <w:szCs w:val="24"/>
        </w:rPr>
        <w:t xml:space="preserve"> or load, with resistance applied using body weight, fixed resistance machines/free weights</w:t>
      </w:r>
      <w:r w:rsidR="00FC1203" w:rsidRPr="00202F98">
        <w:rPr>
          <w:rFonts w:ascii="Times New Roman" w:hAnsi="Times New Roman" w:cs="Times New Roman"/>
          <w:sz w:val="24"/>
          <w:szCs w:val="24"/>
        </w:rPr>
        <w:t>,</w:t>
      </w:r>
      <w:r w:rsidR="0013211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1",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mendeley" : { "formattedCitation" : "&lt;sup&gt;33&lt;/sup&gt;", "plainTextFormattedCitation" : "33", "previouslyFormattedCitation" : "&lt;sup&gt;33&lt;/sup&gt;" }, "properties" : { "noteIndex" : 8 }, "schema" : "https://github.com/citation-style-language/schema/raw/master/csl-citation.json" }</w:instrText>
      </w:r>
      <w:r w:rsidR="0013211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3</w:t>
      </w:r>
      <w:r w:rsidR="0013211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elastics such as Thera-Band® elastic tubing</w:t>
      </w:r>
      <w:r w:rsidR="00FC1203" w:rsidRPr="00202F98">
        <w:rPr>
          <w:rFonts w:ascii="Times New Roman" w:hAnsi="Times New Roman" w:cs="Times New Roman"/>
          <w:sz w:val="24"/>
          <w:szCs w:val="24"/>
        </w:rPr>
        <w:t>,</w:t>
      </w:r>
      <w:r w:rsidR="0038296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id" : "ITEM-2",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2",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mendeley" : { "formattedCitation" : "&lt;sup&gt;27,42&lt;/sup&gt;", "plainTextFormattedCitation" : "27,42", "previouslyFormattedCitation" : "&lt;sup&gt;27,42&lt;/sup&gt;" }, "properties" : { "noteIndex" : 0 }, "schema" : "https://github.com/citation-style-language/schema/raw/master/csl-citation.json" }</w:instrText>
      </w:r>
      <w:r w:rsidR="0038296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42</w:t>
      </w:r>
      <w:r w:rsidR="00382967"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gym-based or sports equipment, or a mixture of these approaches</w:t>
      </w:r>
      <w:r w:rsidR="00FC1203" w:rsidRPr="00202F98">
        <w:rPr>
          <w:rFonts w:ascii="Times New Roman" w:hAnsi="Times New Roman" w:cs="Times New Roman"/>
          <w:sz w:val="24"/>
          <w:szCs w:val="24"/>
        </w:rPr>
        <w:t>.</w:t>
      </w:r>
      <w:r w:rsidR="00A87AB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1", "issue" : "9", "issued" : { "date-parts" : [ [ "2005", "9", "8" ] ] }, "page" : "1096-1108", "title" : "Home-based resistance training improves femoral bone mineral density in women on hormone therapy", "type" : "article-journal", "volume" : "16" }, "uris" : [ "http://www.mendeley.com/documents/?uuid=282d4774-91fd-4c80-842a-864083121276" ] }, { "id" : "ITEM-2",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2", "issue" : "17", "issued" : { "date-parts" : [ [ "1991", "10", "24" ] ] }, "page" : "1189-1195", "title" : "Prevention of postmenopausal osteoporosis", "type" : "article-journal", "volume" : "325" }, "uris" : [ "http://www.mendeley.com/documents/?uuid=4b7a315a-8718-486c-853e-e3332fccd9f5" ] }, { "id" : "ITEM-3",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3", "issue" : "5 Pt 1", "issued" : { "date-parts" : [ [ "1987", "5" ] ] }, "page" : "280-3", "title" : "Dynamic bone loading exercises for postmenopausal women: effect on the density of the distal radius.", "type" : "article-journal", "volume" : "68" }, "uris" : [ "http://www.mendeley.com/documents/?uuid=457991bb-58bb-4c2a-8d70-a1ca7ded60d2" ] }, { "id" : "ITEM-4",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4",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5",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5",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36,38,41,43,44&lt;/sup&gt;", "plainTextFormattedCitation" : "36,38,41,43,44", "previouslyFormattedCitation" : "&lt;sup&gt;36,38,41,43,44&lt;/sup&gt;" }, "properties" : { "noteIndex" : 8 }, "schema" : "https://github.com/citation-style-language/schema/raw/master/csl-citation.json" }</w:instrText>
      </w:r>
      <w:r w:rsidR="00A87AB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6,38,41,43,44</w:t>
      </w:r>
      <w:r w:rsidR="00A87AB4"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p>
    <w:p w14:paraId="01DB7983"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84" w14:textId="64B87C97"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Two studies (n=131 participants) examined the effect of exercise interventions involving impact on forearm </w:t>
      </w:r>
      <w:r w:rsidR="00E94992" w:rsidRPr="00202F98">
        <w:rPr>
          <w:rFonts w:ascii="Times New Roman" w:hAnsi="Times New Roman" w:cs="Times New Roman"/>
          <w:sz w:val="24"/>
          <w:szCs w:val="24"/>
        </w:rPr>
        <w:t>bone mass</w:t>
      </w:r>
      <w:r w:rsidR="00FC1203" w:rsidRPr="00202F98">
        <w:rPr>
          <w:rFonts w:ascii="Times New Roman" w:hAnsi="Times New Roman" w:cs="Times New Roman"/>
          <w:sz w:val="24"/>
          <w:szCs w:val="24"/>
        </w:rPr>
        <w:t>.</w:t>
      </w:r>
      <w:r w:rsidR="0067582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1",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id" : "ITEM-2",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2", "issue" : "6", "issued" : { "date-parts" : [ [ "2004", "6" ] ] }, "page" : "1053-1063", "title" : "The relations among upper-extremity loading characteristics and bone mineral density changes in young women", "type" : "article-journal", "volume" : "34" }, "uris" : [ "http://www.mendeley.com/documents/?uuid=7d45c353-ac06-4167-887a-56599e4eb55a" ] } ], "mendeley" : { "formattedCitation" : "&lt;sup&gt;37,48&lt;/sup&gt;", "plainTextFormattedCitation" : "37,48", "previouslyFormattedCitation" : "&lt;sup&gt;37,48&lt;/sup&gt;" }, "properties" : { "noteIndex" : 8 }, "schema" : "https://github.com/citation-style-language/schema/raw/master/csl-citation.json" }</w:instrText>
      </w:r>
      <w:r w:rsidR="0067582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7,48</w:t>
      </w:r>
      <w:r w:rsidR="0067582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Both studies included premenopausal populations without history of regular exercise within </w:t>
      </w:r>
      <w:r w:rsidR="0055150E" w:rsidRPr="00202F98">
        <w:rPr>
          <w:rFonts w:ascii="Times New Roman" w:hAnsi="Times New Roman" w:cs="Times New Roman"/>
          <w:sz w:val="24"/>
          <w:szCs w:val="24"/>
        </w:rPr>
        <w:t xml:space="preserve">six </w:t>
      </w:r>
      <w:r w:rsidRPr="00202F98">
        <w:rPr>
          <w:rFonts w:ascii="Times New Roman" w:hAnsi="Times New Roman" w:cs="Times New Roman"/>
          <w:sz w:val="24"/>
          <w:szCs w:val="24"/>
        </w:rPr>
        <w:t xml:space="preserve">months to </w:t>
      </w:r>
      <w:r w:rsidR="00430D89" w:rsidRPr="00202F98">
        <w:rPr>
          <w:rFonts w:ascii="Times New Roman" w:hAnsi="Times New Roman" w:cs="Times New Roman"/>
          <w:sz w:val="24"/>
          <w:szCs w:val="24"/>
        </w:rPr>
        <w:t xml:space="preserve">two </w:t>
      </w:r>
      <w:r w:rsidR="0090346F" w:rsidRPr="00202F98">
        <w:rPr>
          <w:rFonts w:ascii="Times New Roman" w:hAnsi="Times New Roman" w:cs="Times New Roman"/>
          <w:sz w:val="24"/>
          <w:szCs w:val="24"/>
        </w:rPr>
        <w:t>y</w:t>
      </w:r>
      <w:r w:rsidR="00271CD3" w:rsidRPr="00202F98">
        <w:rPr>
          <w:rFonts w:ascii="Times New Roman" w:hAnsi="Times New Roman" w:cs="Times New Roman"/>
          <w:sz w:val="24"/>
          <w:szCs w:val="24"/>
        </w:rPr>
        <w:t>ears</w:t>
      </w:r>
      <w:r w:rsidRPr="00202F98">
        <w:rPr>
          <w:rFonts w:ascii="Times New Roman" w:hAnsi="Times New Roman" w:cs="Times New Roman"/>
          <w:sz w:val="24"/>
          <w:szCs w:val="24"/>
        </w:rPr>
        <w:t xml:space="preserve"> preceding enrolment</w:t>
      </w:r>
      <w:r w:rsidR="00937670">
        <w:rPr>
          <w:rFonts w:ascii="Times New Roman" w:hAnsi="Times New Roman" w:cs="Times New Roman"/>
          <w:sz w:val="24"/>
          <w:szCs w:val="24"/>
        </w:rPr>
        <w:t xml:space="preserve"> (Table 2c)</w:t>
      </w:r>
      <w:r w:rsidRPr="00202F98">
        <w:rPr>
          <w:rFonts w:ascii="Times New Roman" w:hAnsi="Times New Roman" w:cs="Times New Roman"/>
          <w:sz w:val="24"/>
          <w:szCs w:val="24"/>
        </w:rPr>
        <w:t>. The exercise programmes involved impacting the hand and wrist by dropping onto a wall with an outstretched arm. Impact load ranged from 47%</w:t>
      </w:r>
      <w:r w:rsidR="00B85B2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1", "issue" : "6", "issued" : { "date-parts" : [ [ "2004", "6" ] ] }, "page" : "1053-1063", "title" : "The relations among upper-extremity loading characteristics and bone mineral density changes in young women", "type" : "article-journal", "volume" : "34" }, "uris" : [ "http://www.mendeley.com/documents/?uuid=7d45c353-ac06-4167-887a-56599e4eb55a" ] } ], "mendeley" : { "formattedCitation" : "&lt;sup&gt;48&lt;/sup&gt;", "plainTextFormattedCitation" : "48", "previouslyFormattedCitation" : "&lt;sup&gt;48&lt;/sup&gt;" }, "properties" : { "noteIndex" : 8 }, "schema" : "https://github.com/citation-style-language/schema/raw/master/csl-citation.json" }</w:instrText>
      </w:r>
      <w:r w:rsidR="00B85B2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8</w:t>
      </w:r>
      <w:r w:rsidR="00B85B2C"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o 90% body mass</w:t>
      </w:r>
      <w:r w:rsidR="00B85B2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1",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mendeley" : { "formattedCitation" : "&lt;sup&gt;37&lt;/sup&gt;", "plainTextFormattedCitation" : "37", "previouslyFormattedCitation" : "&lt;sup&gt;37&lt;/sup&gt;" }, "properties" : { "noteIndex" : 8 }, "schema" : "https://github.com/citation-style-language/schema/raw/master/csl-citation.json" }</w:instrText>
      </w:r>
      <w:r w:rsidR="00B85B2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7</w:t>
      </w:r>
      <w:r w:rsidR="00B85B2C"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ED17F7" w:rsidRPr="00202F98">
        <w:rPr>
          <w:rFonts w:ascii="Times New Roman" w:hAnsi="Times New Roman" w:cs="Times New Roman"/>
          <w:sz w:val="24"/>
          <w:szCs w:val="24"/>
        </w:rPr>
        <w:t>and r</w:t>
      </w:r>
      <w:r w:rsidRPr="00202F98">
        <w:rPr>
          <w:rFonts w:ascii="Times New Roman" w:hAnsi="Times New Roman" w:cs="Times New Roman"/>
          <w:sz w:val="24"/>
          <w:szCs w:val="24"/>
        </w:rPr>
        <w:t>epetitions were progressed to 36 to 40 per session</w:t>
      </w:r>
      <w:r w:rsidR="00ED17F7" w:rsidRPr="00202F98">
        <w:rPr>
          <w:rFonts w:ascii="Times New Roman" w:hAnsi="Times New Roman" w:cs="Times New Roman"/>
          <w:sz w:val="24"/>
          <w:szCs w:val="24"/>
        </w:rPr>
        <w:t>.</w:t>
      </w:r>
    </w:p>
    <w:p w14:paraId="01DB7985"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86" w14:textId="3A0A26A7"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Exercise compliance and adherence were either expressed as the percentage of sessions attended or as the percentage of the exercise regime adhered to</w:t>
      </w:r>
      <w:r w:rsidR="00D4437D" w:rsidRPr="00202F98">
        <w:rPr>
          <w:rFonts w:ascii="Times New Roman" w:hAnsi="Times New Roman" w:cs="Times New Roman"/>
          <w:sz w:val="24"/>
          <w:szCs w:val="24"/>
        </w:rPr>
        <w:t>,</w:t>
      </w:r>
      <w:r w:rsidRPr="00202F98">
        <w:rPr>
          <w:rFonts w:ascii="Times New Roman" w:hAnsi="Times New Roman" w:cs="Times New Roman"/>
          <w:sz w:val="24"/>
          <w:szCs w:val="24"/>
        </w:rPr>
        <w:t xml:space="preserve"> based on self-report data, and </w:t>
      </w:r>
      <w:r w:rsidR="0013772B" w:rsidRPr="00202F98">
        <w:rPr>
          <w:rFonts w:ascii="Times New Roman" w:hAnsi="Times New Roman" w:cs="Times New Roman"/>
          <w:sz w:val="24"/>
          <w:szCs w:val="24"/>
        </w:rPr>
        <w:t>w</w:t>
      </w:r>
      <w:r w:rsidR="0013772B">
        <w:rPr>
          <w:rFonts w:ascii="Times New Roman" w:hAnsi="Times New Roman" w:cs="Times New Roman"/>
          <w:sz w:val="24"/>
          <w:szCs w:val="24"/>
        </w:rPr>
        <w:t>ere</w:t>
      </w:r>
      <w:r w:rsidR="0013772B" w:rsidRPr="00202F98">
        <w:rPr>
          <w:rFonts w:ascii="Times New Roman" w:hAnsi="Times New Roman" w:cs="Times New Roman"/>
          <w:sz w:val="24"/>
          <w:szCs w:val="24"/>
        </w:rPr>
        <w:t xml:space="preserve"> </w:t>
      </w:r>
      <w:r w:rsidRPr="00202F98">
        <w:rPr>
          <w:rFonts w:ascii="Times New Roman" w:hAnsi="Times New Roman" w:cs="Times New Roman"/>
          <w:sz w:val="24"/>
          <w:szCs w:val="24"/>
        </w:rPr>
        <w:t>reported in all but two studies</w:t>
      </w:r>
      <w:r w:rsidR="00F461E2" w:rsidRPr="00202F98">
        <w:rPr>
          <w:rFonts w:ascii="Times New Roman" w:hAnsi="Times New Roman" w:cs="Times New Roman"/>
          <w:sz w:val="24"/>
          <w:szCs w:val="24"/>
        </w:rPr>
        <w:t>.</w:t>
      </w:r>
      <w:r w:rsidR="00B32C58"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2",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2",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mendeley" : { "formattedCitation" : "&lt;sup&gt;30,42&lt;/sup&gt;", "plainTextFormattedCitation" : "30,42", "previouslyFormattedCitation" : "&lt;sup&gt;30,42&lt;/sup&gt;" }, "properties" : { "noteIndex" : 0 }, "schema" : "https://github.com/citation-style-language/schema/raw/master/csl-citation.json" }</w:instrText>
      </w:r>
      <w:r w:rsidR="00B32C58"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0,42</w:t>
      </w:r>
      <w:r w:rsidR="00B32C58"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cross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and impact exercise trials, adherence ranged from 40%</w:t>
      </w:r>
      <w:r w:rsidR="006F4809"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1",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mendeley" : { "formattedCitation" : "&lt;sup&gt;43&lt;/sup&gt;", "plainTextFormattedCitation" : "43", "previouslyFormattedCitation" : "&lt;sup&gt;43&lt;/sup&gt;" }, "properties" : { "noteIndex" : 9 }, "schema" : "https://github.com/citation-style-language/schema/raw/master/csl-citation.json" }</w:instrText>
      </w:r>
      <w:r w:rsidR="006F4809"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3</w:t>
      </w:r>
      <w:r w:rsidR="006F4809"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o 9</w:t>
      </w:r>
      <w:r w:rsidR="002561BE" w:rsidRPr="00202F98">
        <w:rPr>
          <w:rFonts w:ascii="Times New Roman" w:hAnsi="Times New Roman" w:cs="Times New Roman"/>
          <w:sz w:val="24"/>
          <w:szCs w:val="24"/>
        </w:rPr>
        <w:t>0</w:t>
      </w:r>
      <w:r w:rsidRPr="00202F98">
        <w:rPr>
          <w:rFonts w:ascii="Times New Roman" w:hAnsi="Times New Roman" w:cs="Times New Roman"/>
          <w:sz w:val="24"/>
          <w:szCs w:val="24"/>
        </w:rPr>
        <w:t>%</w:t>
      </w:r>
      <w:r w:rsidR="00F461E2" w:rsidRPr="00202F98">
        <w:rPr>
          <w:rFonts w:ascii="Times New Roman" w:hAnsi="Times New Roman" w:cs="Times New Roman"/>
          <w:sz w:val="24"/>
          <w:szCs w:val="24"/>
        </w:rPr>
        <w:t>.</w:t>
      </w:r>
      <w:r w:rsidR="006F4809"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1", "issue" : "11", "issued" : { "date-parts" : [ [ "2000", "11" ] ] }, "page" : "1949-57", "title" : "Musculoskeletal responses to high- and low-intensity resistance training in early postmenopausal women.", "type" : "article-journal", "volume" : "32" }, "uris" : [ "http://www.mendeley.com/documents/?uuid=b2be5dab-431e-429f-8bf5-8f1f3390aa93" ] } ], "mendeley" : { "formattedCitation" : "&lt;sup&gt;50&lt;/sup&gt;", "plainTextFormattedCitation" : "50", "previouslyFormattedCitation" : "&lt;sup&gt;50&lt;/sup&gt;" }, "properties" : { "noteIndex" : 9 }, "schema" : "https://github.com/citation-style-language/schema/raw/master/csl-citation.json" }</w:instrText>
      </w:r>
      <w:r w:rsidR="006F4809"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50</w:t>
      </w:r>
      <w:r w:rsidR="006F4809"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Loss to follow-up (i.e. participants assigned to study groups versus those analysed at end-point assessment) ranged from 0%</w:t>
      </w:r>
      <w:r w:rsidR="002734A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1", "issue" : "5 Pt 1", "issued" : { "date-parts" : [ [ "1987", "5" ] ] }, "page" : "280-3", "title" : "Dynamic bone loading exercises for postmenopausal women: effect on the density of the distal radius.", "type" : "article-journal", "volume" : "68" }, "uris" : [ "http://www.mendeley.com/documents/?uuid=457991bb-58bb-4c2a-8d70-a1ca7ded60d2" ] }, { "id" : "ITEM-2",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2",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mendeley" : { "formattedCitation" : "&lt;sup&gt;35,41&lt;/sup&gt;", "plainTextFormattedCitation" : "35,41", "previouslyFormattedCitation" : "&lt;sup&gt;35,41&lt;/sup&gt;" }, "properties" : { "noteIndex" : 0 }, "schema" : "https://github.com/citation-style-language/schema/raw/master/csl-citation.json" }</w:instrText>
      </w:r>
      <w:r w:rsidR="002734A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41</w:t>
      </w:r>
      <w:r w:rsidR="002734A3"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o 55%</w:t>
      </w:r>
      <w:r w:rsidR="00F461E2" w:rsidRPr="00202F98">
        <w:rPr>
          <w:rFonts w:ascii="Times New Roman" w:hAnsi="Times New Roman" w:cs="Times New Roman"/>
          <w:sz w:val="24"/>
          <w:szCs w:val="24"/>
        </w:rPr>
        <w:t>.</w:t>
      </w:r>
      <w:r w:rsidR="0095621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1",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mendeley" : { "formattedCitation" : "&lt;sup&gt;46&lt;/sup&gt;", "plainTextFormattedCitation" : "46", "previouslyFormattedCitation" : "&lt;sup&gt;46&lt;/sup&gt;" }, "properties" : { "noteIndex" : 9 }, "schema" : "https://github.com/citation-style-language/schema/raw/master/csl-citation.json" }</w:instrText>
      </w:r>
      <w:r w:rsidR="0095621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6</w:t>
      </w:r>
      <w:r w:rsidR="00956213"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Only one trial failed to report loss to follow-up at any stage of the trial</w:t>
      </w:r>
      <w:r w:rsidR="00F461E2" w:rsidRPr="00202F98">
        <w:rPr>
          <w:rFonts w:ascii="Times New Roman" w:hAnsi="Times New Roman" w:cs="Times New Roman"/>
          <w:sz w:val="24"/>
          <w:szCs w:val="24"/>
        </w:rPr>
        <w:t>.</w:t>
      </w:r>
      <w:r w:rsidR="004C7C0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1", "issue" : "17", "issued" : { "date-parts" : [ [ "1991", "10", "24" ] ] }, "page" : "1189-1195", "title" : "Prevention of postmenopausal osteoporosis", "type" : "article-journal", "volume" : "325" }, "uris" : [ "http://www.mendeley.com/documents/?uuid=4b7a315a-8718-486c-853e-e3332fccd9f5" ] } ], "mendeley" : { "formattedCitation" : "&lt;sup&gt;38&lt;/sup&gt;", "plainTextFormattedCitation" : "38", "previouslyFormattedCitation" : "&lt;sup&gt;38&lt;/sup&gt;" }, "properties" : { "noteIndex" : 9 }, "schema" : "https://github.com/citation-style-language/schema/raw/master/csl-citation.json" }</w:instrText>
      </w:r>
      <w:r w:rsidR="004C7C0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8</w:t>
      </w:r>
      <w:r w:rsidR="004C7C0B"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p>
    <w:p w14:paraId="01DB7987"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88" w14:textId="39D63913"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Fourteen studies reported </w:t>
      </w:r>
      <w:r w:rsidR="00E4046A" w:rsidRPr="00202F98">
        <w:rPr>
          <w:rFonts w:ascii="Times New Roman" w:hAnsi="Times New Roman" w:cs="Times New Roman"/>
          <w:sz w:val="24"/>
          <w:szCs w:val="24"/>
        </w:rPr>
        <w:t xml:space="preserve">that </w:t>
      </w:r>
      <w:r w:rsidRPr="00202F98">
        <w:rPr>
          <w:rFonts w:ascii="Times New Roman" w:hAnsi="Times New Roman" w:cs="Times New Roman"/>
          <w:sz w:val="24"/>
          <w:szCs w:val="24"/>
        </w:rPr>
        <w:t>the exercise was partly supervised (</w:t>
      </w:r>
      <w:r w:rsidR="00F265D7" w:rsidRPr="00202F98">
        <w:rPr>
          <w:rFonts w:ascii="Times New Roman" w:hAnsi="Times New Roman" w:cs="Times New Roman"/>
          <w:sz w:val="24"/>
          <w:szCs w:val="24"/>
        </w:rPr>
        <w:t>three</w:t>
      </w:r>
      <w:r w:rsidR="00C422F4" w:rsidRPr="00202F98">
        <w:rPr>
          <w:rFonts w:ascii="Times New Roman" w:hAnsi="Times New Roman" w:cs="Times New Roman"/>
          <w:sz w:val="24"/>
          <w:szCs w:val="24"/>
        </w:rPr>
        <w:t xml:space="preserve">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w:t>
      </w:r>
      <w:r w:rsidR="00F265D7" w:rsidRPr="00202F98">
        <w:rPr>
          <w:rFonts w:ascii="Times New Roman" w:hAnsi="Times New Roman" w:cs="Times New Roman"/>
          <w:sz w:val="24"/>
          <w:szCs w:val="24"/>
        </w:rPr>
        <w:t>four</w:t>
      </w:r>
      <w:r w:rsidR="00C422F4" w:rsidRPr="00202F98">
        <w:rPr>
          <w:rFonts w:ascii="Times New Roman" w:hAnsi="Times New Roman" w:cs="Times New Roman"/>
          <w:sz w:val="24"/>
          <w:szCs w:val="24"/>
        </w:rPr>
        <w:t xml:space="preserv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w:t>
      </w:r>
      <w:r w:rsidR="0074520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id" : "ITEM-2",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2",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3",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3",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4",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4", "issue" : "9", "issued" : { "date-parts" : [ [ "2005", "9", "8" ] ] }, "page" : "1096-1108", "title" : "Home-based resistance training improves femoral bone mineral density in women on hormone therapy", "type" : "article-journal", "volume" : "16" }, "uris" : [ "http://www.mendeley.com/documents/?uuid=282d4774-91fd-4c80-842a-864083121276" ] }, { "id" : "ITEM-5",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5",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6",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6",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7",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7",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mendeley" : { "formattedCitation" : "&lt;sup&gt;27,32\u201334,36,39,42&lt;/sup&gt;", "plainTextFormattedCitation" : "27,32\u201334,36,39,42", "previouslyFormattedCitation" : "&lt;sup&gt;27,32\u201334,36,39,42&lt;/sup&gt;" }, "properties" : { "noteIndex" : 0 }, "schema" : "https://github.com/citation-style-language/schema/raw/master/csl-citation.json" }</w:instrText>
      </w:r>
      <w:r w:rsidR="0074520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32–34,36,39,42</w:t>
      </w:r>
      <w:r w:rsidR="0074520C"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or fully supervised (</w:t>
      </w:r>
      <w:r w:rsidR="00F265D7" w:rsidRPr="00202F98">
        <w:rPr>
          <w:rFonts w:ascii="Times New Roman" w:hAnsi="Times New Roman" w:cs="Times New Roman"/>
          <w:sz w:val="24"/>
          <w:szCs w:val="24"/>
        </w:rPr>
        <w:t xml:space="preserve">six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w:t>
      </w:r>
      <w:r w:rsidR="00F265D7" w:rsidRPr="00202F98">
        <w:rPr>
          <w:rFonts w:ascii="Times New Roman" w:hAnsi="Times New Roman" w:cs="Times New Roman"/>
          <w:sz w:val="24"/>
          <w:szCs w:val="24"/>
        </w:rPr>
        <w:t xml:space="preserve">on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w:t>
      </w:r>
      <w:r w:rsidR="00F461E2" w:rsidRPr="00202F98">
        <w:rPr>
          <w:rFonts w:ascii="Times New Roman" w:hAnsi="Times New Roman" w:cs="Times New Roman"/>
          <w:sz w:val="24"/>
          <w:szCs w:val="24"/>
        </w:rPr>
        <w:t>.</w:t>
      </w:r>
      <w:r w:rsidR="00B14069"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2",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2", "issue" : "1", "issued" : { "date-parts" : [ [ "2001", "1", "1" ] ] }, "page" : "175-181", "title" : "Resistance Training over 2 Years Increases Bone Mass in Calcium-Replete Postmenopausal Women", "type" : "article-journal", "volume" : "16" }, "uris" : [ "http://www.mendeley.com/documents/?uuid=9a2cf3d7-2699-460f-9653-8919e5611ded" ] }, { "id" : "ITEM-3",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3", "issue" : "2", "issued" : { "date-parts" : [ [ "1996", "12", "3" ] ] }, "page" : "218-225", "title" : "Exercise effects on bone mass in postmenopausal women are site-specific and load-dependent", "type" : "article-journal", "volume" : "11" }, "uris" : [ "http://www.mendeley.com/documents/?uuid=1572275a-6d7a-4293-b442-eb40a847662f" ] }, { "id" : "ITEM-4",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4",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5",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5", "issue" : "17", "issued" : { "date-parts" : [ [ "1991", "10", "24" ] ] }, "page" : "1189-1195", "title" : "Prevention of postmenopausal osteoporosis", "type" : "article-journal", "volume" : "325" }, "uris" : [ "http://www.mendeley.com/documents/?uuid=4b7a315a-8718-486c-853e-e3332fccd9f5" ] }, { "id" : "ITEM-6",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6",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7",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7", "issue" : "4", "issued" : { "date-parts" : [ [ "2017", "4" ] ] }, "page" : "633-640", "title" : "Effects of ibuprofen and resistance training on bone and muscle", "type" : "article-journal", "volume" : "49" }, "uris" : [ "http://www.mendeley.com/documents/?uuid=83a65bb7-1ae9-44f8-bcbc-da9007184d0f" ] } ], "mendeley" : { "formattedCitation" : "&lt;sup&gt;28,29,31,35,38,45,51&lt;/sup&gt;", "plainTextFormattedCitation" : "28,29,31,35,38,45,51", "previouslyFormattedCitation" : "&lt;sup&gt;28,29,31,35,38,45,51&lt;/sup&gt;" }, "properties" : { "noteIndex" : 0 }, "schema" : "https://github.com/citation-style-language/schema/raw/master/csl-citation.json" }</w:instrText>
      </w:r>
      <w:r w:rsidR="00B14069"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8,29,31,35,38,45,51</w:t>
      </w:r>
      <w:r w:rsidR="00B14069"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Exercise sessions in both impact trials were home-based and unsupervised</w:t>
      </w:r>
      <w:r w:rsidR="00F461E2" w:rsidRPr="00202F98">
        <w:rPr>
          <w:rFonts w:ascii="Times New Roman" w:hAnsi="Times New Roman" w:cs="Times New Roman"/>
          <w:sz w:val="24"/>
          <w:szCs w:val="24"/>
        </w:rPr>
        <w:t>.</w:t>
      </w:r>
      <w:r w:rsidR="007C0E1A"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1",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id" : "ITEM-2",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2", "issue" : "6", "issued" : { "date-parts" : [ [ "2004", "6" ] ] }, "page" : "1053-1063", "title" : "The relations among upper-extremity loading characteristics and bone mineral density changes in young women", "type" : "article-journal", "volume" : "34" }, "uris" : [ "http://www.mendeley.com/documents/?uuid=7d45c353-ac06-4167-887a-56599e4eb55a" ] } ], "mendeley" : { "formattedCitation" : "&lt;sup&gt;37,48&lt;/sup&gt;", "plainTextFormattedCitation" : "37,48", "previouslyFormattedCitation" : "&lt;sup&gt;37,48&lt;/sup&gt;" }, "properties" : { "noteIndex" : 9 }, "schema" : "https://github.com/citation-style-language/schema/raw/master/csl-citation.json" }</w:instrText>
      </w:r>
      <w:r w:rsidR="007C0E1A"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7,48</w:t>
      </w:r>
      <w:r w:rsidR="007C0E1A"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 remaining studies did not describe supervision. </w:t>
      </w:r>
    </w:p>
    <w:p w14:paraId="01DB7989"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8A" w14:textId="37BF350D"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 xml:space="preserve">In two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studies</w:t>
      </w:r>
      <w:r w:rsidR="00F461E2" w:rsidRPr="00202F98">
        <w:rPr>
          <w:rFonts w:ascii="Times New Roman" w:hAnsi="Times New Roman" w:cs="Times New Roman"/>
          <w:sz w:val="24"/>
          <w:szCs w:val="24"/>
        </w:rPr>
        <w:t>,</w:t>
      </w:r>
      <w:r w:rsidR="00E51A3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1",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id" : "ITEM-2",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2", "issue" : "2", "issued" : { "date-parts" : [ [ "1996", "12", "3" ] ] }, "page" : "218-225", "title" : "Exercise effects on bone mass in postmenopausal women are site-specific and load-dependent", "type" : "article-journal", "volume" : "11" }, "uris" : [ "http://www.mendeley.com/documents/?uuid=1572275a-6d7a-4293-b442-eb40a847662f" ] } ], "mendeley" : { "formattedCitation" : "&lt;sup&gt;29,46&lt;/sup&gt;", "plainTextFormattedCitation" : "29,46", "previouslyFormattedCitation" : "&lt;sup&gt;29,46&lt;/sup&gt;" }, "properties" : { "noteIndex" : 9 }, "schema" : "https://github.com/citation-style-language/schema/raw/master/csl-citation.json" }</w:instrText>
      </w:r>
      <w:r w:rsidR="00E51A3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9,46</w:t>
      </w:r>
      <w:r w:rsidR="00E51A3B"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 contralateral limb was used as the control. Participants acted as their own control in on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study</w:t>
      </w:r>
      <w:r w:rsidR="00F461E2" w:rsidRPr="00202F98">
        <w:rPr>
          <w:rFonts w:ascii="Times New Roman" w:hAnsi="Times New Roman" w:cs="Times New Roman"/>
          <w:sz w:val="24"/>
          <w:szCs w:val="24"/>
        </w:rPr>
        <w:t>.</w:t>
      </w:r>
      <w:r w:rsidR="0009221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1",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44&lt;/sup&gt;", "plainTextFormattedCitation" : "44", "previouslyFormattedCitation" : "&lt;sup&gt;44&lt;/sup&gt;" }, "properties" : { "noteIndex" : 9 }, "schema" : "https://github.com/citation-style-language/schema/raw/master/csl-citation.json" }</w:instrText>
      </w:r>
      <w:r w:rsidR="0009221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4</w:t>
      </w:r>
      <w:r w:rsidR="0009221B"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3716FD" w:rsidRPr="00202F98">
        <w:rPr>
          <w:rFonts w:ascii="Times New Roman" w:hAnsi="Times New Roman" w:cs="Times New Roman"/>
          <w:sz w:val="24"/>
          <w:szCs w:val="24"/>
        </w:rPr>
        <w:t>F</w:t>
      </w:r>
      <w:r w:rsidR="00C2509B" w:rsidRPr="00202F98">
        <w:rPr>
          <w:rFonts w:ascii="Times New Roman" w:hAnsi="Times New Roman" w:cs="Times New Roman"/>
          <w:sz w:val="24"/>
          <w:szCs w:val="24"/>
        </w:rPr>
        <w:t>ive</w:t>
      </w:r>
      <w:r w:rsidR="003716FD" w:rsidRPr="00202F98">
        <w:rPr>
          <w:rFonts w:ascii="Times New Roman" w:hAnsi="Times New Roman" w:cs="Times New Roman"/>
          <w:sz w:val="24"/>
          <w:szCs w:val="24"/>
        </w:rPr>
        <w:t xml:space="preserve"> </w:t>
      </w:r>
      <w:r w:rsidRPr="00202F98">
        <w:rPr>
          <w:rFonts w:ascii="Times New Roman" w:hAnsi="Times New Roman" w:cs="Times New Roman"/>
          <w:sz w:val="24"/>
          <w:szCs w:val="24"/>
        </w:rPr>
        <w:t>other studies (</w:t>
      </w:r>
      <w:r w:rsidR="00C2509B" w:rsidRPr="00202F98">
        <w:rPr>
          <w:rFonts w:ascii="Times New Roman" w:hAnsi="Times New Roman" w:cs="Times New Roman"/>
          <w:sz w:val="24"/>
          <w:szCs w:val="24"/>
        </w:rPr>
        <w:t>4</w:t>
      </w:r>
      <w:r w:rsidRPr="00202F98">
        <w:rPr>
          <w:rFonts w:ascii="Times New Roman" w:hAnsi="Times New Roman" w:cs="Times New Roman"/>
          <w:sz w:val="24"/>
          <w:szCs w:val="24"/>
        </w:rPr>
        <w:t xml:space="preserve"> </w:t>
      </w:r>
      <w:r w:rsidR="00D00D37" w:rsidRPr="00202F98">
        <w:rPr>
          <w:rFonts w:ascii="Times New Roman" w:hAnsi="Times New Roman" w:cs="Times New Roman"/>
          <w:sz w:val="24"/>
          <w:szCs w:val="24"/>
        </w:rPr>
        <w:t>RTHI</w:t>
      </w:r>
      <w:r w:rsidR="004522B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1",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2",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2", "issue" : "17", "issued" : { "date-parts" : [ [ "1991", "10", "24" ] ] }, "page" : "1189-1195", "title" : "Prevention of postmenopausal osteoporosis", "type" : "article-journal", "volume" : "325" }, "uris" : [ "http://www.mendeley.com/documents/?uuid=4b7a315a-8718-486c-853e-e3332fccd9f5" ] }, { "id" : "ITEM-3",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3",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4", "itemData" : { "ISBN" : "1108-7161 (Print)\\r1108-7161 (Linking)", "ISSN" : "11087161", "PMID" : "23445916", "abstract" : "OBJECTIVES: In order to better understand which training approaches are more effective for preventing bone loss in post-menopausal women with low bone mass, we examined the effect of a nine-month resistive exercise program with either an additional whole body vibration exercise (VIB) or balance training (BAL).\\n\\nMETHODS: 68 post-menopausal women with osteopenia were recruited for the study and were randomised to either the VIB or BAL group. Two training sessions per week were performed. 57 subjects completed the study (VIB n=26; BAL n=31). Peripheral quantitative computed tomography (pQCT) measurements of the tibia, fibula, radius and ulna were performed at baseline and at the end of the intervention period at the epiphysis (4% site) and diaphysis (66% site). Analysis was done on an intent-to-treat approach.\\n\\nRESULTS: Significant increases in bone density and strength were seen at a number of measurement sites after the intervention period. No significant differences were seen in the response of the two groups at the lower-leg.\\n\\nCONCLUSIONS: This study provided evidence that a twice weekly resistive exercise program with either additional balance or vibration training could increase bone density at the distal tibia after a nine-month intervention period in post-menopausal women with low bone mass.", "author" : [ { "dropping-particle" : "", "family" : "Stolzenberg", "given" : "Nils", "non-dropping-particle" : "", "parse-names" : false, "suffix" : "" }, { "dropping-particle" : "", "family" : "Belav\u00fd", "given" : "D. L.", "non-dropping-particle" : "", "parse-names" : false, "suffix" : "" }, { "dropping-particle" : "", "family" : "Beller", "given" : "G.", "non-dropping-particle" : "", "parse-names" : false, "suffix" : "" }, { "dropping-particle" : "", "family" : "Armbrecht", "given" : "G.", "non-dropping-particle" : "", "parse-names" : false, "suffix" : "" }, { "dropping-particle" : "", "family" : "Semler", "given" : "J.", "non-dropping-particle" : "", "parse-names" : false, "suffix" : "" }, { "dropping-particle" : "", "family" : "Felsenberg", "given" : "D.", "non-dropping-particle" : "", "parse-names" : false, "suffix" : "" } ], "container-title" : "Journal of Musculoskeletal Neuronal Interactions", "id" : "ITEM-4", "issue" : "1", "issued" : { "date-parts" : [ [ "2013" ] ] }, "page" : "66-76", "title" : "Bone strength and density via pQCT in post-menopausal osteopenic women after 9 months resistive exercise with whole body vibration or proprioceptive exercise", "type" : "article-journal", "volume" : "13" }, "uris" : [ "http://www.mendeley.com/documents/?uuid=0e500d0f-f031-4e7d-91ec-de923ca3d639" ] } ], "mendeley" : { "formattedCitation" : "&lt;sup&gt;31,38\u201340&lt;/sup&gt;", "plainTextFormattedCitation" : "31,38\u201340", "previouslyFormattedCitation" : "&lt;sup&gt;31,38\u201340&lt;/sup&gt;" }, "properties" : { "noteIndex" : 9 }, "schema" : "https://github.com/citation-style-language/schema/raw/master/csl-citation.json" }</w:instrText>
      </w:r>
      <w:r w:rsidR="004522B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1,38–40</w:t>
      </w:r>
      <w:r w:rsidR="004522B4"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d </w:t>
      </w:r>
      <w:r w:rsidR="00F265D7" w:rsidRPr="00202F98">
        <w:rPr>
          <w:rFonts w:ascii="Times New Roman" w:hAnsi="Times New Roman" w:cs="Times New Roman"/>
          <w:sz w:val="24"/>
          <w:szCs w:val="24"/>
        </w:rPr>
        <w:t xml:space="preserve">one </w:t>
      </w:r>
      <w:r w:rsidR="00D00D37" w:rsidRPr="00202F98">
        <w:rPr>
          <w:rFonts w:ascii="Times New Roman" w:hAnsi="Times New Roman" w:cs="Times New Roman"/>
          <w:sz w:val="24"/>
          <w:szCs w:val="24"/>
        </w:rPr>
        <w:t>RTLI</w:t>
      </w:r>
      <w:r w:rsidR="00AC19EB" w:rsidRPr="00202F98">
        <w:rPr>
          <w:rFonts w:ascii="Times New Roman" w:hAnsi="Times New Roman" w:cs="Times New Roman"/>
          <w:sz w:val="24"/>
          <w:szCs w:val="24"/>
        </w:rPr>
        <w:t>)</w:t>
      </w:r>
      <w:r w:rsidR="004522B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1", "issue" : "9", "issued" : { "date-parts" : [ [ "2005", "9", "8" ] ] }, "page" : "1096-1108", "title" : "Home-based resistance training improves femoral bone mineral density in women on hormone therapy", "type" : "article-journal", "volume" : "16" }, "uris" : [ "http://www.mendeley.com/documents/?uuid=282d4774-91fd-4c80-842a-864083121276" ] } ], "mendeley" : { "formattedCitation" : "&lt;sup&gt;36&lt;/sup&gt;", "plainTextFormattedCitation" : "36", "previouslyFormattedCitation" : "&lt;sup&gt;36&lt;/sup&gt;" }, "properties" : { "noteIndex" : 9 }, "schema" : "https://github.com/citation-style-language/schema/raw/master/csl-citation.json" }</w:instrText>
      </w:r>
      <w:r w:rsidR="004522B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6</w:t>
      </w:r>
      <w:r w:rsidR="004522B4"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involved a comparison group rather than a control group. For those studies with a ‘true’ control group, participants in </w:t>
      </w:r>
      <w:r w:rsidR="00542124" w:rsidRPr="00202F98">
        <w:rPr>
          <w:rFonts w:ascii="Times New Roman" w:hAnsi="Times New Roman" w:cs="Times New Roman"/>
          <w:sz w:val="24"/>
          <w:szCs w:val="24"/>
        </w:rPr>
        <w:t>three</w:t>
      </w:r>
      <w:r w:rsidRPr="00202F98">
        <w:rPr>
          <w:rFonts w:ascii="Times New Roman" w:hAnsi="Times New Roman" w:cs="Times New Roman"/>
          <w:sz w:val="24"/>
          <w:szCs w:val="24"/>
        </w:rPr>
        <w:t xml:space="preserve"> studies, all </w:t>
      </w:r>
      <w:r w:rsidR="00D00D37" w:rsidRPr="00202F98">
        <w:rPr>
          <w:rFonts w:ascii="Times New Roman" w:hAnsi="Times New Roman" w:cs="Times New Roman"/>
          <w:sz w:val="24"/>
          <w:szCs w:val="24"/>
        </w:rPr>
        <w:t>RTHI</w:t>
      </w:r>
      <w:r w:rsidR="00B62A02" w:rsidRPr="00202F98">
        <w:rPr>
          <w:rFonts w:ascii="Times New Roman" w:hAnsi="Times New Roman" w:cs="Times New Roman"/>
          <w:sz w:val="24"/>
          <w:szCs w:val="24"/>
        </w:rPr>
        <w:t>,</w:t>
      </w:r>
      <w:r w:rsidR="00AC4C0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1",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2",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2",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id" : "ITEM-3",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3", "issue" : "4", "issued" : { "date-parts" : [ [ "2017", "4" ] ] }, "page" : "633-640", "title" : "Effects of ibuprofen and resistance training on bone and muscle", "type" : "article-journal", "volume" : "49" }, "uris" : [ "http://www.mendeley.com/documents/?uuid=83a65bb7-1ae9-44f8-bcbc-da9007184d0f" ] } ], "mendeley" : { "formattedCitation" : "&lt;sup&gt;34,49,51&lt;/sup&gt;", "plainTextFormattedCitation" : "34,49,51", "previouslyFormattedCitation" : "&lt;sup&gt;34,49,51&lt;/sup&gt;" }, "properties" : { "noteIndex" : 0 }, "schema" : "https://github.com/citation-style-language/schema/raw/master/csl-citation.json" }</w:instrText>
      </w:r>
      <w:r w:rsidR="00AC4C0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4,49,51</w:t>
      </w:r>
      <w:r w:rsidR="00AC4C0C"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performed ‘sham’ exercise, in the form of stretching and relaxation. One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study failed to describe the control group instruction</w:t>
      </w:r>
      <w:r w:rsidR="00EF79FD" w:rsidRPr="00202F98">
        <w:rPr>
          <w:rFonts w:ascii="Times New Roman" w:hAnsi="Times New Roman" w:cs="Times New Roman"/>
          <w:sz w:val="24"/>
          <w:szCs w:val="24"/>
        </w:rPr>
        <w:t>.</w:t>
      </w:r>
      <w:r w:rsidR="00E6473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1",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mendeley" : { "formattedCitation" : "&lt;sup&gt;44&lt;/sup&gt;", "plainTextFormattedCitation" : "44", "previouslyFormattedCitation" : "&lt;sup&gt;44&lt;/sup&gt;" }, "properties" : { "noteIndex" : 9 }, "schema" : "https://github.com/citation-style-language/schema/raw/master/csl-citation.json" }</w:instrText>
      </w:r>
      <w:r w:rsidR="00E6473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4</w:t>
      </w:r>
      <w:r w:rsidR="00E6473B"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In the remaining studies, including both impact exercise trials, participants were requested to continue with their usual lifestyle.</w:t>
      </w:r>
    </w:p>
    <w:p w14:paraId="01DB798B"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8C" w14:textId="73B4C2D8"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Alongside the prescribed exercise, participants in some studies </w:t>
      </w:r>
      <w:r w:rsidR="00732D0E" w:rsidRPr="00202F98">
        <w:rPr>
          <w:rFonts w:ascii="Times New Roman" w:hAnsi="Times New Roman" w:cs="Times New Roman"/>
          <w:sz w:val="24"/>
          <w:szCs w:val="24"/>
        </w:rPr>
        <w:t>(</w:t>
      </w:r>
      <w:r w:rsidR="00F265D7" w:rsidRPr="00202F98">
        <w:rPr>
          <w:rFonts w:ascii="Times New Roman" w:hAnsi="Times New Roman" w:cs="Times New Roman"/>
          <w:sz w:val="24"/>
          <w:szCs w:val="24"/>
        </w:rPr>
        <w:t xml:space="preserve">four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w:t>
      </w:r>
      <w:r w:rsidR="00F265D7" w:rsidRPr="00202F98">
        <w:rPr>
          <w:rFonts w:ascii="Times New Roman" w:hAnsi="Times New Roman" w:cs="Times New Roman"/>
          <w:sz w:val="24"/>
          <w:szCs w:val="24"/>
        </w:rPr>
        <w:t xml:space="preserve">two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received calcium supplements</w:t>
      </w:r>
      <w:r w:rsidR="00EF79FD" w:rsidRPr="00202F98">
        <w:rPr>
          <w:rFonts w:ascii="Times New Roman" w:hAnsi="Times New Roman" w:cs="Times New Roman"/>
          <w:sz w:val="24"/>
          <w:szCs w:val="24"/>
        </w:rPr>
        <w:t>.</w:t>
      </w:r>
      <w:r w:rsidR="0087714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id" : "ITEM-2",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2", "issue" : "1", "issued" : { "date-parts" : [ [ "2001", "1", "1" ] ] }, "page" : "175-181", "title" : "Resistance Training over 2 Years Increases Bone Mass in Calcium-Replete Postmenopausal Women", "type" : "article-journal", "volume" : "16" }, "uris" : [ "http://www.mendeley.com/documents/?uuid=9a2cf3d7-2699-460f-9653-8919e5611ded" ] }, { "id" : "ITEM-3",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3", "issue" : "5 Pt 1", "issued" : { "date-parts" : [ [ "1987", "5" ] ] }, "page" : "280-3", "title" : "Dynamic bone loading exercises for postmenopausal women: effect on the density of the distal radius.", "type" : "article-journal", "volume" : "68" }, "uris" : [ "http://www.mendeley.com/documents/?uuid=457991bb-58bb-4c2a-8d70-a1ca7ded60d2" ] }, { "id" : "ITEM-4",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4",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5",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5",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6",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6", "issue" : "3", "issued" : { "date-parts" : [ [ "1990", "9" ] ] }, "page" : "243-249", "title" : "Effects of exercise on bone mineral content in postmenopausal women", "type" : "article-journal", "volume" : "61" }, "uris" : [ "http://www.mendeley.com/documents/?uuid=bd94db5c-fda9-4b64-ac1b-29134b8ae8de" ] } ], "mendeley" : { "formattedCitation" : "&lt;sup&gt;26,28,41,43,45,47&lt;/sup&gt;", "plainTextFormattedCitation" : "26,28,41,43,45,47", "previouslyFormattedCitation" : "&lt;sup&gt;26,28,41,43,45,47&lt;/sup&gt;" }, "properties" : { "noteIndex" : 0 }, "schema" : "https://github.com/citation-style-language/schema/raw/master/csl-citation.json" }</w:instrText>
      </w:r>
      <w:r w:rsidR="0087714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28,41,43,45,47</w:t>
      </w:r>
      <w:r w:rsidR="0087714E"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Others (</w:t>
      </w:r>
      <w:r w:rsidR="00F265D7" w:rsidRPr="00202F98">
        <w:rPr>
          <w:rFonts w:ascii="Times New Roman" w:hAnsi="Times New Roman" w:cs="Times New Roman"/>
          <w:sz w:val="24"/>
          <w:szCs w:val="24"/>
        </w:rPr>
        <w:t xml:space="preserve">three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w:t>
      </w:r>
      <w:r w:rsidR="00F265D7" w:rsidRPr="00202F98">
        <w:rPr>
          <w:rFonts w:ascii="Times New Roman" w:hAnsi="Times New Roman" w:cs="Times New Roman"/>
          <w:sz w:val="24"/>
          <w:szCs w:val="24"/>
        </w:rPr>
        <w:t xml:space="preserve">two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received calcium and vitamin D supplements</w:t>
      </w:r>
      <w:r w:rsidR="00EF79FD" w:rsidRPr="00202F98">
        <w:rPr>
          <w:rFonts w:ascii="Times New Roman" w:hAnsi="Times New Roman" w:cs="Times New Roman"/>
          <w:sz w:val="24"/>
          <w:szCs w:val="24"/>
        </w:rPr>
        <w:t>;</w:t>
      </w:r>
      <w:r w:rsidR="00D1662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1",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2",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2", "issue" : "9", "issued" : { "date-parts" : [ [ "2005", "9", "8" ] ] }, "page" : "1096-1108", "title" : "Home-based resistance training improves femoral bone mineral density in women on hormone therapy", "type" : "article-journal", "volume" : "16" }, "uris" : [ "http://www.mendeley.com/documents/?uuid=282d4774-91fd-4c80-842a-864083121276" ] }, { "id" : "ITEM-3",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3",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4",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4", "issue" : "11", "issued" : { "date-parts" : [ [ "2000", "11" ] ] }, "page" : "1949-57", "title" : "Musculoskeletal responses to high- and low-intensity resistance training in early postmenopausal women.", "type" : "article-journal", "volume" : "32" }, "uris" : [ "http://www.mendeley.com/documents/?uuid=b2be5dab-431e-429f-8bf5-8f1f3390aa93" ] }, { "id" : "ITEM-5",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5", "issue" : "4", "issued" : { "date-parts" : [ [ "2017", "4" ] ] }, "page" : "633-640", "title" : "Effects of ibuprofen and resistance training on bone and muscle", "type" : "article-journal", "volume" : "49" }, "uris" : [ "http://www.mendeley.com/documents/?uuid=83a65bb7-1ae9-44f8-bcbc-da9007184d0f" ] } ], "mendeley" : { "formattedCitation" : "&lt;sup&gt;32,36,39,50,51&lt;/sup&gt;", "plainTextFormattedCitation" : "32,36,39,50,51", "previouslyFormattedCitation" : "&lt;sup&gt;32,36,39,50,51&lt;/sup&gt;" }, "properties" : { "noteIndex" : 0 }, "schema" : "https://github.com/citation-style-language/schema/raw/master/csl-citation.json" }</w:instrText>
      </w:r>
      <w:r w:rsidR="00D1662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2,36,39,50,51</w:t>
      </w:r>
      <w:r w:rsidR="00D1662B"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or dietary advice to take more calcium</w:t>
      </w:r>
      <w:r w:rsidR="00EF79FD" w:rsidRPr="00202F98">
        <w:rPr>
          <w:rFonts w:ascii="Times New Roman" w:hAnsi="Times New Roman" w:cs="Times New Roman"/>
          <w:sz w:val="24"/>
          <w:szCs w:val="24"/>
        </w:rPr>
        <w:t>.</w:t>
      </w:r>
      <w:r w:rsidR="00090BD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1",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mendeley" : { "formattedCitation" : "&lt;sup&gt;30&lt;/sup&gt;", "plainTextFormattedCitation" : "30", "previouslyFormattedCitation" : "&lt;sup&gt;30&lt;/sup&gt;" }, "properties" : { "noteIndex" : 9 }, "schema" : "https://github.com/citation-style-language/schema/raw/master/csl-citation.json" }</w:instrText>
      </w:r>
      <w:r w:rsidR="00090BD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0</w:t>
      </w:r>
      <w:r w:rsidR="00090BD7"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In one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study</w:t>
      </w:r>
      <w:r w:rsidR="00B318F2" w:rsidRPr="00202F98">
        <w:rPr>
          <w:rFonts w:ascii="Times New Roman" w:hAnsi="Times New Roman" w:cs="Times New Roman"/>
          <w:sz w:val="24"/>
          <w:szCs w:val="24"/>
        </w:rPr>
        <w:t>,</w:t>
      </w:r>
      <w:r w:rsidRPr="00202F98">
        <w:rPr>
          <w:rFonts w:ascii="Times New Roman" w:hAnsi="Times New Roman" w:cs="Times New Roman"/>
          <w:sz w:val="24"/>
          <w:szCs w:val="24"/>
        </w:rPr>
        <w:t xml:space="preserve"> exercise was combined with a daily dose of 0.625 mg conjugated oestrogen</w:t>
      </w:r>
      <w:r w:rsidR="00EF79FD" w:rsidRPr="00202F98">
        <w:rPr>
          <w:rFonts w:ascii="Times New Roman" w:hAnsi="Times New Roman" w:cs="Times New Roman"/>
          <w:sz w:val="24"/>
          <w:szCs w:val="24"/>
        </w:rPr>
        <w:t>.</w:t>
      </w:r>
      <w:r w:rsidR="00090BD7"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1",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mendeley" : { "formattedCitation" : "&lt;sup&gt;31&lt;/sup&gt;", "plainTextFormattedCitation" : "31", "previouslyFormattedCitation" : "&lt;sup&gt;31&lt;/sup&gt;" }, "properties" : { "noteIndex" : 9 }, "schema" : "https://github.com/citation-style-language/schema/raw/master/csl-citation.json" }</w:instrText>
      </w:r>
      <w:r w:rsidR="00090BD7"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1</w:t>
      </w:r>
      <w:r w:rsidR="00090BD7" w:rsidRPr="00202F98">
        <w:rPr>
          <w:rFonts w:ascii="Times New Roman" w:hAnsi="Times New Roman" w:cs="Times New Roman"/>
          <w:sz w:val="24"/>
          <w:szCs w:val="24"/>
        </w:rPr>
        <w:fldChar w:fldCharType="end"/>
      </w:r>
      <w:r w:rsidR="00267603" w:rsidRPr="00202F98">
        <w:rPr>
          <w:rFonts w:ascii="Times New Roman" w:hAnsi="Times New Roman" w:cs="Times New Roman"/>
          <w:sz w:val="24"/>
          <w:szCs w:val="24"/>
        </w:rPr>
        <w:t xml:space="preserve"> </w:t>
      </w:r>
      <w:r w:rsidR="00942CB5" w:rsidRPr="00202F98">
        <w:rPr>
          <w:rFonts w:ascii="Times New Roman" w:hAnsi="Times New Roman" w:cs="Times New Roman"/>
          <w:sz w:val="24"/>
          <w:szCs w:val="24"/>
        </w:rPr>
        <w:t>Across these studies</w:t>
      </w:r>
      <w:r w:rsidR="0089142A" w:rsidRPr="00202F98">
        <w:rPr>
          <w:rFonts w:ascii="Times New Roman" w:hAnsi="Times New Roman" w:cs="Times New Roman"/>
          <w:sz w:val="24"/>
          <w:szCs w:val="24"/>
        </w:rPr>
        <w:t>,</w:t>
      </w:r>
      <w:r w:rsidR="00942CB5" w:rsidRPr="00202F98">
        <w:rPr>
          <w:rFonts w:ascii="Times New Roman" w:hAnsi="Times New Roman" w:cs="Times New Roman"/>
          <w:sz w:val="24"/>
          <w:szCs w:val="24"/>
        </w:rPr>
        <w:t xml:space="preserve"> </w:t>
      </w:r>
      <w:r w:rsidR="00B318F2" w:rsidRPr="00202F98">
        <w:rPr>
          <w:rFonts w:ascii="Times New Roman" w:hAnsi="Times New Roman" w:cs="Times New Roman"/>
          <w:sz w:val="24"/>
          <w:szCs w:val="24"/>
        </w:rPr>
        <w:t xml:space="preserve">both the exercise intervention group and the control/comparison group were </w:t>
      </w:r>
      <w:r w:rsidR="00942CB5" w:rsidRPr="00202F98">
        <w:rPr>
          <w:rFonts w:ascii="Times New Roman" w:hAnsi="Times New Roman" w:cs="Times New Roman"/>
          <w:sz w:val="24"/>
          <w:szCs w:val="24"/>
        </w:rPr>
        <w:t>given the concurrent interventions (i.e. calcium/vitamin D supplements</w:t>
      </w:r>
      <w:r w:rsidR="00A836EF" w:rsidRPr="00202F98">
        <w:rPr>
          <w:rFonts w:ascii="Times New Roman" w:hAnsi="Times New Roman" w:cs="Times New Roman"/>
          <w:sz w:val="24"/>
          <w:szCs w:val="24"/>
        </w:rPr>
        <w:t>/</w:t>
      </w:r>
      <w:r w:rsidR="00942CB5" w:rsidRPr="00202F98">
        <w:rPr>
          <w:rFonts w:ascii="Times New Roman" w:hAnsi="Times New Roman" w:cs="Times New Roman"/>
          <w:sz w:val="24"/>
          <w:szCs w:val="24"/>
        </w:rPr>
        <w:t>oestrogen</w:t>
      </w:r>
      <w:r w:rsidR="001273BA" w:rsidRPr="00202F98">
        <w:rPr>
          <w:rFonts w:ascii="Times New Roman" w:hAnsi="Times New Roman" w:cs="Times New Roman"/>
          <w:sz w:val="24"/>
          <w:szCs w:val="24"/>
        </w:rPr>
        <w:t>)</w:t>
      </w:r>
      <w:r w:rsidR="00A86174" w:rsidRPr="00202F98">
        <w:rPr>
          <w:rFonts w:ascii="Times New Roman" w:hAnsi="Times New Roman" w:cs="Times New Roman"/>
          <w:sz w:val="24"/>
          <w:szCs w:val="24"/>
        </w:rPr>
        <w:t xml:space="preserve">, thus minimising the confounding effect of </w:t>
      </w:r>
      <w:r w:rsidR="00A836EF" w:rsidRPr="00202F98">
        <w:rPr>
          <w:rFonts w:ascii="Times New Roman" w:hAnsi="Times New Roman" w:cs="Times New Roman"/>
          <w:sz w:val="24"/>
          <w:szCs w:val="24"/>
        </w:rPr>
        <w:t xml:space="preserve">the </w:t>
      </w:r>
      <w:r w:rsidR="00942CB5" w:rsidRPr="00202F98">
        <w:rPr>
          <w:rFonts w:ascii="Times New Roman" w:hAnsi="Times New Roman" w:cs="Times New Roman"/>
          <w:sz w:val="24"/>
          <w:szCs w:val="24"/>
        </w:rPr>
        <w:t xml:space="preserve">intake. </w:t>
      </w:r>
      <w:r w:rsidR="009A7976" w:rsidRPr="00202F98">
        <w:rPr>
          <w:rFonts w:ascii="Times New Roman" w:hAnsi="Times New Roman" w:cs="Times New Roman"/>
          <w:sz w:val="24"/>
          <w:szCs w:val="24"/>
        </w:rPr>
        <w:t xml:space="preserve"> </w:t>
      </w:r>
    </w:p>
    <w:p w14:paraId="01DB798D"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8E" w14:textId="42A2459B" w:rsidR="002E3703" w:rsidRPr="00202F98" w:rsidRDefault="005F2EEF"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Fifteen studies</w:t>
      </w:r>
      <w:r w:rsidR="00312DED"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 xml:space="preserve">measured </w:t>
      </w:r>
      <w:r w:rsidR="00E94992" w:rsidRPr="00202F98">
        <w:rPr>
          <w:rFonts w:ascii="Times New Roman" w:hAnsi="Times New Roman" w:cs="Times New Roman"/>
          <w:sz w:val="24"/>
          <w:szCs w:val="24"/>
        </w:rPr>
        <w:t>bone mass</w:t>
      </w:r>
      <w:r w:rsidR="002E3703" w:rsidRPr="00202F98">
        <w:rPr>
          <w:rFonts w:ascii="Times New Roman" w:hAnsi="Times New Roman" w:cs="Times New Roman"/>
          <w:sz w:val="24"/>
          <w:szCs w:val="24"/>
        </w:rPr>
        <w:t xml:space="preserve"> using DXA</w:t>
      </w:r>
      <w:r w:rsidR="00EF79FD" w:rsidRPr="00202F98">
        <w:rPr>
          <w:rFonts w:ascii="Times New Roman" w:hAnsi="Times New Roman" w:cs="Times New Roman"/>
          <w:sz w:val="24"/>
          <w:szCs w:val="24"/>
        </w:rPr>
        <w:t>,</w:t>
      </w:r>
      <w:r w:rsidR="00B307C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id" : "ITEM-2",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2",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3",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3", "issue" : "1", "issued" : { "date-parts" : [ [ "2001", "1", "1" ] ] }, "page" : "175-181", "title" : "Resistance Training over 2 Years Increases Bone Mass in Calcium-Replete Postmenopausal Women", "type" : "article-journal", "volume" : "16" }, "uris" : [ "http://www.mendeley.com/documents/?uuid=9a2cf3d7-2699-460f-9653-8919e5611ded" ] }, { "id" : "ITEM-4",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4", "issue" : "2", "issued" : { "date-parts" : [ [ "1996", "12", "3" ] ] }, "page" : "218-225", "title" : "Exercise effects on bone mass in postmenopausal women are site-specific and load-dependent", "type" : "article-journal", "volume" : "11" }, "uris" : [ "http://www.mendeley.com/documents/?uuid=1572275a-6d7a-4293-b442-eb40a847662f" ] }, { "id" : "ITEM-5",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5",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6",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6",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7",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7",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8",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8", "issue" : "9", "issued" : { "date-parts" : [ [ "2005", "9", "8" ] ] }, "page" : "1096-1108", "title" : "Home-based resistance training improves femoral bone mineral density in women on hormone therapy", "type" : "article-journal", "volume" : "16" }, "uris" : [ "http://www.mendeley.com/documents/?uuid=282d4774-91fd-4c80-842a-864083121276" ] }, { "id" : "ITEM-9",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9",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id" : "ITEM-10",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10",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11",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11", "issue" : "11", "issued" : { "date-parts" : [ [ "2000", "11" ] ] }, "page" : "1949-57", "title" : "Musculoskeletal responses to high- and low-intensity resistance training in early postmenopausal women.", "type" : "article-journal", "volume" : "32" }, "uris" : [ "http://www.mendeley.com/documents/?uuid=b2be5dab-431e-429f-8bf5-8f1f3390aa93" ] }, { "id" : "ITEM-12",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12",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13",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3",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14",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14", "issue" : "6", "issued" : { "date-parts" : [ [ "2004", "6" ] ] }, "page" : "1053-1063", "title" : "The relations among upper-extremity loading characteristics and bone mineral density changes in young women", "type" : "article-journal", "volume" : "34" }, "uris" : [ "http://www.mendeley.com/documents/?uuid=7d45c353-ac06-4167-887a-56599e4eb55a" ] }, { "id" : "ITEM-15",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15",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mendeley" : { "formattedCitation" : "&lt;sup&gt;26,28\u201334,36,37,39,42,45,48,50&lt;/sup&gt;", "plainTextFormattedCitation" : "26,28\u201334,36,37,39,42,45,48,50", "previouslyFormattedCitation" : "&lt;sup&gt;26,28\u201334,36,37,39,42,45,48,50&lt;/sup&gt;" }, "properties" : { "noteIndex" : 0 }, "schema" : "https://github.com/citation-style-language/schema/raw/master/csl-citation.json" }</w:instrText>
      </w:r>
      <w:r w:rsidR="00B307C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28–34,36,37,39,42,45,48,50</w:t>
      </w:r>
      <w:r w:rsidR="00B307CE"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six us</w:t>
      </w:r>
      <w:r w:rsidR="00980D2E" w:rsidRPr="00202F98">
        <w:rPr>
          <w:rFonts w:ascii="Times New Roman" w:hAnsi="Times New Roman" w:cs="Times New Roman"/>
          <w:sz w:val="24"/>
          <w:szCs w:val="24"/>
        </w:rPr>
        <w:t>ed pQCT</w:t>
      </w:r>
      <w:r w:rsidR="00EF79FD" w:rsidRPr="00202F98">
        <w:rPr>
          <w:rFonts w:ascii="Times New Roman" w:hAnsi="Times New Roman" w:cs="Times New Roman"/>
          <w:sz w:val="24"/>
          <w:szCs w:val="24"/>
        </w:rPr>
        <w:t>,</w:t>
      </w:r>
      <w:r w:rsidR="002B150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2", "itemData" : { "ISBN" : "1108-7161 (Print)\\r1108-7161 (Linking)", "ISSN" : "11087161", "PMID" : "23445916", "abstract" : "OBJECTIVES: In order to better understand which training approaches are more effective for preventing bone loss in post-menopausal women with low bone mass, we examined the effect of a nine-month resistive exercise program with either an additional whole body vibration exercise (VIB) or balance training (BAL).\\n\\nMETHODS: 68 post-menopausal women with osteopenia were recruited for the study and were randomised to either the VIB or BAL group. Two training sessions per week were performed. 57 subjects completed the study (VIB n=26; BAL n=31). Peripheral quantitative computed tomography (pQCT) measurements of the tibia, fibula, radius and ulna were performed at baseline and at the end of the intervention period at the epiphysis (4% site) and diaphysis (66% site). Analysis was done on an intent-to-treat approach.\\n\\nRESULTS: Significant increases in bone density and strength were seen at a number of measurement sites after the intervention period. No significant differences were seen in the response of the two groups at the lower-leg.\\n\\nCONCLUSIONS: This study provided evidence that a twice weekly resistive exercise program with either additional balance or vibration training could increase bone density at the distal tibia after a nine-month intervention period in post-menopausal women with low bone mass.", "author" : [ { "dropping-particle" : "", "family" : "Stolzenberg", "given" : "Nils", "non-dropping-particle" : "", "parse-names" : false, "suffix" : "" }, { "dropping-particle" : "", "family" : "Belav\u00fd", "given" : "D. L.", "non-dropping-particle" : "", "parse-names" : false, "suffix" : "" }, { "dropping-particle" : "", "family" : "Beller", "given" : "G.", "non-dropping-particle" : "", "parse-names" : false, "suffix" : "" }, { "dropping-particle" : "", "family" : "Armbrecht", "given" : "G.", "non-dropping-particle" : "", "parse-names" : false, "suffix" : "" }, { "dropping-particle" : "", "family" : "Semler", "given" : "J.", "non-dropping-particle" : "", "parse-names" : false, "suffix" : "" }, { "dropping-particle" : "", "family" : "Felsenberg", "given" : "D.", "non-dropping-particle" : "", "parse-names" : false, "suffix" : "" } ], "container-title" : "Journal of Musculoskeletal Neuronal Interactions", "id" : "ITEM-2", "issue" : "1", "issued" : { "date-parts" : [ [ "2013" ] ] }, "page" : "66-76", "title" : "Bone strength and density via pQCT in post-menopausal osteopenic women after 9 months resistive exercise with whole body vibration or proprioceptive exercise", "type" : "article-journal", "volume" : "13" }, "uris" : [ "http://www.mendeley.com/documents/?uuid=0e500d0f-f031-4e7d-91ec-de923ca3d639" ] }, { "id" : "ITEM-3",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3",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id" : "ITEM-4",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4",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5", "itemData" : { "DOI" : "10.1089/jwh.1998.7.701", "ISSN" : "1059-7115", "author" : [ { "dropping-particle" : "", "family" : "Danz", "given" : "A.M.", "non-dropping-particle" : "", "parse-names" : false, "suffix" : "" }, { "dropping-particle" : "", "family" : "Zittermann", "given" : "A.", "non-dropping-particle" : "", "parse-names" : false, "suffix" : "" }, { "dropping-particle" : "", "family" : "Schiedermaier", "given" : "U.", "non-dropping-particle" : "", "parse-names" : false, "suffix" : "" }, { "dropping-particle" : "", "family" : "Klein", "given" : "K.", "non-dropping-particle" : "", "parse-names" : false, "suffix" : "" }, { "dropping-particle" : "", "family" : "H\u00f6tzel", "given" : "D.", "non-dropping-particle" : "", "parse-names" : false, "suffix" : "" }, { "dropping-particle" : "", "family" : "Sch\u00f6nau", "given" : "E.", "non-dropping-particle" : "", "parse-names" : false, "suffix" : "" } ], "container-title" : "Journal of Women's Health", "id" : "ITEM-5", "issue" : "6", "issued" : { "date-parts" : [ [ "1998", "8" ] ] }, "page" : "701-709", "title" : "The effect of a specific strength-development exercise on bone mineral density in perimenopausal and postmenopausal women", "type" : "article-journal", "volume" : "7" }, "uris" : [ "http://www.mendeley.com/documents/?uuid=c42a55b6-a8da-4a68-aeed-c3546d59b16a" ] }, { "id" : "ITEM-6",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6", "issue" : "4", "issued" : { "date-parts" : [ [ "2017", "4" ] ] }, "page" : "633-640", "title" : "Effects of ibuprofen and resistance training on bone and muscle", "type" : "article-journal", "volume" : "49" }, "uris" : [ "http://www.mendeley.com/documents/?uuid=83a65bb7-1ae9-44f8-bcbc-da9007184d0f" ] } ], "mendeley" : { "formattedCitation" : "&lt;sup&gt;35,40,43,44,49,51&lt;/sup&gt;", "plainTextFormattedCitation" : "35,40,43,44,49,51", "previouslyFormattedCitation" : "&lt;sup&gt;35,40,43,44,49,51&lt;/sup&gt;" }, "properties" : { "noteIndex" : 0 }, "schema" : "https://github.com/citation-style-language/schema/raw/master/csl-citation.json" }</w:instrText>
      </w:r>
      <w:r w:rsidR="002B150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40,43,44,49,51</w:t>
      </w:r>
      <w:r w:rsidR="002B150B"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and five used SPA</w:t>
      </w:r>
      <w:r w:rsidR="00EF79FD" w:rsidRPr="00202F98">
        <w:rPr>
          <w:rFonts w:ascii="Times New Roman" w:hAnsi="Times New Roman" w:cs="Times New Roman"/>
          <w:sz w:val="24"/>
          <w:szCs w:val="24"/>
        </w:rPr>
        <w:t>.</w:t>
      </w:r>
      <w:r w:rsidR="006C3EF8"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1", "issue" : "2", "issued" : { "date-parts" : [ [ "1995" ] ] }, "page" : "120-3", "title" : "Therapeutic exercise in the prevention of bone loss. A controlled trial with women after menopause.", "type" : "article-journal", "volume" : "74" }, "uris" : [ "http://www.mendeley.com/documents/?uuid=3c898477-1142-46d4-9e73-3bfcd54ce8da" ] }, { "id" : "ITEM-2",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2",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3",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3", "issue" : "17", "issued" : { "date-parts" : [ [ "1991", "10", "24" ] ] }, "page" : "1189-1195", "title" : "Prevention of postmenopausal osteoporosis", "type" : "article-journal", "volume" : "325" }, "uris" : [ "http://www.mendeley.com/documents/?uuid=4b7a315a-8718-486c-853e-e3332fccd9f5" ] }, { "id" : "ITEM-4",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4", "issue" : "5 Pt 1", "issued" : { "date-parts" : [ [ "1987", "5" ] ] }, "page" : "280-3", "title" : "Dynamic bone loading exercises for postmenopausal women: effect on the density of the distal radius.", "type" : "article-journal", "volume" : "68" }, "uris" : [ "http://www.mendeley.com/documents/?uuid=457991bb-58bb-4c2a-8d70-a1ca7ded60d2" ] }, { "id" : "ITEM-5",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5", "issue" : "3", "issued" : { "date-parts" : [ [ "1990", "9" ] ] }, "page" : "243-249", "title" : "Effects of exercise on bone mineral content in postmenopausal women", "type" : "article-journal", "volume" : "61" }, "uris" : [ "http://www.mendeley.com/documents/?uuid=bd94db5c-fda9-4b64-ac1b-29134b8ae8de" ] } ], "mendeley" : { "formattedCitation" : "&lt;sup&gt;27,31,38,41,47&lt;/sup&gt;", "plainTextFormattedCitation" : "27,31,38,41,47", "previouslyFormattedCitation" : "&lt;sup&gt;27,31,38,41,47&lt;/sup&gt;" }, "properties" : { "noteIndex" : 0 }, "schema" : "https://github.com/citation-style-language/schema/raw/master/csl-citation.json" }</w:instrText>
      </w:r>
      <w:r w:rsidR="006C3EF8"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31,38,41,47</w:t>
      </w:r>
      <w:r w:rsidR="006C3EF8"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Of the DXA studies, there was variation in the site of measurement, from total forearm bone density</w:t>
      </w:r>
      <w:r w:rsidR="00EF79FD" w:rsidRPr="00202F98">
        <w:rPr>
          <w:rFonts w:ascii="Times New Roman" w:hAnsi="Times New Roman" w:cs="Times New Roman"/>
          <w:sz w:val="24"/>
          <w:szCs w:val="24"/>
        </w:rPr>
        <w:t>.</w:t>
      </w:r>
      <w:r w:rsidR="00A04A79"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1",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id" : "ITEM-2",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2",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mendeley" : { "formattedCitation" : "&lt;sup&gt;32,46&lt;/sup&gt;", "plainTextFormattedCitation" : "32,46", "previouslyFormattedCitation" : "&lt;sup&gt;32,46&lt;/sup&gt;" }, "properties" : { "noteIndex" : 9 }, "schema" : "https://github.com/citation-style-language/schema/raw/master/csl-citation.json" }</w:instrText>
      </w:r>
      <w:r w:rsidR="00A04A79"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2,46</w:t>
      </w:r>
      <w:r w:rsidR="00A04A79"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one-third forearm</w:t>
      </w:r>
      <w:r w:rsidR="00EF79FD" w:rsidRPr="00202F98">
        <w:rPr>
          <w:rFonts w:ascii="Times New Roman" w:hAnsi="Times New Roman" w:cs="Times New Roman"/>
          <w:sz w:val="24"/>
          <w:szCs w:val="24"/>
        </w:rPr>
        <w:t>,</w:t>
      </w:r>
      <w:r w:rsidR="00601C9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1", "issue" : "2", "issued" : { "date-parts" : [ [ "1996", "12", "3" ] ] }, "page" : "218-225", "title" : "Exercise effects on bone mass in postmenopausal women are site-specific and load-dependent", "type" : "article-journal", "volume" : "11" }, "uris" : [ "http://www.mendeley.com/documents/?uuid=1572275a-6d7a-4293-b442-eb40a847662f" ] }, { "id" : "ITEM-2",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2", "issue" : "1", "issued" : { "date-parts" : [ [ "2001", "1", "1" ] ] }, "page" : "175-181", "title" : "Resistance Training over 2 Years Increases Bone Mass in Calcium-Replete Postmenopausal Women", "type" : "article-journal", "volume" : "16" }, "uris" : [ "http://www.mendeley.com/documents/?uuid=9a2cf3d7-2699-460f-9653-8919e5611ded" ] }, { "id" : "ITEM-3",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3",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4",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4",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5",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5", "issue" : "9", "issued" : { "date-parts" : [ [ "2005", "9", "8" ] ] }, "page" : "1096-1108", "title" : "Home-based resistance training improves femoral bone mineral density in women on hormone therapy", "type" : "article-journal", "volume" : "16" }, "uris" : [ "http://www.mendeley.com/documents/?uuid=282d4774-91fd-4c80-842a-864083121276" ] }, { "id" : "ITEM-6",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6", "issue" : "11", "issued" : { "date-parts" : [ [ "2000", "11" ] ] }, "page" : "1949-57", "title" : "Musculoskeletal responses to high- and low-intensity resistance training in early postmenopausal women.", "type" : "article-journal", "volume" : "32" }, "uris" : [ "http://www.mendeley.com/documents/?uuid=b2be5dab-431e-429f-8bf5-8f1f3390aa93" ] } ], "mendeley" : { "formattedCitation" : "&lt;sup&gt;28\u201330,32,36,50&lt;/sup&gt;", "plainTextFormattedCitation" : "28\u201330,32,36,50", "previouslyFormattedCitation" : "&lt;sup&gt;28\u201330,32,36,50&lt;/sup&gt;" }, "properties" : { "noteIndex" : 0 }, "schema" : "https://github.com/citation-style-language/schema/raw/master/csl-citation.json" }</w:instrText>
      </w:r>
      <w:r w:rsidR="00601C9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lang w:val="de-DE"/>
        </w:rPr>
        <w:t>28–30,32,36,50</w:t>
      </w:r>
      <w:r w:rsidR="00601C92"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lang w:val="de-DE"/>
        </w:rPr>
        <w:t xml:space="preserve"> distal/ultra-distal forearm</w:t>
      </w:r>
      <w:r w:rsidR="00C530A9"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lang w:val="de-DE"/>
        </w:rPr>
        <w:instrText>ADDIN CSL_CITATION { "citationItems" : [ { "id" : "ITEM-1",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1",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2",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2", "issue" : "1", "issued" : { "date-parts" : [ [ "2001", "1", "1" ] ] }, "page" : "175-181", "title" : "Resistance Training over 2 Years Increases Bone Mass in Calcium-Replete Postmenopausal Women", "type" : "article-journal", "volume" : "16" }, "uris" : [ "http://www.mendeley.com/documents/?uuid=9a2cf3d7-2699-460f-9653-8919e5611ded" ] }, { "id" : "ITEM-3",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3", "issue" : "2", "issued" : { "date-parts" : [ [ "1996", "12", "3" ] ] }, "page" : "218-225", "title" : "Exercise effects on bone mass in postmenopausal women are site-specific and load-dependent", "type" : "article-journal", "volume" : "11" }, "uris" : [ "http://www.mendeley.com/documents/?uuid=1572275a-6d7a-4293-b442-eb40a847662f" ] }, { "id" : "ITEM-4", "itemData" : { "DOI" : "10.1359/jbmr.1997.12.8.1253", "ISSN" : "08840431", "author" : [ { "dropping-particle" : "", "family" : "Kohrt", "given" : "Wendy M", "non-dropping-particle" : "", "parse-names" : false, "suffix" : "" }, { "dropping-particle" : "", "family" : "Ehsani", "given" : "Ali A.", "non-dropping-particle" : "", "parse-names" : false, "suffix" : "" }, { "dropping-particle" : "", "family" : "Birge", "given" : "Stanley J", "non-dropping-particle" : "", "parse-names" : false, "suffix" : "" } ], "container-title" : "Journal of Bone and Mineral Research", "id" : "ITEM-4", "issue" : "8", "issued" : { "date-parts" : [ [ "1997", "8", "1" ] ] }, "page" : "1253-1261", "title" : "Effects of exercise involving predominantly either joint-reaction or ground-reaction forces on bone mineral density in older women", "type" : "article-journal", "volume" : "12" }, "uris" : [ "http://www.mendeley.com/documents/?uuid=21003b7d-504f-47d0-a55a-89570fd219a4" ] }, { "id" : "ITEM-5",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5",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6", "itemData" : { "DOI" : "10.1359/jbmr.1998.13.3.483", "ISSN" : "08840431", "author" : [ { "dropping-particle" : "", "family" : "Heinonen", "given" : "Ari", "non-dropping-particle" : "", "parse-names" : false, "suffix" : "" }, { "dropping-particle" : "", "family" : "Oja", "given" : "Pekka", "non-dropping-particle" : "", "parse-names" : false, "suffix" : "" }, { "dropping-particle" : "", "family" : "Sievanen", "given" : "Harri",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6", "issue" : "3", "issued" : { "date-parts" : [ [ "1998" ] ] }, "page" : "483-190", "title" : "Effect of two training regimens on bone mineral density in healthy perimenopausal women: a randomized controlled trial", "type" : "article-journal", "volume" : "13" }, "uris" : [ "http://www.mendeley.com/documents/?uuid=d33e148e-b7e6-4de9-826a-fa4347dd597c" ] }, { "id" : "ITEM-7",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7", "issue" : "9", "issued" : { "date-parts" : [ [ "2005", "9", "8" ] ] }, "page" : "1096-1108", "title" : "Home-based resistance training improves femoral bone mineral density in women on hormone therapy", "type" : "article-journal", "volume" : "16" }, "uris" : [ "http://www.mendeley.com/documents/?uuid=282d4774-91fd-4c80-842a-864083121276" ] }, { "id" : "ITEM-8",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8",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id" : "ITEM-9",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9",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10",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10",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id" : "ITEM-11", "itemData" : { "DOI" : "10.1093/ageing/afv055", "ISBN" : "0002-0729", "ISSN" : "14682834", "PMID" : "25906791", "abstract" : "BACKGROUND exercise can reduce osteoporotic fracture risk by strengthening bone or reducing fall risk. Falls prevention exercise programmes can reduce fall incidence, and also include strengthening exercises suggested to load bone, but there is little information as to whether these programmes influence bone mineral density (BMD) and strength. OBJECTIVE to evaluate the skeletal effects of home (Otago Exercise Programme, OEP) and group (Falls Exercise Management, FaME) falls prevention exercise programmes relative to usual care in older people. METHODS men and women aged over 65 years were recruited through primary care. They were randomised by practice to OEP, FaME or usual care. BMD, bone mineral content (BMC) and structural properties were measured in Nottingham site participants before and after the 24-week intervention. RESULTS participants were 319 men and women, aged mean(SD) 72(5) years. Ninety-two percentage of participants completed the trial. The OEP group completed 58(43) min/week of home exercise, while the FaME group completed 39(16) and 30(24) min/week of group and home exercise, respectively. Femoral neck BMD changes did not differ between treatment arms: mean (95% CI) effect sizes in OEP and FaME relative to usual care arm were -0.003(-0.011,0.005) and -0.002(-0.010,0.005) g cm(-2), respectively; P = 0.44 and 0.53. There were no significant changes in BMD or BMC at other skeletal sites, or in structural parameters. CONCLUSIONS falls prevention exercise programmes did not influence BMD in older people. To increase bone strength, programmes may require exercise that exerts higher strains on bone or longer duration.", "author" : [ { "dropping-particle" : "", "family" : "Duckham", "given" : "Rachel L.", "non-dropping-particle" : "", "parse-names" : false, "suffix" : "" }, { "dropping-particle" : "", "family" : "Masud", "given" : "Tahir", "non-dropping-particle" : "", "parse-names" : false, "suffix" : "" }, { "dropping-particle" : "", "family" : "Taylor", "given" : "Rachael", "non-dropping-particle" : "", "parse-names" : false, "suffix" : "" }, { "dropping-particle" : "", "family" : "Kendrick", "given" : "Denise", "non-dropping-particle" : "", "parse-names" : false, "suffix" : "" }, { "dropping-particle" : "", "family" : "Carpenter", "given" : "Hannah", "non-dropping-particle" : "", "parse-names" : false, "suffix" : "" }, { "dropping-particle" : "", "family" : "Iliffe", "given" : "Steve", "non-dropping-particle" : "", "parse-names" : false, "suffix" : "" }, { "dropping-particle" : "", "family" : "Morris", "given" : "Richard", "non-dropping-particle" : "", "parse-names" : false, "suffix" : "" }, { "dropping-particle" : "", "family" : "Gage", "given" : "Heather", "non-dropping-particle" : "", "parse-names" : false, "suffix" : "" }, { "dropping-particle" : "", "family" : "Skelton", "given" : "Dawn A.", "non-dropping-particle" : "", "parse-names" : false, "suffix" : "" }, { "dropping-particle" : "", "family" : "Dinan-Young", "given" : "Susie", "non-dropping-particle" : "", "parse-names" : false, "suffix" : "" }, { "dropping-particle" : "", "family" : "Brooke-Wavell", "given" : "Katherine", "non-dropping-particle" : "", "parse-names" : false, "suffix" : "" } ], "container-title" : "Age and Ageing", "id" : "ITEM-11", "issue" : "4", "issued" : { "date-parts" : [ [ "2015" ] ] }, "page" : "573-579", "title" : "Randomised controlled trial of the effectiveness of community group and home-based falls prevention exercise programmes on bone health in older people: The ProAct65+ bone study", "type" : "article-journal", "volume" : "44" }, "uris" : [ "http://www.mendeley.com/documents/?uuid=bc22328e-78ac-4f44-9a01-a5f8c5e7b34a" ] }, { "id" : "ITEM-12",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12", "issue" : "4", "issued" : { "date-parts" : [ [ "1997" ] ] }, "page" : "246-251", "title" : "Effects of high-intensity resistance exercise on bone mineral density and muscle strength of 40- 50-year-old women", "type" : "article-journal", "volume" : "3" }, "uris" : [ "http://www.mendeley.com/documents/?uuid=55695f37-fe62-4d54-a685-914fa3367793" ] } ], "mendeley" : { "formattedCitation" : "&lt;sup&gt;28\u201330,32\u201334,36,37,39,42,43,45&lt;/sup&gt;", "plainTextFormattedCitation" : "28\u201330,32\u201334,36,37,39,42,43,45", "previouslyFormattedCitation" : "&lt;sup&gt;28\u201330,32\u201334,36,37,39,42,43,45&lt;/sup&gt;" }, "properties" : { "noteIndex" : 0 }, "schema" : "https://github.com/citation-style-language/schema/raw/master/csl-citation.json" }</w:instrText>
      </w:r>
      <w:r w:rsidR="00C530A9"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lang w:val="de-DE"/>
        </w:rPr>
        <w:t>28–30,32–34,36,37,39,42,43,45</w:t>
      </w:r>
      <w:r w:rsidR="00C530A9"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lang w:val="de-DE"/>
        </w:rPr>
        <w:t xml:space="preserve"> and mid-radius</w:t>
      </w:r>
      <w:r w:rsidR="00EF79FD" w:rsidRPr="00202F98">
        <w:rPr>
          <w:rFonts w:ascii="Times New Roman" w:hAnsi="Times New Roman" w:cs="Times New Roman"/>
          <w:sz w:val="24"/>
          <w:szCs w:val="24"/>
          <w:lang w:val="de-DE"/>
        </w:rPr>
        <w:t>.</w:t>
      </w:r>
      <w:r w:rsidR="001C2DBB"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lang w:val="de-DE"/>
        </w:rPr>
        <w:instrText>ADDIN CSL_CITATION { "citationItems" : [ { "id" : "ITEM-1", "itemData" : { "DOI" : "10.1359/jbmr.1997.12.4.656", "ISBN" : "0884-0431 (Print)", "ISSN" : "0884-0431", "PMID" : "9101378", "abstract" : "We studied the effects of high intensity resistance exercise training on bone metabolism in 17 young adult Oriental males (23-31 years) by measuring sensitive biomarkers of bone formation and resorption. The subjects were assigned to a training group and a sedentary group. The training group followed a weight training program three times per week for 4 months. In the training group, serum osteocalcin concentration and serum bone-specific alkaline phosphatase activity were significantly increased within the first month after the beginning of resistance exercise training, and the elevated levels remained throughout the training period, while there was no significant change in plasma procollagen type-I C-terminal concentration. Urinary deoxypyridinoline excretion was transiently suppressed and returned to the initial value but was never stimulated during the 4 months. These results suggest that the resistance exercise training enhanced bone formation without prior bone resorption. In the sedentary group, there was no significant difference in bone metabolic markers except plasma procollagen type-I C-terminal, which continuously decreased during the experimental period. There were no significant changes in total and regional bone mineral density in either group. In conclusion, (1) resistance exercise training increased markers of bone formation, while it transiently suppressed a marker of bone resorption, and (2) such adaptive changes of bone metabolism to resistance exercise training occurred during the early period of the training, before changes in bone density were observable through densitometry.", "author" : [ { "dropping-particle" : "", "family" : "Fujimura", "given" : "R", "non-dropping-particle" : "", "parse-names" : false, "suffix" : "" }, { "dropping-particle" : "", "family" : "Ashizawa", "given" : "N", "non-dropping-particle" : "", "parse-names" : false, "suffix" : "" }, { "dropping-particle" : "", "family" : "Watanabe", "given" : "M", "non-dropping-particle" : "", "parse-names" : false, "suffix" : "" }, { "dropping-particle" : "", "family" : "Mukai", "given" : "N", "non-dropping-particle" : "", "parse-names" : false, "suffix" : "" }, { "dropping-particle" : "", "family" : "Amagai", "given" : "H", "non-dropping-particle" : "", "parse-names" : false, "suffix" : "" }, { "dropping-particle" : "", "family" : "Fukubayashi", "given" : "T", "non-dropping-particle" : "", "parse-names" : false, "suffix" : "" }, { "dropping-particle" : "", "family" : "Hayashi", "given" : "K", "non-dropping-particle" : "", "parse-names" : false, "suffix" : "" }, { "dropping-particle" : "", "family" : "Tokuyama", "given" : "K", "non-dropping-particle" : "", "parse-names" : false, "suffix" : "" }, { "dropping-particle" : "", "family" : "Suzuki", "given" : "M", "non-dropping-particle" : "", "parse-names" : false, "suffix" : "" } ], "container-title" : "Journal of bone and mineral research : the official journal of the American Society for Bone and Mineral Research", "id" : "ITEM-1", "issue" : "4", "issued" : { "date-parts" : [ [ "1997" ] ] }, "page" : "656-662", "title" : "Effect of resistance exercise training on bone formation and resorption in young male subjects assessed by biomarkers of bone metabolism.", "type" : "article-journal", "volume" : "12" }, "uris" : [ "http://www.mendeley.com/documents/?uuid=db7e8d79-0512-4e18-8a42-60c3774d641f" ] }, { "id" : "ITEM-2",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2",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3",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3", "issue" : "1", "issued" : { "date-parts" : [ [ "2001", "1", "1" ] ] }, "page" : "175-181", "title" : "Resistance Training over 2 Years Increases Bone Mass in Calcium-Replete Postmenopausal Women", "type" : "art</w:instrText>
      </w:r>
      <w:r w:rsidR="003E5BBC" w:rsidRPr="004D4570">
        <w:rPr>
          <w:rFonts w:ascii="Times New Roman" w:hAnsi="Times New Roman" w:cs="Times New Roman"/>
          <w:sz w:val="24"/>
          <w:szCs w:val="24"/>
        </w:rPr>
        <w:instrText>icle-journal", "volume" : "16" }, "uris" : [ "http://www.mendeley.com/documents/?uuid=9a2cf3d7-2699-460f-9653-8919e5611ded" ] }, { "id" : "ITEM-4",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4", "issue" : "2", "issued" : { "date-parts" : [ [ "1996", "12", "3" ] ] }, "page" : "218-225", "title" : "Exercise effects on bone mass in postmenopausal women are site-specific and load-dependent", "type" : "article-journal", "volume" : "11" }, "uris" : [ "http://www.mendeley.com/documents/?uuid=1572275a-6d7a-4293-b442-eb40a847662f" ] } ], "mendeley" : { "formattedCitation" : "&lt;sup&gt;26,28,29,34&lt;/sup&gt;", "plainTextFormattedCitation" : "26,28,29,34", "previouslyFormattedCitation" : "&lt;sup&gt;26,28,29,34&lt;/sup&gt;" }, "properties" : { "noteIndex" : 10 }, "schema" : "https://github.com/citation-style-language/schema/raw/master/csl-citation.json" }</w:instrText>
      </w:r>
      <w:r w:rsidR="001C2DBB"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6,28,29,34</w:t>
      </w:r>
      <w:r w:rsidR="001C2DBB"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Accuracy of the assessment tool was reported in all studies </w:t>
      </w:r>
      <w:r w:rsidR="006569D2" w:rsidRPr="00202F98">
        <w:rPr>
          <w:rFonts w:ascii="Times New Roman" w:hAnsi="Times New Roman" w:cs="Times New Roman"/>
          <w:sz w:val="24"/>
          <w:szCs w:val="24"/>
        </w:rPr>
        <w:t xml:space="preserve">(mainly using coefficient of variance), </w:t>
      </w:r>
      <w:r w:rsidR="002E3703" w:rsidRPr="00202F98">
        <w:rPr>
          <w:rFonts w:ascii="Times New Roman" w:hAnsi="Times New Roman" w:cs="Times New Roman"/>
          <w:sz w:val="24"/>
          <w:szCs w:val="24"/>
        </w:rPr>
        <w:t>apart from three</w:t>
      </w:r>
      <w:r w:rsidR="00EF79FD" w:rsidRPr="00202F98">
        <w:rPr>
          <w:rFonts w:ascii="Times New Roman" w:hAnsi="Times New Roman" w:cs="Times New Roman"/>
          <w:sz w:val="24"/>
          <w:szCs w:val="24"/>
        </w:rPr>
        <w:t>.</w:t>
      </w:r>
      <w:r w:rsidR="001B4529"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1",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2",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2", "issue" : "9", "issued" : { "date-parts" : [ [ "2005", "9", "8" ] ] }, "page" : "1096-1108", "title" : "Home-based resistance training improves femoral bone mineral density in women on hormone therapy", "type" : "article-journal", "volume" : "16" }, "uris" : [ "http://www.mendeley.com/documents/?uuid=282d4774-91fd-4c80-842a-864083121276" ] }, { "id" : "ITEM-3",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3",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mendeley" : { "formattedCitation" : "&lt;sup&gt;32,36,39&lt;/sup&gt;", "plainTextFormattedCitation" : "32,36,39", "previouslyFormattedCitation" : "&lt;sup&gt;32,36,39&lt;/sup&gt;" }, "properties" : { "noteIndex" : 10 }, "schema" : "https://github.com/citation-style-language/schema/raw/master/csl-citation.json" }</w:instrText>
      </w:r>
      <w:r w:rsidR="001B4529"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2,36,39</w:t>
      </w:r>
      <w:r w:rsidR="001B4529"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Instrument precision for the primary outcomes ranged from 0.3%</w:t>
      </w:r>
      <w:r w:rsidR="00161EB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1",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mendeley" : { "formattedCitation" : "&lt;sup&gt;34&lt;/sup&gt;", "plainTextFormattedCitation" : "34", "previouslyFormattedCitation" : "&lt;sup&gt;34&lt;/sup&gt;" }, "properties" : { "noteIndex" : 10 }, "schema" : "https://github.com/citation-style-language/schema/raw/master/csl-citation.json" }</w:instrText>
      </w:r>
      <w:r w:rsidR="00161EB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4</w:t>
      </w:r>
      <w:r w:rsidR="00161EBE"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to 10.2%</w:t>
      </w:r>
      <w:r w:rsidR="00EF79FD" w:rsidRPr="00202F98">
        <w:rPr>
          <w:rFonts w:ascii="Times New Roman" w:hAnsi="Times New Roman" w:cs="Times New Roman"/>
          <w:sz w:val="24"/>
          <w:szCs w:val="24"/>
        </w:rPr>
        <w:t>.</w:t>
      </w:r>
      <w:r w:rsidR="00161EB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mendeley" : { "formattedCitation" : "&lt;sup&gt;35&lt;/sup&gt;", "plainTextFormattedCitation" : "35", "previouslyFormattedCitation" : "&lt;sup&gt;35&lt;/sup&gt;" }, "properties" : { "noteIndex" : 10 }, "schema" : "https://github.com/citation-style-language/schema/raw/master/csl-citation.json" }</w:instrText>
      </w:r>
      <w:r w:rsidR="00161EB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w:t>
      </w:r>
      <w:r w:rsidR="00161EBE"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None of the studies assessed fracture incidence as an outcome.</w:t>
      </w:r>
    </w:p>
    <w:p w14:paraId="01DB798F"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91" w14:textId="25EB09CD"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 xml:space="preserve">In the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group, two studies that included lower limb interventions, including running and jumping, reported falls during the exercise sessions with 3.6% of exercisers</w:t>
      </w:r>
      <w:r w:rsidR="00E204CF"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mendeley" : { "formattedCitation" : "&lt;sup&gt;35&lt;/sup&gt;", "plainTextFormattedCitation" : "35", "previouslyFormattedCitation" : "&lt;sup&gt;35&lt;/sup&gt;" }, "properties" : { "noteIndex" : 10 }, "schema" : "https://github.com/citation-style-language/schema/raw/master/csl-citation.json" }</w:instrText>
      </w:r>
      <w:r w:rsidR="00E204CF"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w:t>
      </w:r>
      <w:r w:rsidR="00E204CF"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nd 2.1% of exercisers</w:t>
      </w:r>
      <w:r w:rsidR="00B9451C"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1",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mendeley" : { "formattedCitation" : "&lt;sup&gt;39&lt;/sup&gt;", "plainTextFormattedCitation" : "39", "previouslyFormattedCitation" : "&lt;sup&gt;39&lt;/sup&gt;" }, "properties" : { "noteIndex" : 10 }, "schema" : "https://github.com/citation-style-language/schema/raw/master/csl-citation.json" }</w:instrText>
      </w:r>
      <w:r w:rsidR="00B9451C"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9</w:t>
      </w:r>
      <w:r w:rsidR="00B9451C"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reporting falls during the intervention period. Reported adverse events </w:t>
      </w:r>
      <w:r w:rsidR="00E206E5" w:rsidRPr="00202F98">
        <w:rPr>
          <w:rFonts w:ascii="Times New Roman" w:hAnsi="Times New Roman" w:cs="Times New Roman"/>
          <w:sz w:val="24"/>
          <w:szCs w:val="24"/>
        </w:rPr>
        <w:t xml:space="preserve">were </w:t>
      </w:r>
      <w:r w:rsidRPr="00202F98">
        <w:rPr>
          <w:rFonts w:ascii="Times New Roman" w:hAnsi="Times New Roman" w:cs="Times New Roman"/>
          <w:sz w:val="24"/>
          <w:szCs w:val="24"/>
        </w:rPr>
        <w:t>mostly a consequence of lower</w:t>
      </w:r>
      <w:r w:rsidR="00B077C9" w:rsidRPr="00202F98">
        <w:rPr>
          <w:rFonts w:ascii="Times New Roman" w:hAnsi="Times New Roman" w:cs="Times New Roman"/>
          <w:sz w:val="24"/>
          <w:szCs w:val="24"/>
        </w:rPr>
        <w:t>-</w:t>
      </w:r>
      <w:r w:rsidRPr="00202F98">
        <w:rPr>
          <w:rFonts w:ascii="Times New Roman" w:hAnsi="Times New Roman" w:cs="Times New Roman"/>
          <w:sz w:val="24"/>
          <w:szCs w:val="24"/>
        </w:rPr>
        <w:t xml:space="preserve">limb components of the exercise intervention. For example, </w:t>
      </w:r>
      <w:r w:rsidR="00430D89" w:rsidRPr="00202F98">
        <w:rPr>
          <w:rFonts w:ascii="Times New Roman" w:hAnsi="Times New Roman" w:cs="Times New Roman"/>
          <w:sz w:val="24"/>
          <w:szCs w:val="24"/>
        </w:rPr>
        <w:t xml:space="preserve">four </w:t>
      </w:r>
      <w:r w:rsidRPr="00202F98">
        <w:rPr>
          <w:rFonts w:ascii="Times New Roman" w:hAnsi="Times New Roman" w:cs="Times New Roman"/>
          <w:sz w:val="24"/>
          <w:szCs w:val="24"/>
        </w:rPr>
        <w:t>participants (12.5%) from the training groups in Karinkanta et al.</w:t>
      </w:r>
      <w:r w:rsidR="005E76F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mendeley" : { "formattedCitation" : "&lt;sup&gt;35&lt;/sup&gt;", "plainTextFormattedCitation" : "35", "previouslyFormattedCitation" : "&lt;sup&gt;35&lt;/sup&gt;" }, "properties" : { "noteIndex" : 10 }, "schema" : "https://github.com/citation-style-language/schema/raw/master/csl-citation.json" }</w:instrText>
      </w:r>
      <w:r w:rsidR="005E76F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w:t>
      </w:r>
      <w:r w:rsidR="005E76F2" w:rsidRPr="00202F98">
        <w:rPr>
          <w:rFonts w:ascii="Times New Roman" w:hAnsi="Times New Roman" w:cs="Times New Roman"/>
          <w:sz w:val="24"/>
          <w:szCs w:val="24"/>
        </w:rPr>
        <w:fldChar w:fldCharType="end"/>
      </w:r>
      <w:r w:rsidR="00D4437D" w:rsidRPr="00202F98">
        <w:rPr>
          <w:rFonts w:ascii="Times New Roman" w:hAnsi="Times New Roman" w:cs="Times New Roman"/>
          <w:sz w:val="24"/>
          <w:szCs w:val="24"/>
        </w:rPr>
        <w:t xml:space="preserve"> </w:t>
      </w:r>
      <w:r w:rsidRPr="00202F98">
        <w:rPr>
          <w:rFonts w:ascii="Times New Roman" w:hAnsi="Times New Roman" w:cs="Times New Roman"/>
          <w:sz w:val="24"/>
          <w:szCs w:val="24"/>
        </w:rPr>
        <w:t>consulted a physician due to lower</w:t>
      </w:r>
      <w:r w:rsidR="0062261C" w:rsidRPr="00202F98">
        <w:rPr>
          <w:rFonts w:ascii="Times New Roman" w:hAnsi="Times New Roman" w:cs="Times New Roman"/>
          <w:sz w:val="24"/>
          <w:szCs w:val="24"/>
        </w:rPr>
        <w:t>-</w:t>
      </w:r>
      <w:r w:rsidRPr="00202F98">
        <w:rPr>
          <w:rFonts w:ascii="Times New Roman" w:hAnsi="Times New Roman" w:cs="Times New Roman"/>
          <w:sz w:val="24"/>
          <w:szCs w:val="24"/>
        </w:rPr>
        <w:t>limb musculoskeletal injuries. Karinkanta et al also reported 10 patients with ‘overuse’ symptoms at unspecified sites</w:t>
      </w:r>
      <w:r w:rsidR="00EF79FD" w:rsidRPr="00202F98">
        <w:rPr>
          <w:rFonts w:ascii="Times New Roman" w:hAnsi="Times New Roman" w:cs="Times New Roman"/>
          <w:sz w:val="24"/>
          <w:szCs w:val="24"/>
        </w:rPr>
        <w:t>.</w:t>
      </w:r>
      <w:r w:rsidR="00E204CF"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1",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mendeley" : { "formattedCitation" : "&lt;sup&gt;35&lt;/sup&gt;", "plainTextFormattedCitation" : "35", "previouslyFormattedCitation" : "&lt;sup&gt;35&lt;/sup&gt;" }, "properties" : { "noteIndex" : 10 }, "schema" : "https://github.com/citation-style-language/schema/raw/master/csl-citation.json" }</w:instrText>
      </w:r>
      <w:r w:rsidR="00E204CF"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5</w:t>
      </w:r>
      <w:r w:rsidR="00E204CF"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Furthermore, </w:t>
      </w:r>
      <w:r w:rsidR="000D754B" w:rsidRPr="00202F98">
        <w:rPr>
          <w:rFonts w:ascii="Times New Roman" w:hAnsi="Times New Roman" w:cs="Times New Roman"/>
          <w:sz w:val="24"/>
          <w:szCs w:val="24"/>
        </w:rPr>
        <w:t>three</w:t>
      </w:r>
      <w:r w:rsidRPr="00202F98">
        <w:rPr>
          <w:rFonts w:ascii="Times New Roman" w:hAnsi="Times New Roman" w:cs="Times New Roman"/>
          <w:sz w:val="24"/>
          <w:szCs w:val="24"/>
        </w:rPr>
        <w:t xml:space="preserve"> studies</w:t>
      </w:r>
      <w:r w:rsidR="005E76F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1", "issue" : "2", "issued" : { "date-parts" : [ [ "1996", "12", "3" ] ] }, "page" : "218-225", "title" : "Exercise effects on bone mass in postmenopausal women are site-specific and load-dependent", "type" : "article-journal", "volume" : "11" }, "uris" : [ "http://www.mendeley.com/documents/?uuid=1572275a-6d7a-4293-b442-eb40a847662f" ] }, { "id" : "ITEM-2",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2",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3",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3",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mendeley" : { "formattedCitation" : "&lt;sup&gt;29,32,49&lt;/sup&gt;", "plainTextFormattedCitation" : "29,32,49", "previouslyFormattedCitation" : "&lt;sup&gt;29,32,49&lt;/sup&gt;" }, "properties" : { "noteIndex" : 10 }, "schema" : "https://github.com/citation-style-language/schema/raw/master/csl-citation.json" }</w:instrText>
      </w:r>
      <w:r w:rsidR="005E76F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9,32,49</w:t>
      </w:r>
      <w:r w:rsidR="005E76F2"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reported several minor musculoskeletal complaints, such as muscle soreness and strains</w:t>
      </w:r>
      <w:r w:rsidR="00443F43" w:rsidRPr="00202F98">
        <w:rPr>
          <w:rFonts w:ascii="Times New Roman" w:hAnsi="Times New Roman" w:cs="Times New Roman"/>
          <w:sz w:val="24"/>
          <w:szCs w:val="24"/>
        </w:rPr>
        <w:t>. O</w:t>
      </w:r>
      <w:r w:rsidRPr="00202F98">
        <w:rPr>
          <w:rFonts w:ascii="Times New Roman" w:hAnsi="Times New Roman" w:cs="Times New Roman"/>
          <w:sz w:val="24"/>
          <w:szCs w:val="24"/>
        </w:rPr>
        <w:t>nly one study reported a wrist injury but without</w:t>
      </w:r>
      <w:r w:rsidR="00FC22E8" w:rsidRPr="00202F98">
        <w:rPr>
          <w:rFonts w:ascii="Times New Roman" w:hAnsi="Times New Roman" w:cs="Times New Roman"/>
          <w:sz w:val="24"/>
          <w:szCs w:val="24"/>
        </w:rPr>
        <w:t xml:space="preserve"> </w:t>
      </w:r>
      <w:r w:rsidRPr="00202F98">
        <w:rPr>
          <w:rFonts w:ascii="Times New Roman" w:hAnsi="Times New Roman" w:cs="Times New Roman"/>
          <w:sz w:val="24"/>
          <w:szCs w:val="24"/>
        </w:rPr>
        <w:t>further details</w:t>
      </w:r>
      <w:r w:rsidR="007653F2" w:rsidRPr="00202F98">
        <w:rPr>
          <w:rFonts w:ascii="Times New Roman" w:hAnsi="Times New Roman" w:cs="Times New Roman"/>
          <w:sz w:val="24"/>
          <w:szCs w:val="24"/>
        </w:rPr>
        <w:t>.</w:t>
      </w:r>
      <w:r w:rsidR="005E76F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1", "issue" : "1", "issued" : { "date-parts" : [ [ "2001", "1", "1" ] ] }, "page" : "175-181", "title" : "Resistance Training over 2 Years Increases Bone Mass in Calcium-Replete Postmenopausal Women", "type" : "article-journal", "volume" : "16" }, "uris" : [ "http://www.mendeley.com/documents/?uuid=9a2cf3d7-2699-460f-9653-8919e5611ded" ] } ], "mendeley" : { "formattedCitation" : "&lt;sup&gt;28&lt;/sup&gt;", "plainTextFormattedCitation" : "28", "previouslyFormattedCitation" : "&lt;sup&gt;28&lt;/sup&gt;" }, "properties" : { "noteIndex" : 10 }, "schema" : "https://github.com/citation-style-language/schema/raw/master/csl-citation.json" }</w:instrText>
      </w:r>
      <w:r w:rsidR="005E76F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8</w:t>
      </w:r>
      <w:r w:rsidR="005E76F2"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443F43" w:rsidRPr="00202F98">
        <w:rPr>
          <w:rFonts w:ascii="Times New Roman" w:hAnsi="Times New Roman" w:cs="Times New Roman"/>
          <w:sz w:val="24"/>
          <w:szCs w:val="24"/>
        </w:rPr>
        <w:t xml:space="preserve">Other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studies</w:t>
      </w:r>
      <w:r w:rsidR="00443F43" w:rsidRPr="00202F98">
        <w:rPr>
          <w:rFonts w:ascii="Times New Roman" w:hAnsi="Times New Roman" w:cs="Times New Roman"/>
          <w:sz w:val="24"/>
          <w:szCs w:val="24"/>
        </w:rPr>
        <w:t xml:space="preserve"> reported no </w:t>
      </w:r>
      <w:r w:rsidRPr="00202F98">
        <w:rPr>
          <w:rFonts w:ascii="Times New Roman" w:hAnsi="Times New Roman" w:cs="Times New Roman"/>
          <w:sz w:val="24"/>
          <w:szCs w:val="24"/>
        </w:rPr>
        <w:t>adverse events</w:t>
      </w:r>
      <w:r w:rsidR="007653F2" w:rsidRPr="00202F98">
        <w:rPr>
          <w:rFonts w:ascii="Times New Roman" w:hAnsi="Times New Roman" w:cs="Times New Roman"/>
          <w:sz w:val="24"/>
          <w:szCs w:val="24"/>
        </w:rPr>
        <w:t>.</w:t>
      </w:r>
      <w:r w:rsidR="00F45C4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1",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2",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2",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3", "itemData" : { "DOI" : "10.1359/jbmr.2001.16.1.175", "ISBN" : "0884-0431 (Print)", "ISSN" : "08840431", "PMID" : "11149482", "abstract" : "Understanding the stress/strain relationship between exercise and bone is critical to understanding the potential benefit of exercise in preventing postmenopausal bone loss. This study examined the effect of a 2-year exercise intervention and calcium supplementation (600 mg) on bone mineral density (BMD) in 126 postmenopausal women (mean age, 60 +/- 5 years). Assignment was by block randomization to one of three groups: strength (S), fitness (F), or nonexercise control (C). The two exercise groups completed three sets of the same nine exercises, three times a week. The S group increased the loading, while the F group had additional stationary bicycle riding with minimal increase in loading. Retention at 2 years was 71% (59% in the S group, 69% in the F group, and 83% in the C group), while the exercise compliance did not differ between the exercise groups (S group, 74 +/- 13%; F group, 77 +/- 14%). BMD was measured at the hip, lumbar spine, and forearm sites every 6 months using a Hologic 4500. Whole body BMD also was measured every 6 months on a Hologic 2000. There was no difference between the groups at the forearm, lumbar spine, or whole body sites. There was a significant effect of the strength program at the total (0.9 +/- 2.6%; p &lt; 0.05) and intertrochanter hip site (1.1 +/- 3.0%; p &lt; 0.01). There was a significant time and group interaction (p &lt; 0.05) at the intertrochanter site by repeated measures. This study shows the effectiveness of a progressive strength program in increasing bone density at the clinically important hip site. We concluded that a strength program could be recommended as an adjunct lifestyle approach to osteoporosis treatment or used in combination with other therapies.", "author" : [ { "dropping-particle" : "", "family" : "Kerr", "given" : "Deborah", "non-dropping-particle" : "", "parse-names" : false, "suffix" : "" }, { "dropping-particle" : "", "family" : "Ackland", "given" : "Timothy", "non-dropping-particle" : "", "parse-names" : false, "suffix" : "" }, { "dropping-particle" : "", "family" : "Maslen", "given" : "Barbara", "non-dropping-particle" : "", "parse-names" : false, "suffix" : "" }, { "dropping-particle" : "", "family" : "Morton", "given" : "Alan", "non-dropping-particle" : "", "parse-names" : false, "suffix" : "" }, { "dropping-particle" : "", "family" : "Prince", "given" : "Richard", "non-dropping-particle" : "", "parse-names" : false, "suffix" : "" } ], "container-title" : "Journal of Bone and Mineral Research", "id" : "ITEM-3", "issue" : "1", "issued" : { "date-parts" : [ [ "2001", "1", "1" ] ] }, "page" : "175-181", "title" : "Resistance Training over 2 Years Increases Bone Mass in Calcium-Replete Postmenopausal Women", "type" : "article-journal", "volume" : "16" }, "uris" : [ "http://www.mendeley.com/documents/?uuid=9a2cf3d7-2699-460f-9653-8919e5611ded" ] }, { "id" : "ITEM-4",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4", "issue" : "2", "issued" : { "date-parts" : [ [ "1996", "12", "3" ] ] }, "page" : "218-225", "title" : "Exercise effects on bone mass in postmenopausal women are site-specific and load-dependent", "type" : "article-journal", "volume" : "11" }, "uris" : [ "http://www.mendeley.com/documents/?uuid=1572275a-6d7a-4293-b442-eb40a847662f" ] }, { "id" : "ITEM-5", "itemData" : { "DOI" : "10.1002/jbmr.5650060609", "ISSN" : "08840431", "author" : [ { "dropping-particle" : "", "family" : "Notelovitz", "given" : "Morris", "non-dropping-particle" : "", "parse-names" : false, "suffix" : "" }, { "dropping-particle" : "", "family" : "Martin", "given" : "Daniel", "non-dropping-particle" : "", "parse-names" : false, "suffix" : "" }, { "dropping-particle" : "", "family" : "Tesar", "given" : "Rogene", "non-dropping-particle" : "", "parse-names" : false, "suffix" : "" }, { "dropping-particle" : "", "family" : "Khan", "given" : "Farouk Y.", "non-dropping-particle" : "", "parse-names" : false, "suffix" : "" }, { "dropping-particle" : "", "family" : "Probart", "given" : "Claudia", "non-dropping-particle" : "", "parse-names" : false, "suffix" : "" }, { "dropping-particle" : "", "family" : "Fields", "given" : "Carol", "non-dropping-particle" : "", "parse-names" : false, "suffix" : "" }, { "dropping-particle" : "", "family" : "McKenzie", "given" : "Lynda", "non-dropping-particle" : "", "parse-names" : false, "suffix" : "" } ], "container-title" : "Journal of Bone and Mineral Research", "id" : "ITEM-5", "issue" : "6", "issued" : { "date-parts" : [ [ "1991", "12", "3" ] ] }, "page" : "583-590", "title" : "Estrogen therapy and variable-resistance weight training increase bone mineral in surgically menopausal women", "type" : "article-journal", "volume" : "6" }, "uris" : [ "http://www.mendeley.com/documents/?uuid=bbc1ca98-4216-42e2-b77a-5da69ed13c7d" ] }, { "id" : "ITEM-6",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6",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id" : "ITEM-7", "itemData" : { "DOI" : "10.1001/archinte.164.10.1084", "ISSN" : "0003-9926", "author" : [ { "dropping-particle" : "", "family" : "Kemmler", "given" : "Wolfgang", "non-dropping-particle" : "", "parse-names" : false, "suffix" : "" }, { "dropping-particle" : "", "family" : "Lauber", "given" : "Dirk", "non-dropping-particle" : "", "parse-names" : false, "suffix" : "" }, { "dropping-particle" : "", "family" : "Weineck", "given" : "J\u00fcrgen", "non-dropping-particle" : "", "parse-names" : false, "suffix" : "" }, { "dropping-particle" : "", "family" : "Hensen", "given" : "Johannes", "non-dropping-particle" : "", "parse-names" : false, "suffix" : "" }, { "dropping-particle" : "", "family" : "Kalender", "given" : "Willi", "non-dropping-particle" : "", "parse-names" : false, "suffix" : "" }, { "dropping-particle" : "", "family" : "Engelke", "given" : "Klaus", "non-dropping-particle" : "", "parse-names" : false, "suffix" : "" } ], "container-title" : "Archives of Internal Medicine", "id" : "ITEM-7", "issue" : "10", "issued" : { "date-parts" : [ [ "2004", "5", "24" ] ] }, "page" : "1084", "title" : "Benefits of 2 years of intense exercise on bone density, physical fitness, and blood lipids in early postmenopausal osteopenic women", "type" : "article-journal", "volume" : "164" }, "uris" : [ "http://www.mendeley.com/documents/?uuid=cbc52d1d-7226-498c-98b1-daa2c0771fbc" ] }, { "id" : "ITEM-8", "itemData" : { "ISBN" : "1108-7161 (Print)\\r1108-7161 (Linking)", "ISSN" : "11087161", "PMID" : "23445916", "abstract" : "OBJECTIVES: In order to better understand which training approaches are more effective for preventing bone loss in post-menopausal women with low bone mass, we examined the effect of a nine-month resistive exercise program with either an additional whole body vibration exercise (VIB) or balance training (BAL).\\n\\nMETHODS: 68 post-menopausal women with osteopenia were recruited for the study and were randomised to either the VIB or BAL group. Two training sessions per week were performed. 57 subjects completed the study (VIB n=26; BAL n=31). Peripheral quantitative computed tomography (pQCT) measurements of the tibia, fibula, radius and ulna were performed at baseline and at the end of the intervention period at the epiphysis (4% site) and diaphysis (66% site). Analysis was done on an intent-to-treat approach.\\n\\nRESULTS: Significant increases in bone density and strength were seen at a number of measurement sites after the intervention period. No significant differences were seen in the response of the two groups at the lower-leg.\\n\\nCONCLUSIONS: This study provided evidence that a twice weekly resistive exercise program with either additional balance or vibration training could increase bone density at the distal tibia after a nine-month intervention period in post-menopausal women with low bone mass.", "author" : [ { "dropping-particle" : "", "family" : "Stolzenberg", "given" : "Nils", "non-dropping-particle" : "", "parse-names" : false, "suffix" : "" }, { "dropping-particle" : "", "family" : "Belav\u00fd", "given" : "D. L.", "non-dropping-particle" : "", "parse-names" : false, "suffix" : "" }, { "dropping-particle" : "", "family" : "Beller", "given" : "G.", "non-dropping-particle" : "", "parse-names" : false, "suffix" : "" }, { "dropping-particle" : "", "family" : "Armbrecht", "given" : "G.", "non-dropping-particle" : "", "parse-names" : false, "suffix" : "" }, { "dropping-particle" : "", "family" : "Semler", "given" : "J.", "non-dropping-particle" : "", "parse-names" : false, "suffix" : "" }, { "dropping-particle" : "", "family" : "Felsenberg", "given" : "D.", "non-dropping-particle" : "", "parse-names" : false, "suffix" : "" } ], "container-title" : "Journal of Musculoskeletal Neuronal Interactions", "id" : "ITEM-8", "issue" : "1", "issued" : { "date-parts" : [ [ "2013" ] ] }, "page" : "66-76", "title" : "Bone strength and density via pQCT in post-menopausal osteopenic women after 9 months resistive exercise with whole body vibration or proprioceptive exercise", "type" : "article-journal", "volume" : "13" }, "uris" : [ "http://www.mendeley.com/documents/?uuid=0e500d0f-f031-4e7d-91ec-de923ca3d639" ] }, { "id" : "ITEM-9", "itemData" : { "DOI" : "10.1385/JCD:7:4:390", "ISSN" : "10946950", "author" : [ { "dropping-particle" : "", "family" : "Liu-Ambrose", "given" : "Teresa Y.L.", "non-dropping-particle" : "", "parse-names" : false, "suffix" : "" }, { "dropping-particle" : "", "family" : "Khan", "given" : "Karim M.", "non-dropping-particle" : "", "parse-names" : false, "suffix" : "" }, { "dropping-particle" : "", "family" : "Eng", "given" : "Janice J.", "non-dropping-particle" : "", "parse-names" : false, "suffix" : "" }, { "dropping-particle" : "", "family" : "Heinonen", "given" : "Ari", "non-dropping-particle" : "", "parse-names" : false, "suffix" : "" }, { "dropping-particle" : "", "family" : "McKay", "given" : "Heather A.", "non-dropping-particle" : "", "parse-names" : false, "suffix" : "" } ], "container-title" : "Journal of Clinical Densitometry", "id" : "ITEM-9", "issue" : "4", "issued" : { "date-parts" : [ [ "2004", "12" ] ] }, "page" : "390-398", "title" : "Both resistance and agility training increase cortical bone density in 75- to 85-year-old women with low bone mass", "type" : "article-journal", "volume" : "7" }, "uris" : [ "http://www.mendeley.com/documents/?uuid=675bbadb-01d2-4bb4-8f8c-c07187fa226d" ] }, { "id" : "ITEM-10", "itemData" : { "ISSN" : "0195-9131", "PMID" : "11079527", "abstract" : "PURPOSE The purpose of this study was to compare the effects of a high-load (80%, 1-repetition maximum (RM), 8 reps) and a high-repetition (40%, 1-RM, 16 reps) resistance training protocol on muscular strength and bone mineral density (BMD) in early postmenopausal, estrogen-deficient women. The 6-month programs were matched initially for training volume (3 sets, 3 d x wk(-1)) for 12 exercises selected to specifically load the spine and hip. METHODS Subjects included 25 women (41-60 yr) who were matched by spine BMD then randomly assigned to either the high-load (HL, N = 10), high-repetition (HR, N = 7), or control (C, N = 8) groups. Dietary calcium intakes were supplemented to approximately 1500 mg x d(-1). Total body, spine, and hip BMD (DXA, Lunar Model DPX-IQ), upper and lower body muscular strength, and biochemical markers of bone turnover were measured at baseline and after 6 months of training. RESULTS There were no group differences in the baseline measures. Both training groups showed similar increases in biceps (20%) and rectus femoris (28-33%) cross-sectional areas, in lower body strength (approximately 30%) and in hip strength (37-40%). HL showed greater improvements in upper body strength (HL 25%, HR 16%). Neither training group experienced significant increases in spine or hip BMD, although the HL total body BMD tended to decrease (-1.1%+/-0.4, P = 0.054) after training. Osteocalcin tended to increase (P = 0.08) in all groups after training, and the % change in osteocalcin was positively related to % changes in the total hip (r = 0.41, P = 0.048) and the trochanter (r = 0.42, P = 0.04) BMD. CONCLUSION The high-load and high-repetition resistance training protocols were both effective in improving muscular strength and size in postmenopausal women, indicating low-intensity resistance training can be beneficial for the muscular fitness in women for whom high-intensity exercise is contraindicated.", "author" : [ { "dropping-particle" : "", "family" : "Bemben", "given" : "D A", "non-dropping-particle" : "", "parse-names" : false, "suffix" : "" }, { "dropping-particle" : "", "family" : "Fetters", "given" : "N L", "non-dropping-particle" : "", "parse-names" : false, "suffix" : "" }, { "dropping-particle" : "", "family" : "Bemben", "given" : "M G", "non-dropping-particle" : "", "parse-names" : false, "suffix" : "" }, { "dropping-particle" : "", "family" : "Nabavi", "given" : "N", "non-dropping-particle" : "", "parse-names" : false, "suffix" : "" }, { "dropping-particle" : "", "family" : "Koh", "given" : "E T", "non-dropping-particle" : "", "parse-names" : false, "suffix" : "" } ], "container-title" : "Medicine and science in sports and exercise", "id" : "ITEM-10", "issue" : "11", "issued" : { "date-parts" : [ [ "2000", "11" ] ] }, "page" : "1949-57", "title" : "Musculoskeletal responses to high- and low-intensity resistance training in early postmenopausal women.", "type" : "article-journal", "volume" : "32" }, "uris" : [ "http://www.mendeley.com/documents/?uuid=b2be5dab-431e-429f-8bf5-8f1f3390aa93" ] }, { "id" : "ITEM-11", "itemData" : { "PMID" : "9509822", "author" : [ { "dropping-particle" : "", "family" : "Dorneman", "given" : "T M", "non-dropping-particle" : "", "parse-names" : false, "suffix" : "" }, { "dropping-particle" : "", "family" : "McMurray", "given" : "R G", "non-dropping-particle" : "", "parse-names" : false, "suffix" : "" }, { "dropping-particle" : "", "family" : "Renner", "given" : "J B", "non-dropping-particle" : "", "parse-names" : false, "suffix" : "" }, { "dropping-particle" : "", "family" : "Anderson", "given" : "J J B", "non-dropping-particle" : "", "parse-names" : false, "suffix" : "" } ], "container-title" : "Journal of Sports Medicine and Physical Fitness", "id" : "ITEM-11", "issue" : "4", "issued" : { "date-parts" : [ [ "1997" ] ] }, "page" : "246-251", "title" : "Effects of high-intensity resistance exercise on bone mineral density and muscle strength of 40- 50-year-old women", "type" : "article-journal", "volume" : "3" }, "uris" : [ "http://www.mendeley.com/documents/?uuid=55695f37-fe62-4d54-a685-914fa3367793" ] }, { "id" : "ITEM-12", "itemData" : { "DOI" : "10.1007/s00198-006-0305-9", "ISBN" : "0937-941X (Print)", "ISSN" : "0937941X", "PMID" : "17264975", "abstract" : "Women participated in 5 months of unilateral concentric (n = 37) or eccentric (n = 33) isokinetic resistance training of the legs and arms. Limb muscular strength increased as did total body, leg, and arm fat-free soft tissue mass, total body BMC, hip BMD, and forearm BMC and BMD. Isokinetic training benefits bone mineral acquisition. INTRODUCTION AND HYPOTHESIS: Isokinetic resistance training (IRT) is osteogenic; however, it is not known if concentric or eccentric modalities of IRT produce differential effects on bone. We tested our hypothesis that high-load eccentric versus concentric mode of IRT would produce greater increases in muscular strength, fat-free soft tissue mass (FFSTM), bone mineral density (BMD) and content (BMC) in trained legs and arms. METHODS: Participants were randomized to 5 months of concentric (n = 37) or eccentric (n = 33) training. The non-dominant leg and arm were used during training; dominant limbs served as controls. Muscular strength was measured with an isokinetic dynamometer; body composition was measured by dual-energy X-ray absorptiometry. RESULTS: Muscular strength of the concentrically and eccentrically trained leg (18.6%; 28.9%) and arm (12.5%; 24.6%) significantly increased with training. Gains in total body (TB) BMC (p &lt; 0.05) and, in the trained limbs, total proximal femur BMD (p &lt; 0.05) and total forearm BMD (p &lt; 0.05) and BMC (p &lt; 0.05) occurred in both groups. FFSTM increased for the TB and trained leg and arm (all p &lt; 0.001) in both modes. CONCLUSION: Regardless of the mode, high-intensity, slow-velocity IRT increases muscular strength and FFSTM of trained limbs and imparts benefits to TB BMC and site-specific BMD and BMC in young women.", "author" : [ { "dropping-particle" : "", "family" : "Nickols-Richardson", "given" : "S. M.", "non-dropping-particle" : "", "parse-names" : false, "suffix" : "" }, { "dropping-particle" : "", "family" : "Miller", "given" : "L. E.", "non-dropping-particle" : "", "parse-names" : false, "suffix" : "" }, { "dropping-particle" : "", "family" : "Wootten", "given" : "D. F.", "non-dropping-particle" : "", "parse-names" : false, "suffix" : "" }, { "dropping-particle" : "", "family" : "Ramp", "given" : "W. K.", "non-dropping-particle" : "", "parse-names" : false, "suffix" : "" }, { "dropping-particle" : "", "family" : "Herbert", "given" : "W. G.", "non-dropping-particle" : "", "parse-names" : false, "suffix" : "" } ], "container-title" : "Osteoporosis International", "id" : "ITEM-12", "issue" : "6", "issued" : { "date-parts" : [ [ "2007" ] ] }, "page" : "789-796", "title" : "Concentric and eccentric isokinetic resistance training similarly increases muscular strength, fat-free soft tissue mass, and specific bone mineral measurements in young women", "type" : "article-journal", "volume" : "18" }, "uris" : [ "http://www.mendeley.com/documents/?uuid=625dc607-957b-4d62-9e7a-bf74a2ab48e8" ] }, { "id" : "ITEM-13",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13", "issue" : "3", "issued" : { "date-parts" : [ [ "1990", "9" ] ] }, "page" : "243-249", "title" : "Effects of exercise on bone mineral content in postmenopausal women", "type" : "article-journal", "volume" : "61" }, "uris" : [ "http://www.mendeley.com/documents/?uuid=bd94db5c-fda9-4b64-ac1b-29134b8ae8de" ] } ], "mendeley" : { "formattedCitation" : "&lt;sup&gt;28,29,31,32,34,35,39,40,45\u201347,49,50&lt;/sup&gt;", "plainTextFormattedCitation" : "28,29,31,32,34,35,39,40,45\u201347,49,50", "previouslyFormattedCitation" : "&lt;sup&gt;28,29,31,32,34,35,39,40,45\u201347,49,50&lt;/sup&gt;" }, "properties" : { "noteIndex" : 0 }, "schema" : "https://github.com/citation-style-language/schema/raw/master/csl-citation.json" }</w:instrText>
      </w:r>
      <w:r w:rsidR="00F45C4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8,29,31,32,34,35,39,40,45–47,49,50</w:t>
      </w:r>
      <w:r w:rsidR="00F45C42" w:rsidRPr="00202F98">
        <w:rPr>
          <w:rFonts w:ascii="Times New Roman" w:hAnsi="Times New Roman" w:cs="Times New Roman"/>
          <w:sz w:val="24"/>
          <w:szCs w:val="24"/>
        </w:rPr>
        <w:fldChar w:fldCharType="end"/>
      </w:r>
      <w:r w:rsidR="00FC22E8" w:rsidRPr="00202F98">
        <w:rPr>
          <w:rFonts w:ascii="Times New Roman" w:hAnsi="Times New Roman" w:cs="Times New Roman"/>
          <w:sz w:val="24"/>
          <w:szCs w:val="24"/>
        </w:rPr>
        <w:t>.</w:t>
      </w:r>
      <w:r w:rsidR="006E6721"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In th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group, several participants </w:t>
      </w:r>
      <w:r w:rsidR="00623F01" w:rsidRPr="00202F98">
        <w:rPr>
          <w:rFonts w:ascii="Times New Roman" w:hAnsi="Times New Roman" w:cs="Times New Roman"/>
          <w:sz w:val="24"/>
          <w:szCs w:val="24"/>
        </w:rPr>
        <w:t xml:space="preserve">reported mild tendonitis and </w:t>
      </w:r>
      <w:r w:rsidRPr="00202F98">
        <w:rPr>
          <w:rFonts w:ascii="Times New Roman" w:hAnsi="Times New Roman" w:cs="Times New Roman"/>
          <w:sz w:val="24"/>
          <w:szCs w:val="24"/>
        </w:rPr>
        <w:t>one participant broke her ankle while walking</w:t>
      </w:r>
      <w:r w:rsidR="004A5636">
        <w:rPr>
          <w:rFonts w:ascii="Times New Roman" w:hAnsi="Times New Roman" w:cs="Times New Roman"/>
          <w:sz w:val="24"/>
          <w:szCs w:val="24"/>
        </w:rPr>
        <w:t>.</w:t>
      </w:r>
      <w:r w:rsidR="00225915"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1", "issue" : "2", "issued" : { "date-parts" : [ [ "1996", "12", "3" ] ] }, "page" : "218-225", "title" : "Exercise effects on bone mass in postmenopausal women are site-specific and load-dependent", "type" : "article-journal", "volume" : "11" }, "uris" : [ "http://www.mendeley.com/documents/?uuid=1572275a-6d7a-4293-b442-eb40a847662f" ] } ], "mendeley" : { "formattedCitation" : "&lt;sup&gt;29&lt;/sup&gt;", "plainTextFormattedCitation" : "29", "previouslyFormattedCitation" : "&lt;sup&gt;29&lt;/sup&gt;" }, "properties" : { "noteIndex" : 10 }, "schema" : "https://github.com/citation-style-language/schema/raw/master/csl-citation.json" }</w:instrText>
      </w:r>
      <w:r w:rsidR="00225915"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9</w:t>
      </w:r>
      <w:r w:rsidR="00225915" w:rsidRPr="00202F98">
        <w:rPr>
          <w:rFonts w:ascii="Times New Roman" w:hAnsi="Times New Roman" w:cs="Times New Roman"/>
          <w:sz w:val="24"/>
          <w:szCs w:val="24"/>
        </w:rPr>
        <w:fldChar w:fldCharType="end"/>
      </w:r>
      <w:r w:rsidR="0022297E" w:rsidRPr="00202F98">
        <w:rPr>
          <w:rFonts w:ascii="Times New Roman" w:hAnsi="Times New Roman" w:cs="Times New Roman"/>
          <w:sz w:val="24"/>
          <w:szCs w:val="24"/>
        </w:rPr>
        <w:t xml:space="preserve"> </w:t>
      </w:r>
      <w:r w:rsidR="00443F43" w:rsidRPr="00202F98">
        <w:rPr>
          <w:rFonts w:ascii="Times New Roman" w:hAnsi="Times New Roman" w:cs="Times New Roman"/>
          <w:sz w:val="24"/>
          <w:szCs w:val="24"/>
        </w:rPr>
        <w:t xml:space="preserve">Other </w:t>
      </w:r>
      <w:r w:rsidRPr="00202F98">
        <w:rPr>
          <w:rFonts w:ascii="Times New Roman" w:hAnsi="Times New Roman" w:cs="Times New Roman"/>
          <w:sz w:val="24"/>
          <w:szCs w:val="24"/>
        </w:rPr>
        <w:t>studies</w:t>
      </w:r>
      <w:r w:rsidR="00535D0F" w:rsidRPr="00202F98">
        <w:rPr>
          <w:rFonts w:ascii="Times New Roman" w:hAnsi="Times New Roman" w:cs="Times New Roman"/>
          <w:sz w:val="24"/>
          <w:szCs w:val="24"/>
        </w:rPr>
        <w:t>,</w:t>
      </w:r>
      <w:r w:rsidR="00443F43" w:rsidRPr="00202F98">
        <w:rPr>
          <w:rFonts w:ascii="Times New Roman" w:hAnsi="Times New Roman" w:cs="Times New Roman"/>
          <w:sz w:val="24"/>
          <w:szCs w:val="24"/>
        </w:rPr>
        <w:t xml:space="preserve"> with the exception of Adami et al.</w:t>
      </w:r>
      <w:r w:rsidR="004A5636">
        <w:rPr>
          <w:rFonts w:ascii="Times New Roman" w:hAnsi="Times New Roman" w:cs="Times New Roman"/>
          <w:sz w:val="24"/>
          <w:szCs w:val="24"/>
        </w:rPr>
        <w:t>,</w:t>
      </w:r>
      <w:r w:rsidR="00443F43"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1",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mendeley" : { "formattedCitation" : "&lt;sup&gt;43&lt;/sup&gt;", "plainTextFormattedCitation" : "43", "previouslyFormattedCitation" : "&lt;sup&gt;43&lt;/sup&gt;" }, "properties" : { "noteIndex" : 9 }, "schema" : "https://github.com/citation-style-language/schema/raw/master/csl-citation.json" }</w:instrText>
      </w:r>
      <w:r w:rsidR="00443F43"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3</w:t>
      </w:r>
      <w:r w:rsidR="00443F43" w:rsidRPr="00202F98">
        <w:rPr>
          <w:rFonts w:ascii="Times New Roman" w:hAnsi="Times New Roman" w:cs="Times New Roman"/>
          <w:sz w:val="24"/>
          <w:szCs w:val="24"/>
        </w:rPr>
        <w:fldChar w:fldCharType="end"/>
      </w:r>
      <w:r w:rsidR="00443F43" w:rsidRPr="00202F98">
        <w:rPr>
          <w:rFonts w:ascii="Times New Roman" w:hAnsi="Times New Roman" w:cs="Times New Roman"/>
          <w:sz w:val="24"/>
          <w:szCs w:val="24"/>
        </w:rPr>
        <w:t xml:space="preserve"> </w:t>
      </w:r>
      <w:r w:rsidRPr="00202F98">
        <w:rPr>
          <w:rFonts w:ascii="Times New Roman" w:hAnsi="Times New Roman" w:cs="Times New Roman"/>
          <w:sz w:val="24"/>
          <w:szCs w:val="24"/>
        </w:rPr>
        <w:t>failed to report adverse events in relation to exercise</w:t>
      </w:r>
      <w:r w:rsidR="002B1CA3" w:rsidRPr="00202F98">
        <w:rPr>
          <w:rFonts w:ascii="Times New Roman" w:hAnsi="Times New Roman" w:cs="Times New Roman"/>
          <w:sz w:val="24"/>
          <w:szCs w:val="24"/>
        </w:rPr>
        <w:t>.</w:t>
      </w:r>
      <w:r w:rsidR="00443F43" w:rsidRPr="00202F98">
        <w:rPr>
          <w:rFonts w:ascii="Times New Roman" w:hAnsi="Times New Roman" w:cs="Times New Roman"/>
          <w:sz w:val="24"/>
          <w:szCs w:val="24"/>
        </w:rPr>
        <w:t xml:space="preserve"> For the impact exercises, m</w:t>
      </w:r>
      <w:r w:rsidRPr="00202F98">
        <w:rPr>
          <w:rFonts w:ascii="Times New Roman" w:hAnsi="Times New Roman" w:cs="Times New Roman"/>
          <w:sz w:val="24"/>
          <w:szCs w:val="24"/>
        </w:rPr>
        <w:t xml:space="preserve">ild to moderate soreness during </w:t>
      </w:r>
      <w:r w:rsidR="009218D1" w:rsidRPr="00202F98">
        <w:rPr>
          <w:rFonts w:ascii="Times New Roman" w:hAnsi="Times New Roman" w:cs="Times New Roman"/>
          <w:sz w:val="24"/>
          <w:szCs w:val="24"/>
        </w:rPr>
        <w:t xml:space="preserve">the </w:t>
      </w:r>
      <w:r w:rsidRPr="00202F98">
        <w:rPr>
          <w:rFonts w:ascii="Times New Roman" w:hAnsi="Times New Roman" w:cs="Times New Roman"/>
          <w:sz w:val="24"/>
          <w:szCs w:val="24"/>
        </w:rPr>
        <w:t>early intervention period was reported by five participants (21%) in Wang et al.</w:t>
      </w:r>
      <w:r w:rsidR="002B1CA3" w:rsidRPr="00202F98">
        <w:rPr>
          <w:rFonts w:ascii="Times New Roman" w:hAnsi="Times New Roman" w:cs="Times New Roman"/>
          <w:sz w:val="24"/>
          <w:szCs w:val="24"/>
        </w:rPr>
        <w:t>,</w:t>
      </w:r>
      <w:r w:rsidR="00C3246A"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j.bone.2004.01.025", "ISSN" : "87563282", "author" : [ { "dropping-particle" : "", "family" : "Wang", "given" : "Man-ying", "non-dropping-particle" : "", "parse-names" : false, "suffix" : "" }, { "dropping-particle" : "", "family" : "Salem", "given" : "George J", "non-dropping-particle" : "", "parse-names" : false, "suffix" : "" } ], "container-title" : "Bone", "id" : "ITEM-1", "issue" : "6", "issued" : { "date-parts" : [ [ "2004", "6" ] ] }, "page" : "1053-1063", "title" : "The relations among upper-extremity loading characteristics and bone mineral density changes in young women", "type" : "article-journal", "volume" : "34" }, "uris" : [ "http://www.mendeley.com/documents/?uuid=7d45c353-ac06-4167-887a-56599e4eb55a" ] } ], "mendeley" : { "formattedCitation" : "&lt;sup&gt;48&lt;/sup&gt;", "plainTextFormattedCitation" : "48", "previouslyFormattedCitation" : "&lt;sup&gt;48&lt;/sup&gt;" }, "properties" : { "noteIndex" : 10 }, "schema" : "https://github.com/citation-style-language/schema/raw/master/csl-citation.json" }</w:instrText>
      </w:r>
      <w:r w:rsidR="00C3246A"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8</w:t>
      </w:r>
      <w:r w:rsidR="00C3246A"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but no adverse events were reported by Greenway et al.</w:t>
      </w:r>
      <w:r w:rsidR="00C3246A"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421-015-3225-6", "ISSN" : "14396319", "PMID" : "26231378", "abstract" : "PURPOSE: To study the effects of two home-based impact exercise programs on areal bone mineral density (aBMD) in adult premenopausal women with below average aBMD for age (negative Z-scores; 40.8 years; n = 107). METHODS: Two unilateral impact exercise programs were employed, one targeting the total hip and lumbar spine (n = 42 pairs), the other the distal radius (n = 24 pairs) with some individuals performing both. Force plate data were used to establish exercise loading characteristics (peak loads, time to peak), dual-energy X-ray absorptiometry (DXA) provided bone data. Calcium intake, health and extraneous physical activity (PA) were determined by survey. Exercise for both hip and spine consisted of unilateral landings from adjustable steps (maximum height 63.5 cm) while impacts were delivered to the forearm by arresting falls against a wall. An exercise log was used to provide the exercise prescription, record each exercise bout and any injuries. Participants were randomly assigned to exercise or control groups and pair-matched (age, BMI, Z-score, aBMD). Compliance was calculated as the number of sessions completed divided by the total prescribed number (mean ~50 %). RESULTS: The programs delivered significant gains pre to post at each site compared with significant losses in controls (forearm: 3.9 vs -3.9 %; total hip: 2.0 vs -2.6 %; lumbar spine: 2.8 vs -2.9 % exercise and controls, respectively, all p &lt; 0.001). No exerciser lost bone at the target site regardless of compliance which was strongly correlated with bone gains (R (2) = 0.53-0.68, all p &lt; 0.001). CONCLUSIONS: Impact exercise provides an effective means of improving below average aBMD without supervision in this at risk population.", "author" : [ { "dropping-particle" : "", "family" : "Greenway", "given" : "Kathleen G.", "non-dropping-particle" : "", "parse-names" : false, "suffix" : "" }, { "dropping-particle" : "", "family" : "Walkley", "given" : "Jeff W.", "non-dropping-particle" : "", "parse-names" : false, "suffix" : "" }, { "dropping-particle" : "", "family" : "Rich", "given" : "Peter A.", "non-dropping-particle" : "", "parse-names" : false, "suffix" : "" } ], "container-title" : "European Journal of Applied Physiology", "id" : "ITEM-1", "issue" : "11", "issued" : { "date-parts" : [ [ "2015" ] ] }, "page" : "2457-2469", "publisher" : "Springer Berlin Heidelberg", "title" : "Impact exercise and bone density in premenopausal women with below average bone density for age", "type" : "article-journal", "volume" : "115" }, "uris" : [ "http://www.mendeley.com/documents/?uuid=ada27c7b-55a7-4c82-bb09-9450796cc610" ] } ], "mendeley" : { "formattedCitation" : "&lt;sup&gt;37&lt;/sup&gt;", "plainTextFormattedCitation" : "37", "previouslyFormattedCitation" : "&lt;sup&gt;37&lt;/sup&gt;" }, "properties" : { "noteIndex" : 10 }, "schema" : "https://github.com/citation-style-language/schema/raw/master/csl-citation.json" }</w:instrText>
      </w:r>
      <w:r w:rsidR="00C3246A"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7</w:t>
      </w:r>
      <w:r w:rsidR="00C3246A"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p>
    <w:p w14:paraId="2D421B64" w14:textId="77777777" w:rsidR="00E34A48" w:rsidRPr="00202F98" w:rsidRDefault="00E34A48" w:rsidP="00D335A7">
      <w:pPr>
        <w:spacing w:line="480" w:lineRule="auto"/>
        <w:contextualSpacing/>
        <w:jc w:val="both"/>
        <w:rPr>
          <w:rFonts w:ascii="Times New Roman" w:hAnsi="Times New Roman" w:cs="Times New Roman"/>
          <w:sz w:val="24"/>
          <w:szCs w:val="24"/>
        </w:rPr>
      </w:pPr>
    </w:p>
    <w:p w14:paraId="6A11BFB8" w14:textId="36050793" w:rsidR="008B11C5" w:rsidRPr="00202F98" w:rsidRDefault="00E34A48"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Twenty-</w:t>
      </w:r>
      <w:r w:rsidR="00197DB4" w:rsidRPr="00202F98">
        <w:rPr>
          <w:rFonts w:ascii="Times New Roman" w:hAnsi="Times New Roman" w:cs="Times New Roman"/>
          <w:sz w:val="24"/>
          <w:szCs w:val="24"/>
        </w:rPr>
        <w:t>one</w:t>
      </w:r>
      <w:r w:rsidRPr="00202F98">
        <w:rPr>
          <w:rFonts w:ascii="Times New Roman" w:hAnsi="Times New Roman" w:cs="Times New Roman"/>
          <w:sz w:val="24"/>
          <w:szCs w:val="24"/>
        </w:rPr>
        <w:t xml:space="preserve"> trials involving 1619 participants provided sufficient data for inclusion in the meta-analysis. </w:t>
      </w:r>
      <w:r w:rsidR="00CA5CE5" w:rsidRPr="00202F98">
        <w:rPr>
          <w:rFonts w:ascii="Times New Roman" w:hAnsi="Times New Roman" w:cs="Times New Roman"/>
          <w:sz w:val="24"/>
          <w:szCs w:val="24"/>
        </w:rPr>
        <w:t xml:space="preserve">All the RTHI trials included in this review were incorporated into the meta-analysis. However, over half of the data for the RTLI exercises could not be pooled statistically. </w:t>
      </w:r>
      <w:r w:rsidRPr="00202F98">
        <w:rPr>
          <w:rFonts w:ascii="Times New Roman" w:hAnsi="Times New Roman" w:cs="Times New Roman"/>
          <w:sz w:val="24"/>
          <w:szCs w:val="24"/>
        </w:rPr>
        <w:t xml:space="preserve">Exercise was </w:t>
      </w:r>
      <w:r w:rsidR="00D00265" w:rsidRPr="00202F98">
        <w:rPr>
          <w:rFonts w:ascii="Times New Roman" w:hAnsi="Times New Roman" w:cs="Times New Roman"/>
          <w:sz w:val="24"/>
          <w:szCs w:val="24"/>
        </w:rPr>
        <w:t xml:space="preserve">generally </w:t>
      </w:r>
      <w:r w:rsidRPr="00202F98">
        <w:rPr>
          <w:rFonts w:ascii="Times New Roman" w:hAnsi="Times New Roman" w:cs="Times New Roman"/>
          <w:sz w:val="24"/>
          <w:szCs w:val="24"/>
        </w:rPr>
        <w:t xml:space="preserve">associated with relative increases in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SMD=1.</w:t>
      </w:r>
      <w:r w:rsidR="00197DB4" w:rsidRPr="00202F98">
        <w:rPr>
          <w:rFonts w:ascii="Times New Roman" w:hAnsi="Times New Roman" w:cs="Times New Roman"/>
          <w:sz w:val="24"/>
          <w:szCs w:val="24"/>
        </w:rPr>
        <w:t>2</w:t>
      </w:r>
      <w:r w:rsidRPr="00202F98">
        <w:rPr>
          <w:rFonts w:ascii="Times New Roman" w:hAnsi="Times New Roman" w:cs="Times New Roman"/>
          <w:sz w:val="24"/>
          <w:szCs w:val="24"/>
        </w:rPr>
        <w:t>7, 95% CI=0.</w:t>
      </w:r>
      <w:r w:rsidR="00197DB4" w:rsidRPr="00202F98">
        <w:rPr>
          <w:rFonts w:ascii="Times New Roman" w:hAnsi="Times New Roman" w:cs="Times New Roman"/>
          <w:sz w:val="24"/>
          <w:szCs w:val="24"/>
        </w:rPr>
        <w:t>66</w:t>
      </w:r>
      <w:r w:rsidRPr="00202F98">
        <w:rPr>
          <w:rFonts w:ascii="Times New Roman" w:hAnsi="Times New Roman" w:cs="Times New Roman"/>
          <w:sz w:val="24"/>
          <w:szCs w:val="24"/>
        </w:rPr>
        <w:t xml:space="preserve">, </w:t>
      </w:r>
      <w:r w:rsidR="00197DB4" w:rsidRPr="00202F98">
        <w:rPr>
          <w:rFonts w:ascii="Times New Roman" w:hAnsi="Times New Roman" w:cs="Times New Roman"/>
          <w:sz w:val="24"/>
          <w:szCs w:val="24"/>
        </w:rPr>
        <w:t>1.88, overall effect Z-value=4.10</w:t>
      </w:r>
      <w:r w:rsidRPr="00202F98">
        <w:rPr>
          <w:rFonts w:ascii="Times New Roman" w:hAnsi="Times New Roman" w:cs="Times New Roman"/>
          <w:sz w:val="24"/>
          <w:szCs w:val="24"/>
        </w:rPr>
        <w:t>, p&lt;0.001). Sensitivity analysis for studies which used 33% radius as the</w:t>
      </w:r>
      <w:r w:rsidR="007C2BF0" w:rsidRPr="00202F98">
        <w:rPr>
          <w:rFonts w:ascii="Times New Roman" w:hAnsi="Times New Roman" w:cs="Times New Roman"/>
          <w:sz w:val="24"/>
          <w:szCs w:val="24"/>
        </w:rPr>
        <w:t xml:space="preserve"> region of interest</w:t>
      </w:r>
      <w:r w:rsidRPr="00202F98">
        <w:rPr>
          <w:rFonts w:ascii="Times New Roman" w:hAnsi="Times New Roman" w:cs="Times New Roman"/>
          <w:sz w:val="24"/>
          <w:szCs w:val="24"/>
        </w:rPr>
        <w:t xml:space="preserve"> </w:t>
      </w:r>
      <w:r w:rsidR="007C2BF0" w:rsidRPr="00202F98">
        <w:rPr>
          <w:rFonts w:ascii="Times New Roman" w:hAnsi="Times New Roman" w:cs="Times New Roman"/>
          <w:sz w:val="24"/>
          <w:szCs w:val="24"/>
        </w:rPr>
        <w:t>(</w:t>
      </w:r>
      <w:r w:rsidRPr="00202F98">
        <w:rPr>
          <w:rFonts w:ascii="Times New Roman" w:hAnsi="Times New Roman" w:cs="Times New Roman"/>
          <w:sz w:val="24"/>
          <w:szCs w:val="24"/>
        </w:rPr>
        <w:t>ROI</w:t>
      </w:r>
      <w:r w:rsidR="007C2BF0" w:rsidRPr="00202F98">
        <w:rPr>
          <w:rFonts w:ascii="Times New Roman" w:hAnsi="Times New Roman" w:cs="Times New Roman"/>
          <w:sz w:val="24"/>
          <w:szCs w:val="24"/>
        </w:rPr>
        <w:t>)</w:t>
      </w:r>
      <w:r w:rsidRPr="00202F98">
        <w:rPr>
          <w:rFonts w:ascii="Times New Roman" w:hAnsi="Times New Roman" w:cs="Times New Roman"/>
          <w:sz w:val="24"/>
          <w:szCs w:val="24"/>
        </w:rPr>
        <w:t xml:space="preserve"> </w:t>
      </w:r>
      <w:r w:rsidR="0084771C">
        <w:rPr>
          <w:rFonts w:ascii="Times New Roman" w:hAnsi="Times New Roman" w:cs="Times New Roman"/>
          <w:sz w:val="24"/>
          <w:szCs w:val="24"/>
        </w:rPr>
        <w:t>(</w:t>
      </w:r>
      <w:r w:rsidRPr="00202F98">
        <w:rPr>
          <w:rFonts w:ascii="Times New Roman" w:hAnsi="Times New Roman" w:cs="Times New Roman"/>
          <w:sz w:val="24"/>
          <w:szCs w:val="24"/>
        </w:rPr>
        <w:t>SMD=1.43, 95% CI=0.50, 2.36, overall effect Z-value=3.02, p&lt;0.001</w:t>
      </w:r>
      <w:r w:rsidR="0084771C">
        <w:rPr>
          <w:rFonts w:ascii="Times New Roman" w:hAnsi="Times New Roman" w:cs="Times New Roman"/>
          <w:sz w:val="24"/>
          <w:szCs w:val="24"/>
        </w:rPr>
        <w:t>)</w:t>
      </w:r>
      <w:r w:rsidRPr="00202F98">
        <w:rPr>
          <w:rFonts w:ascii="Times New Roman" w:hAnsi="Times New Roman" w:cs="Times New Roman"/>
          <w:sz w:val="24"/>
          <w:szCs w:val="24"/>
        </w:rPr>
        <w:t xml:space="preserve"> were consistent with overall effects of exercises at all ROIs. Compared to control/comparators, resistance </w:t>
      </w:r>
      <w:r w:rsidR="009E59C4" w:rsidRPr="00202F98">
        <w:rPr>
          <w:rFonts w:ascii="Times New Roman" w:hAnsi="Times New Roman" w:cs="Times New Roman"/>
          <w:sz w:val="24"/>
          <w:szCs w:val="24"/>
        </w:rPr>
        <w:t>training</w:t>
      </w:r>
      <w:r w:rsidRPr="00202F98">
        <w:rPr>
          <w:rFonts w:ascii="Times New Roman" w:hAnsi="Times New Roman" w:cs="Times New Roman"/>
          <w:sz w:val="24"/>
          <w:szCs w:val="24"/>
        </w:rPr>
        <w:t>, RTHI (SMD=1.00, 95%CI=0.37, 1.62, Z</w:t>
      </w:r>
      <w:r w:rsidR="00770E6D"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value=3.11, p=0.002) and RTLI (SMD=2.36, 95% CI=0.37, 4.36, Z value=2.33, p&lt;0.001) both led to significant increases in </w:t>
      </w:r>
      <w:r w:rsidR="007F3762" w:rsidRPr="00202F98">
        <w:rPr>
          <w:rFonts w:ascii="Times New Roman" w:hAnsi="Times New Roman" w:cs="Times New Roman"/>
          <w:sz w:val="24"/>
          <w:szCs w:val="24"/>
        </w:rPr>
        <w:t xml:space="preserve">forearm </w:t>
      </w:r>
      <w:r w:rsidR="00E94992" w:rsidRPr="00202F98">
        <w:rPr>
          <w:rFonts w:ascii="Times New Roman" w:hAnsi="Times New Roman" w:cs="Times New Roman"/>
          <w:sz w:val="24"/>
          <w:szCs w:val="24"/>
        </w:rPr>
        <w:t>bone mass</w:t>
      </w:r>
      <w:r w:rsidR="008458CC" w:rsidRPr="00202F98">
        <w:rPr>
          <w:rFonts w:ascii="Times New Roman" w:hAnsi="Times New Roman" w:cs="Times New Roman"/>
          <w:sz w:val="24"/>
          <w:szCs w:val="24"/>
        </w:rPr>
        <w:t>; h</w:t>
      </w:r>
      <w:r w:rsidRPr="00202F98">
        <w:rPr>
          <w:rFonts w:ascii="Times New Roman" w:hAnsi="Times New Roman" w:cs="Times New Roman"/>
          <w:sz w:val="24"/>
          <w:szCs w:val="24"/>
        </w:rPr>
        <w:t xml:space="preserve">owever, RTLI exercises led to greater </w:t>
      </w:r>
      <w:r w:rsidRPr="00202F98">
        <w:rPr>
          <w:rFonts w:ascii="Times New Roman" w:hAnsi="Times New Roman" w:cs="Times New Roman"/>
          <w:sz w:val="24"/>
          <w:szCs w:val="24"/>
        </w:rPr>
        <w:lastRenderedPageBreak/>
        <w:t xml:space="preserve">improvements than RTHI. Impact exercises also conferred improvements on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SMD=1.12, 95% CI=-1.27, 3.50, Z value=0.92, p=0.36) compared to control/comparators, but these effects were not statistically significant. Forrest plots of analysis are shown in Fig</w:t>
      </w:r>
      <w:r w:rsidR="00520997" w:rsidRPr="00202F98">
        <w:rPr>
          <w:rFonts w:ascii="Times New Roman" w:hAnsi="Times New Roman" w:cs="Times New Roman"/>
          <w:sz w:val="24"/>
          <w:szCs w:val="24"/>
        </w:rPr>
        <w:t>ure</w:t>
      </w:r>
      <w:r w:rsidR="007E0302" w:rsidRPr="00202F98">
        <w:rPr>
          <w:rFonts w:ascii="Times New Roman" w:hAnsi="Times New Roman" w:cs="Times New Roman"/>
          <w:sz w:val="24"/>
          <w:szCs w:val="24"/>
        </w:rPr>
        <w:t xml:space="preserve"> </w:t>
      </w:r>
      <w:r w:rsidR="00292909" w:rsidRPr="00202F98">
        <w:rPr>
          <w:rFonts w:ascii="Times New Roman" w:hAnsi="Times New Roman" w:cs="Times New Roman"/>
          <w:sz w:val="24"/>
          <w:szCs w:val="24"/>
        </w:rPr>
        <w:t>2</w:t>
      </w:r>
      <w:r w:rsidR="007E0302" w:rsidRPr="00202F98">
        <w:rPr>
          <w:rFonts w:ascii="Times New Roman" w:hAnsi="Times New Roman" w:cs="Times New Roman"/>
          <w:sz w:val="24"/>
          <w:szCs w:val="24"/>
        </w:rPr>
        <w:t>a-e</w:t>
      </w:r>
      <w:r w:rsidRPr="00202F98">
        <w:rPr>
          <w:rFonts w:ascii="Times New Roman" w:hAnsi="Times New Roman" w:cs="Times New Roman"/>
          <w:sz w:val="24"/>
          <w:szCs w:val="24"/>
        </w:rPr>
        <w:t xml:space="preserve">. Postmenopausal women were more likely to benefit from exercise regimes for </w:t>
      </w:r>
      <w:r w:rsidR="00CA2246" w:rsidRPr="00202F98">
        <w:rPr>
          <w:rFonts w:ascii="Times New Roman" w:hAnsi="Times New Roman" w:cs="Times New Roman"/>
          <w:sz w:val="24"/>
          <w:szCs w:val="24"/>
        </w:rPr>
        <w:t xml:space="preserve">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SMD=1.64, 95% CI=0.92, 2.36, Z value=4.46, p&lt;0.001) compared to premenopausal women (SMD=0.</w:t>
      </w:r>
      <w:r w:rsidR="003D609C" w:rsidRPr="00202F98">
        <w:rPr>
          <w:rFonts w:ascii="Times New Roman" w:hAnsi="Times New Roman" w:cs="Times New Roman"/>
          <w:sz w:val="24"/>
          <w:szCs w:val="24"/>
        </w:rPr>
        <w:t>2</w:t>
      </w:r>
      <w:r w:rsidR="003D609C">
        <w:rPr>
          <w:rFonts w:ascii="Times New Roman" w:hAnsi="Times New Roman" w:cs="Times New Roman"/>
          <w:sz w:val="24"/>
          <w:szCs w:val="24"/>
        </w:rPr>
        <w:t>2</w:t>
      </w:r>
      <w:r w:rsidRPr="00202F98">
        <w:rPr>
          <w:rFonts w:ascii="Times New Roman" w:hAnsi="Times New Roman" w:cs="Times New Roman"/>
          <w:sz w:val="24"/>
          <w:szCs w:val="24"/>
        </w:rPr>
        <w:t>, 95% CI=-</w:t>
      </w:r>
      <w:r w:rsidR="006C6517">
        <w:rPr>
          <w:rFonts w:ascii="Times New Roman" w:hAnsi="Times New Roman" w:cs="Times New Roman"/>
          <w:sz w:val="24"/>
          <w:szCs w:val="24"/>
        </w:rPr>
        <w:t>1.01</w:t>
      </w:r>
      <w:r w:rsidRPr="00202F98">
        <w:rPr>
          <w:rFonts w:ascii="Times New Roman" w:hAnsi="Times New Roman" w:cs="Times New Roman"/>
          <w:sz w:val="24"/>
          <w:szCs w:val="24"/>
        </w:rPr>
        <w:t>, 1.</w:t>
      </w:r>
      <w:r w:rsidR="006C6517">
        <w:rPr>
          <w:rFonts w:ascii="Times New Roman" w:hAnsi="Times New Roman" w:cs="Times New Roman"/>
          <w:sz w:val="24"/>
          <w:szCs w:val="24"/>
        </w:rPr>
        <w:t>45</w:t>
      </w:r>
      <w:r w:rsidRPr="00202F98">
        <w:rPr>
          <w:rFonts w:ascii="Times New Roman" w:hAnsi="Times New Roman" w:cs="Times New Roman"/>
          <w:sz w:val="24"/>
          <w:szCs w:val="24"/>
        </w:rPr>
        <w:t>, Z value=0.</w:t>
      </w:r>
      <w:r w:rsidR="006C6517">
        <w:rPr>
          <w:rFonts w:ascii="Times New Roman" w:hAnsi="Times New Roman" w:cs="Times New Roman"/>
          <w:sz w:val="24"/>
          <w:szCs w:val="24"/>
        </w:rPr>
        <w:t>35</w:t>
      </w:r>
      <w:r w:rsidRPr="00202F98">
        <w:rPr>
          <w:rFonts w:ascii="Times New Roman" w:hAnsi="Times New Roman" w:cs="Times New Roman"/>
          <w:sz w:val="24"/>
          <w:szCs w:val="24"/>
        </w:rPr>
        <w:t>, p</w:t>
      </w:r>
      <w:r w:rsidR="006C6517">
        <w:rPr>
          <w:rFonts w:ascii="Times New Roman" w:hAnsi="Times New Roman" w:cs="Times New Roman"/>
          <w:sz w:val="24"/>
          <w:szCs w:val="24"/>
        </w:rPr>
        <w:t>=</w:t>
      </w:r>
      <w:r w:rsidR="007A2D99">
        <w:rPr>
          <w:rFonts w:ascii="Times New Roman" w:hAnsi="Times New Roman" w:cs="Times New Roman"/>
          <w:sz w:val="24"/>
          <w:szCs w:val="24"/>
        </w:rPr>
        <w:t>0.72</w:t>
      </w:r>
      <w:r w:rsidRPr="00202F98">
        <w:rPr>
          <w:rFonts w:ascii="Times New Roman" w:hAnsi="Times New Roman" w:cs="Times New Roman"/>
          <w:sz w:val="24"/>
          <w:szCs w:val="24"/>
        </w:rPr>
        <w:t xml:space="preserve">). Furthermore, subgroup analysis for studies </w:t>
      </w:r>
      <w:r w:rsidR="00CA2246" w:rsidRPr="00202F98">
        <w:rPr>
          <w:rFonts w:ascii="Times New Roman" w:hAnsi="Times New Roman" w:cs="Times New Roman"/>
          <w:sz w:val="24"/>
          <w:szCs w:val="24"/>
        </w:rPr>
        <w:t>on</w:t>
      </w:r>
      <w:r w:rsidRPr="00202F98">
        <w:rPr>
          <w:rFonts w:ascii="Times New Roman" w:hAnsi="Times New Roman" w:cs="Times New Roman"/>
          <w:sz w:val="24"/>
          <w:szCs w:val="24"/>
        </w:rPr>
        <w:t xml:space="preserve"> people with low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osteoporosis compared to populations with “</w:t>
      </w:r>
      <w:r w:rsidR="007E0302" w:rsidRPr="00202F98">
        <w:rPr>
          <w:rFonts w:ascii="Times New Roman" w:hAnsi="Times New Roman" w:cs="Times New Roman"/>
          <w:sz w:val="24"/>
          <w:szCs w:val="24"/>
        </w:rPr>
        <w:t>mixed/unknown</w:t>
      </w:r>
      <w:r w:rsidR="006E6721" w:rsidRPr="00202F98">
        <w:rPr>
          <w:rFonts w:ascii="Times New Roman" w:hAnsi="Times New Roman" w:cs="Times New Roman"/>
          <w:sz w:val="24"/>
          <w:szCs w:val="24"/>
        </w:rPr>
        <w:t>”</w:t>
      </w:r>
      <w:r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bone-health</w:t>
      </w:r>
      <w:r w:rsidR="007E0302" w:rsidRPr="00202F98">
        <w:rPr>
          <w:rFonts w:ascii="Times New Roman" w:hAnsi="Times New Roman" w:cs="Times New Roman"/>
          <w:sz w:val="24"/>
          <w:szCs w:val="24"/>
        </w:rPr>
        <w:t xml:space="preserve"> status at the start of </w:t>
      </w:r>
      <w:r w:rsidRPr="00202F98">
        <w:rPr>
          <w:rFonts w:ascii="Times New Roman" w:hAnsi="Times New Roman" w:cs="Times New Roman"/>
          <w:sz w:val="24"/>
          <w:szCs w:val="24"/>
        </w:rPr>
        <w:t xml:space="preserve">respective trials were performed. Forest plots of </w:t>
      </w:r>
      <w:r w:rsidR="00FA74FE" w:rsidRPr="00202F98">
        <w:rPr>
          <w:rFonts w:ascii="Times New Roman" w:hAnsi="Times New Roman" w:cs="Times New Roman"/>
          <w:sz w:val="24"/>
          <w:szCs w:val="24"/>
        </w:rPr>
        <w:t xml:space="preserve">sensitivity and further subgroup </w:t>
      </w:r>
      <w:r w:rsidRPr="00202F98">
        <w:rPr>
          <w:rFonts w:ascii="Times New Roman" w:hAnsi="Times New Roman" w:cs="Times New Roman"/>
          <w:sz w:val="24"/>
          <w:szCs w:val="24"/>
        </w:rPr>
        <w:t>analyses are presented in Fig</w:t>
      </w:r>
      <w:r w:rsidR="004E31BB" w:rsidRPr="00202F98">
        <w:rPr>
          <w:rFonts w:ascii="Times New Roman" w:hAnsi="Times New Roman" w:cs="Times New Roman"/>
          <w:sz w:val="24"/>
          <w:szCs w:val="24"/>
        </w:rPr>
        <w:t xml:space="preserve">ure </w:t>
      </w:r>
      <w:r w:rsidR="00132956">
        <w:rPr>
          <w:rFonts w:ascii="Times New Roman" w:hAnsi="Times New Roman" w:cs="Times New Roman"/>
          <w:sz w:val="24"/>
          <w:szCs w:val="24"/>
        </w:rPr>
        <w:t>3</w:t>
      </w:r>
      <w:r w:rsidRPr="00202F98">
        <w:rPr>
          <w:rFonts w:ascii="Times New Roman" w:hAnsi="Times New Roman" w:cs="Times New Roman"/>
          <w:sz w:val="24"/>
          <w:szCs w:val="24"/>
        </w:rPr>
        <w:t xml:space="preserve">. </w:t>
      </w:r>
      <w:r w:rsidR="002E3703" w:rsidRPr="00202F98">
        <w:rPr>
          <w:rFonts w:ascii="Times New Roman" w:hAnsi="Times New Roman" w:cs="Times New Roman"/>
          <w:sz w:val="24"/>
          <w:szCs w:val="24"/>
        </w:rPr>
        <w:t xml:space="preserve">A summary of findings of all the included studies with respect to effects of exercise on </w:t>
      </w:r>
      <w:r w:rsidR="0073200D" w:rsidRPr="00202F98">
        <w:rPr>
          <w:rFonts w:ascii="Times New Roman" w:hAnsi="Times New Roman" w:cs="Times New Roman"/>
          <w:sz w:val="24"/>
          <w:szCs w:val="24"/>
        </w:rPr>
        <w:t xml:space="preserve">forearm </w:t>
      </w:r>
      <w:r w:rsidR="00E94992" w:rsidRPr="00202F98">
        <w:rPr>
          <w:rFonts w:ascii="Times New Roman" w:hAnsi="Times New Roman" w:cs="Times New Roman"/>
          <w:sz w:val="24"/>
          <w:szCs w:val="24"/>
        </w:rPr>
        <w:t>bone mass</w:t>
      </w:r>
      <w:r w:rsidR="002E3703" w:rsidRPr="00202F98">
        <w:rPr>
          <w:rFonts w:ascii="Times New Roman" w:hAnsi="Times New Roman" w:cs="Times New Roman"/>
          <w:sz w:val="24"/>
          <w:szCs w:val="24"/>
        </w:rPr>
        <w:t xml:space="preserve"> is presented </w:t>
      </w:r>
      <w:r w:rsidR="00BF64CE">
        <w:rPr>
          <w:rFonts w:ascii="Times New Roman" w:hAnsi="Times New Roman" w:cs="Times New Roman"/>
          <w:sz w:val="24"/>
          <w:szCs w:val="24"/>
        </w:rPr>
        <w:t xml:space="preserve">in </w:t>
      </w:r>
      <w:r w:rsidR="002E3703" w:rsidRPr="004F675A">
        <w:rPr>
          <w:rFonts w:ascii="Times New Roman" w:hAnsi="Times New Roman" w:cs="Times New Roman"/>
          <w:sz w:val="24"/>
          <w:szCs w:val="24"/>
        </w:rPr>
        <w:t xml:space="preserve">Table </w:t>
      </w:r>
      <w:r w:rsidR="00A010AE" w:rsidRPr="004F675A">
        <w:rPr>
          <w:rFonts w:ascii="Times New Roman" w:hAnsi="Times New Roman" w:cs="Times New Roman"/>
          <w:sz w:val="24"/>
          <w:szCs w:val="24"/>
        </w:rPr>
        <w:t>3</w:t>
      </w:r>
      <w:r w:rsidR="00E50829" w:rsidRPr="004F675A">
        <w:rPr>
          <w:rFonts w:ascii="Times New Roman" w:hAnsi="Times New Roman" w:cs="Times New Roman"/>
          <w:sz w:val="24"/>
          <w:szCs w:val="24"/>
        </w:rPr>
        <w:t>.</w:t>
      </w:r>
      <w:r w:rsidR="002E3703" w:rsidRPr="00202F98">
        <w:rPr>
          <w:rFonts w:ascii="Times New Roman" w:hAnsi="Times New Roman" w:cs="Times New Roman"/>
          <w:sz w:val="24"/>
          <w:szCs w:val="24"/>
        </w:rPr>
        <w:t xml:space="preserve"> </w:t>
      </w:r>
    </w:p>
    <w:p w14:paraId="5E0684C4" w14:textId="3A1BFAF5" w:rsidR="008B11C5" w:rsidRPr="00202F98" w:rsidRDefault="008B11C5" w:rsidP="00D335A7">
      <w:pPr>
        <w:spacing w:line="480" w:lineRule="auto"/>
        <w:contextualSpacing/>
        <w:jc w:val="both"/>
        <w:rPr>
          <w:rFonts w:ascii="Times New Roman" w:hAnsi="Times New Roman" w:cs="Times New Roman"/>
          <w:b/>
          <w:sz w:val="24"/>
          <w:szCs w:val="24"/>
        </w:rPr>
      </w:pPr>
    </w:p>
    <w:p w14:paraId="5E77501C" w14:textId="77777777" w:rsidR="006E4055" w:rsidRPr="00202F98" w:rsidRDefault="006E4055" w:rsidP="00D335A7">
      <w:pPr>
        <w:spacing w:line="480" w:lineRule="auto"/>
        <w:contextualSpacing/>
        <w:jc w:val="both"/>
        <w:rPr>
          <w:rFonts w:ascii="Times New Roman" w:hAnsi="Times New Roman" w:cs="Times New Roman"/>
          <w:b/>
          <w:sz w:val="24"/>
          <w:szCs w:val="24"/>
        </w:rPr>
      </w:pPr>
    </w:p>
    <w:p w14:paraId="01DB799A" w14:textId="45F4DE72" w:rsidR="002E3703" w:rsidRPr="00202F98" w:rsidRDefault="0075795C"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Discussion</w:t>
      </w:r>
    </w:p>
    <w:p w14:paraId="01DB799B" w14:textId="5824F866"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We have reported the first systematic review and meta-analysis to exclusively focus on exercise interventions targeted at improving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Based on </w:t>
      </w:r>
      <w:r w:rsidR="00595424" w:rsidRPr="00202F98">
        <w:rPr>
          <w:rFonts w:ascii="Times New Roman" w:hAnsi="Times New Roman" w:cs="Times New Roman"/>
          <w:sz w:val="24"/>
          <w:szCs w:val="24"/>
        </w:rPr>
        <w:t>26</w:t>
      </w:r>
      <w:r w:rsidRPr="00202F98">
        <w:rPr>
          <w:rFonts w:ascii="Times New Roman" w:hAnsi="Times New Roman" w:cs="Times New Roman"/>
          <w:sz w:val="24"/>
          <w:szCs w:val="24"/>
        </w:rPr>
        <w:t xml:space="preserve"> </w:t>
      </w:r>
      <w:r w:rsidR="000F0E26" w:rsidRPr="00202F98">
        <w:rPr>
          <w:rFonts w:ascii="Times New Roman" w:hAnsi="Times New Roman" w:cs="Times New Roman"/>
          <w:sz w:val="24"/>
          <w:szCs w:val="24"/>
        </w:rPr>
        <w:t>randomised controlled trials (</w:t>
      </w:r>
      <w:r w:rsidR="00745953" w:rsidRPr="00202F98">
        <w:rPr>
          <w:rFonts w:ascii="Times New Roman" w:hAnsi="Times New Roman" w:cs="Times New Roman"/>
          <w:sz w:val="24"/>
          <w:szCs w:val="24"/>
        </w:rPr>
        <w:t>RCTs</w:t>
      </w:r>
      <w:r w:rsidR="000F0E26" w:rsidRPr="00202F98">
        <w:rPr>
          <w:rFonts w:ascii="Times New Roman" w:hAnsi="Times New Roman" w:cs="Times New Roman"/>
          <w:sz w:val="24"/>
          <w:szCs w:val="24"/>
        </w:rPr>
        <w:t xml:space="preserve">) </w:t>
      </w:r>
      <w:r w:rsidR="00745953" w:rsidRPr="00202F98">
        <w:rPr>
          <w:rFonts w:ascii="Times New Roman" w:hAnsi="Times New Roman" w:cs="Times New Roman"/>
          <w:sz w:val="24"/>
          <w:szCs w:val="24"/>
        </w:rPr>
        <w:t xml:space="preserve">and </w:t>
      </w:r>
      <w:r w:rsidR="000F0E26" w:rsidRPr="00202F98">
        <w:rPr>
          <w:rFonts w:ascii="Times New Roman" w:hAnsi="Times New Roman" w:cs="Times New Roman"/>
          <w:sz w:val="24"/>
          <w:szCs w:val="24"/>
        </w:rPr>
        <w:t>controlled trials (</w:t>
      </w:r>
      <w:r w:rsidR="00745953" w:rsidRPr="00202F98">
        <w:rPr>
          <w:rFonts w:ascii="Times New Roman" w:hAnsi="Times New Roman" w:cs="Times New Roman"/>
          <w:sz w:val="24"/>
          <w:szCs w:val="24"/>
        </w:rPr>
        <w:t>CTs</w:t>
      </w:r>
      <w:r w:rsidR="000F0E26" w:rsidRPr="00202F98">
        <w:rPr>
          <w:rFonts w:ascii="Times New Roman" w:hAnsi="Times New Roman" w:cs="Times New Roman"/>
          <w:sz w:val="24"/>
          <w:szCs w:val="24"/>
        </w:rPr>
        <w:t>)</w:t>
      </w:r>
      <w:r w:rsidRPr="00202F98">
        <w:rPr>
          <w:rFonts w:ascii="Times New Roman" w:hAnsi="Times New Roman" w:cs="Times New Roman"/>
          <w:sz w:val="24"/>
          <w:szCs w:val="24"/>
        </w:rPr>
        <w:t xml:space="preserve">, there was a statistically significant, though modest, effect of targeted </w:t>
      </w:r>
      <w:r w:rsidR="006F32C6" w:rsidRPr="00202F98">
        <w:rPr>
          <w:rFonts w:ascii="Times New Roman" w:hAnsi="Times New Roman" w:cs="Times New Roman"/>
          <w:sz w:val="24"/>
          <w:szCs w:val="24"/>
        </w:rPr>
        <w:t>upper-</w:t>
      </w:r>
      <w:r w:rsidRPr="00202F98">
        <w:rPr>
          <w:rFonts w:ascii="Times New Roman" w:hAnsi="Times New Roman" w:cs="Times New Roman"/>
          <w:sz w:val="24"/>
          <w:szCs w:val="24"/>
        </w:rPr>
        <w:t xml:space="preserve">limb exercise on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w:t>
      </w:r>
      <w:r w:rsidR="00B5543A">
        <w:rPr>
          <w:rFonts w:ascii="Times New Roman" w:hAnsi="Times New Roman" w:cs="Times New Roman"/>
          <w:sz w:val="24"/>
          <w:szCs w:val="24"/>
        </w:rPr>
        <w:t xml:space="preserve"> </w:t>
      </w:r>
      <w:r w:rsidR="00D004B4">
        <w:rPr>
          <w:rFonts w:ascii="Times New Roman" w:hAnsi="Times New Roman" w:cs="Times New Roman"/>
          <w:sz w:val="24"/>
          <w:szCs w:val="24"/>
        </w:rPr>
        <w:t xml:space="preserve">All types of exercise, including RTHI, RTLI and impact exercise improved bone mass at the forearm, but the strength of evidence was moderate for RTHI and RTLI and low for impact exercise. </w:t>
      </w:r>
      <w:r w:rsidR="004E2997" w:rsidRPr="00202F98">
        <w:rPr>
          <w:rFonts w:ascii="Times New Roman" w:hAnsi="Times New Roman" w:cs="Times New Roman"/>
          <w:sz w:val="24"/>
          <w:szCs w:val="24"/>
        </w:rPr>
        <w:t>From s</w:t>
      </w:r>
      <w:r w:rsidRPr="00202F98">
        <w:rPr>
          <w:rFonts w:ascii="Times New Roman" w:hAnsi="Times New Roman" w:cs="Times New Roman"/>
          <w:sz w:val="24"/>
          <w:szCs w:val="24"/>
        </w:rPr>
        <w:t>ubgroup analysis</w:t>
      </w:r>
      <w:r w:rsidR="004E2997" w:rsidRPr="00202F98">
        <w:rPr>
          <w:rFonts w:ascii="Times New Roman" w:hAnsi="Times New Roman" w:cs="Times New Roman"/>
          <w:sz w:val="24"/>
          <w:szCs w:val="24"/>
        </w:rPr>
        <w:t xml:space="preserve">, </w:t>
      </w:r>
      <w:r w:rsidRPr="00202F98">
        <w:rPr>
          <w:rFonts w:ascii="Times New Roman" w:hAnsi="Times New Roman" w:cs="Times New Roman"/>
          <w:sz w:val="24"/>
          <w:szCs w:val="24"/>
        </w:rPr>
        <w:t xml:space="preserve">significant changes in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w:t>
      </w:r>
      <w:r w:rsidR="004E2997" w:rsidRPr="00202F98">
        <w:rPr>
          <w:rFonts w:ascii="Times New Roman" w:hAnsi="Times New Roman" w:cs="Times New Roman"/>
          <w:sz w:val="24"/>
          <w:szCs w:val="24"/>
        </w:rPr>
        <w:t>were</w:t>
      </w:r>
      <w:r w:rsidRPr="00202F98">
        <w:rPr>
          <w:rFonts w:ascii="Times New Roman" w:hAnsi="Times New Roman" w:cs="Times New Roman"/>
          <w:sz w:val="24"/>
          <w:szCs w:val="24"/>
        </w:rPr>
        <w:t xml:space="preserve"> demonstrated for postmenopausal, but not premenopausal women. Adverse events relating to the </w:t>
      </w:r>
      <w:r w:rsidR="006E1160" w:rsidRPr="00202F98">
        <w:rPr>
          <w:rFonts w:ascii="Times New Roman" w:hAnsi="Times New Roman" w:cs="Times New Roman"/>
          <w:sz w:val="24"/>
          <w:szCs w:val="24"/>
        </w:rPr>
        <w:t>upper-</w:t>
      </w:r>
      <w:r w:rsidRPr="00202F98">
        <w:rPr>
          <w:rFonts w:ascii="Times New Roman" w:hAnsi="Times New Roman" w:cs="Times New Roman"/>
          <w:sz w:val="24"/>
          <w:szCs w:val="24"/>
        </w:rPr>
        <w:t>limb exercise</w:t>
      </w:r>
      <w:r w:rsidR="00067979" w:rsidRPr="00202F98">
        <w:rPr>
          <w:rFonts w:ascii="Times New Roman" w:hAnsi="Times New Roman" w:cs="Times New Roman"/>
          <w:sz w:val="24"/>
          <w:szCs w:val="24"/>
        </w:rPr>
        <w:t>s</w:t>
      </w:r>
      <w:r w:rsidRPr="00202F98">
        <w:rPr>
          <w:rFonts w:ascii="Times New Roman" w:hAnsi="Times New Roman" w:cs="Times New Roman"/>
          <w:sz w:val="24"/>
          <w:szCs w:val="24"/>
        </w:rPr>
        <w:t xml:space="preserve">, when reported, were generally minor musculoskeletal complaints. </w:t>
      </w:r>
    </w:p>
    <w:p w14:paraId="01DB799C"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9E" w14:textId="1C2594A0"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In a previous meta-analysis, ‘aerobic exercise’ was effective in increasing BMD at the wrist, but resistance training was ineffective</w:t>
      </w:r>
      <w:r w:rsidR="00016587" w:rsidRPr="00202F98">
        <w:rPr>
          <w:rFonts w:ascii="Times New Roman" w:hAnsi="Times New Roman" w:cs="Times New Roman"/>
          <w:sz w:val="24"/>
          <w:szCs w:val="24"/>
        </w:rPr>
        <w:t>;</w:t>
      </w:r>
      <w:r w:rsidR="00BF757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14651858.CD000333", "ISBN" : "0014-2573 (Print)\\r0014-2573 (Linking)", "ISSN" : "1469-493X", "PMID" : "12137611", "abstract" : "Osteoporosis is a condition resulting in an increased risk of skeletal fractures due to a reduction in the density of bone tissue. Prevention of osteoporotic-related fractures is dependent on the ability to detect individuals with low bone mass, including those women who are asymptomatic. Treatment of osteoporosis involves the use of either anti-resorptive (e.g. estrogen and bisphosphonate) or bone formation agents (e.g. fluoride and PTH). The value of exercise as an intervention for the prevention of postmenopausal bone loss is a controversial subject.", "author" : [ { "dropping-particle" : "", "family" : "Bonaiuti", "given" : "Donatella", "non-dropping-particle" : "", "parse-names" : false, "suffix" : "" }, { "dropping-particle" : "", "family" : "Shea", "given" : "Beverley", "non-dropping-particle" : "", "parse-names" : false, "suffix" : "" }, { "dropping-particle" : "", "family" : "Iovine", "given" : "Roberto", "non-dropping-particle" : "", "parse-names" : false, "suffix" : "" }, { "dropping-particle" : "", "family" : "Negrini", "given" : "Stefano", "non-dropping-particle" : "", "parse-names" : false, "suffix" : "" }, { "dropping-particle" : "", "family" : "Welch", "given" : "Vivian", "non-dropping-particle" : "", "parse-names" : false, "suffix" : "" }, { "dropping-particle" : "", "family" : "Kemper", "given" : "Han HCG", "non-dropping-particle" : "", "parse-names" : false, "suffix" : "" }, { "dropping-particle" : "", "family" : "Wells", "given" : "George A", "non-dropping-particle" : "", "parse-names" : false, "suffix" : "" }, { "dropping-particle" : "", "family" : "Tugwell", "given" : "Peter", "non-dropping-particle" : "", "parse-names" : false, "suffix" : "" }, { "dropping-particle" : "", "family" : "Cranney", "given" : "Ann", "non-dropping-particle" : "", "parse-names" : false, "suffix" : "" } ], "container-title" : "Cochrane Database of Systematic Reviews", "editor" : [ { "dropping-particle" : "", "family" : "Bonaiuti", "given" : "Donatella", "non-dropping-particle" : "", "parse-names" : false, "suffix" : "" } ], "id" : "ITEM-1", "issue" : "3", "issued" : { "date-parts" : [ [ "2002", "4", "22" ] ] }, "page" : "CD000333", "publisher" : "John Wiley &amp; Sons, Ltd", "publisher-place" : "Chichester, UK", "title" : "Exercise for preventing and treating osteoporosis in postmenopausal women", "type" : "chapter" }, "uris" : [ "http://www.mendeley.com/documents/?uuid=c3a8cfbe-43ac-49b2-85ea-b13938eb7528" ] } ], "mendeley" : { "formattedCitation" : "&lt;sup&gt;20&lt;/sup&gt;", "plainTextFormattedCitation" : "20", "previouslyFormattedCitation" : "&lt;sup&gt;20&lt;/sup&gt;" }, "properties" : { "noteIndex" : 11 }, "schema" : "https://github.com/citation-style-language/schema/raw/master/csl-citation.json" }</w:instrText>
      </w:r>
      <w:r w:rsidR="00BF757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0</w:t>
      </w:r>
      <w:r w:rsidR="00BF7572" w:rsidRPr="00202F98">
        <w:rPr>
          <w:rFonts w:ascii="Times New Roman" w:hAnsi="Times New Roman" w:cs="Times New Roman"/>
          <w:sz w:val="24"/>
          <w:szCs w:val="24"/>
        </w:rPr>
        <w:fldChar w:fldCharType="end"/>
      </w:r>
      <w:r w:rsidR="009B71E1" w:rsidRPr="00202F98">
        <w:rPr>
          <w:rFonts w:ascii="Times New Roman" w:hAnsi="Times New Roman" w:cs="Times New Roman"/>
          <w:sz w:val="24"/>
          <w:szCs w:val="24"/>
        </w:rPr>
        <w:t xml:space="preserve"> </w:t>
      </w:r>
      <w:r w:rsidR="00016587" w:rsidRPr="00202F98">
        <w:rPr>
          <w:rFonts w:ascii="Times New Roman" w:hAnsi="Times New Roman" w:cs="Times New Roman"/>
          <w:sz w:val="24"/>
          <w:szCs w:val="24"/>
        </w:rPr>
        <w:t>however</w:t>
      </w:r>
      <w:r w:rsidR="009B71E1" w:rsidRPr="00202F98">
        <w:rPr>
          <w:rFonts w:ascii="Times New Roman" w:hAnsi="Times New Roman" w:cs="Times New Roman"/>
          <w:sz w:val="24"/>
          <w:szCs w:val="24"/>
        </w:rPr>
        <w:t xml:space="preserve"> only three studies in their meta-analysis targeted the forearm or arm, compared to 21 in the current study</w:t>
      </w:r>
      <w:r w:rsidRPr="00202F98">
        <w:rPr>
          <w:rFonts w:ascii="Times New Roman" w:hAnsi="Times New Roman" w:cs="Times New Roman"/>
          <w:sz w:val="24"/>
          <w:szCs w:val="24"/>
        </w:rPr>
        <w:t xml:space="preserve">. </w:t>
      </w:r>
      <w:r w:rsidR="000E4F8A" w:rsidRPr="00202F98">
        <w:rPr>
          <w:rFonts w:ascii="Times New Roman" w:hAnsi="Times New Roman" w:cs="Times New Roman"/>
          <w:sz w:val="24"/>
          <w:szCs w:val="24"/>
        </w:rPr>
        <w:t>In a</w:t>
      </w:r>
      <w:r w:rsidRPr="00202F98">
        <w:rPr>
          <w:rFonts w:ascii="Times New Roman" w:hAnsi="Times New Roman" w:cs="Times New Roman"/>
          <w:sz w:val="24"/>
          <w:szCs w:val="24"/>
        </w:rPr>
        <w:t>nother meta-analysis</w:t>
      </w:r>
      <w:r w:rsidR="000E4F8A" w:rsidRPr="00202F98">
        <w:rPr>
          <w:rFonts w:ascii="Times New Roman" w:hAnsi="Times New Roman" w:cs="Times New Roman"/>
          <w:sz w:val="24"/>
          <w:szCs w:val="24"/>
        </w:rPr>
        <w:t>, it was</w:t>
      </w:r>
      <w:r w:rsidRPr="00202F98">
        <w:rPr>
          <w:rFonts w:ascii="Times New Roman" w:hAnsi="Times New Roman" w:cs="Times New Roman"/>
          <w:sz w:val="24"/>
          <w:szCs w:val="24"/>
        </w:rPr>
        <w:t xml:space="preserve"> found </w:t>
      </w:r>
      <w:r w:rsidR="006E23DA" w:rsidRPr="00202F98">
        <w:rPr>
          <w:rFonts w:ascii="Times New Roman" w:hAnsi="Times New Roman" w:cs="Times New Roman"/>
          <w:sz w:val="24"/>
          <w:szCs w:val="24"/>
        </w:rPr>
        <w:t xml:space="preserve">that </w:t>
      </w:r>
      <w:r w:rsidRPr="00202F98">
        <w:rPr>
          <w:rFonts w:ascii="Times New Roman" w:hAnsi="Times New Roman" w:cs="Times New Roman"/>
          <w:sz w:val="24"/>
          <w:szCs w:val="24"/>
        </w:rPr>
        <w:t>exercise did not maintain cortical or trabecular volumetric BMD of the radius</w:t>
      </w:r>
      <w:r w:rsidR="00C70B73" w:rsidRPr="00202F98">
        <w:rPr>
          <w:rFonts w:ascii="Times New Roman" w:hAnsi="Times New Roman" w:cs="Times New Roman"/>
          <w:sz w:val="24"/>
          <w:szCs w:val="24"/>
        </w:rPr>
        <w:t>.</w:t>
      </w:r>
      <w:r w:rsidR="00BF7572" w:rsidRPr="00202F98">
        <w:rPr>
          <w:rFonts w:ascii="Times New Roman" w:hAnsi="Times New Roman" w:cs="Times New Roman"/>
          <w:sz w:val="24"/>
          <w:szCs w:val="24"/>
        </w:rPr>
        <w:fldChar w:fldCharType="begin" w:fldLock="1"/>
      </w:r>
      <w:r w:rsidR="00B06F88">
        <w:rPr>
          <w:rFonts w:ascii="Times New Roman" w:hAnsi="Times New Roman" w:cs="Times New Roman"/>
          <w:sz w:val="24"/>
          <w:szCs w:val="24"/>
        </w:rPr>
        <w:instrText>ADDIN CSL_CITATION { "citationItems" : [ { "id" : "ITEM-1", "itemData" : { "DOI" : "10.1007/s00198-011-1734-7", "ISSN" : "0937-941X", "author" : [ { "dropping-particle" : "", "family" : "Polidoulis", "given" : "I.", "non-dropping-particle" : "", "parse-names" : false, "suffix" : "" }, { "dropping-particle" : "", "family" : "Beyene", "given" : "J.", "non-dropping-particle" : "", "parse-names" : false, "suffix" : "" }, { "dropping-particle" : "", "family" : "Cheung", "given" : "A. M.", "non-dropping-particle" : "", "parse-names" : false, "suffix" : "" } ], "container-title" : "Osteoporosis International", "id" : "ITEM-1", "issue" : "1", "issued" : { "date-parts" : [ [ "2012", "1", "3" ] ] }, "page" : "39-51", "title" : "The effect of exercise on pQCT parameters of bone structure and strength in postmenopausal women\u2014a systematic review and meta-analysis of randomized controlled trials", "type" : "article-journal", "volume" : "23" }, "uris" : [ "http://www.mendeley.com/documents/?uuid=691f5117-6446-4ec2-a572-4ff9efc65a8f" ] } ], "mendeley" : { "formattedCitation" : "&lt;sup&gt;18&lt;/sup&gt;", "plainTextFormattedCitation" : "18", "previouslyFormattedCitation" : "&lt;sup&gt;18&lt;/sup&gt;" }, "properties" : { "noteIndex" : 11 }, "schema" : "https://github.com/citation-style-language/schema/raw/master/csl-citation.json" }</w:instrText>
      </w:r>
      <w:r w:rsidR="00BF757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8</w:t>
      </w:r>
      <w:r w:rsidR="00BF7572"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se prior findings may conflict with the results of present study due </w:t>
      </w:r>
      <w:r w:rsidR="00B47FA8" w:rsidRPr="00202F98">
        <w:rPr>
          <w:rFonts w:ascii="Times New Roman" w:hAnsi="Times New Roman" w:cs="Times New Roman"/>
          <w:sz w:val="24"/>
          <w:szCs w:val="24"/>
        </w:rPr>
        <w:t>the requirement, in the current study</w:t>
      </w:r>
      <w:r w:rsidR="00016587" w:rsidRPr="00202F98">
        <w:rPr>
          <w:rFonts w:ascii="Times New Roman" w:hAnsi="Times New Roman" w:cs="Times New Roman"/>
          <w:sz w:val="24"/>
          <w:szCs w:val="24"/>
        </w:rPr>
        <w:t>,</w:t>
      </w:r>
      <w:r w:rsidR="00B47FA8" w:rsidRPr="00202F98">
        <w:rPr>
          <w:rFonts w:ascii="Times New Roman" w:hAnsi="Times New Roman" w:cs="Times New Roman"/>
          <w:sz w:val="24"/>
          <w:szCs w:val="24"/>
        </w:rPr>
        <w:t xml:space="preserve"> to include </w:t>
      </w:r>
      <w:r w:rsidR="00016587" w:rsidRPr="00202F98">
        <w:rPr>
          <w:rFonts w:ascii="Times New Roman" w:hAnsi="Times New Roman" w:cs="Times New Roman"/>
          <w:sz w:val="24"/>
          <w:szCs w:val="24"/>
        </w:rPr>
        <w:t xml:space="preserve">only </w:t>
      </w:r>
      <w:r w:rsidR="00B47FA8" w:rsidRPr="00202F98">
        <w:rPr>
          <w:rFonts w:ascii="Times New Roman" w:hAnsi="Times New Roman" w:cs="Times New Roman"/>
          <w:sz w:val="24"/>
          <w:szCs w:val="24"/>
        </w:rPr>
        <w:t>targeted upper-limb exercise</w:t>
      </w:r>
      <w:r w:rsidRPr="00202F98">
        <w:rPr>
          <w:rFonts w:ascii="Times New Roman" w:hAnsi="Times New Roman" w:cs="Times New Roman"/>
          <w:sz w:val="24"/>
          <w:szCs w:val="24"/>
        </w:rPr>
        <w:t xml:space="preserve">. </w:t>
      </w:r>
      <w:r w:rsidR="00016587" w:rsidRPr="00202F98">
        <w:rPr>
          <w:rFonts w:ascii="Times New Roman" w:hAnsi="Times New Roman" w:cs="Times New Roman"/>
          <w:sz w:val="24"/>
          <w:szCs w:val="24"/>
        </w:rPr>
        <w:t>M</w:t>
      </w:r>
      <w:r w:rsidRPr="00202F98">
        <w:rPr>
          <w:rFonts w:ascii="Times New Roman" w:hAnsi="Times New Roman" w:cs="Times New Roman"/>
          <w:sz w:val="24"/>
          <w:szCs w:val="24"/>
        </w:rPr>
        <w:t xml:space="preserve">ore evidence </w:t>
      </w:r>
      <w:r w:rsidR="00BC3C3F" w:rsidRPr="00202F98">
        <w:rPr>
          <w:rFonts w:ascii="Times New Roman" w:hAnsi="Times New Roman" w:cs="Times New Roman"/>
          <w:sz w:val="24"/>
          <w:szCs w:val="24"/>
        </w:rPr>
        <w:t xml:space="preserve">has also </w:t>
      </w:r>
      <w:r w:rsidR="009B71E1" w:rsidRPr="00202F98">
        <w:rPr>
          <w:rFonts w:ascii="Times New Roman" w:hAnsi="Times New Roman" w:cs="Times New Roman"/>
          <w:sz w:val="24"/>
          <w:szCs w:val="24"/>
        </w:rPr>
        <w:t xml:space="preserve">been </w:t>
      </w:r>
      <w:r w:rsidR="00BC3C3F" w:rsidRPr="00202F98">
        <w:rPr>
          <w:rFonts w:ascii="Times New Roman" w:hAnsi="Times New Roman" w:cs="Times New Roman"/>
          <w:sz w:val="24"/>
          <w:szCs w:val="24"/>
        </w:rPr>
        <w:t xml:space="preserve">synthesised </w:t>
      </w:r>
      <w:r w:rsidRPr="00202F98">
        <w:rPr>
          <w:rFonts w:ascii="Times New Roman" w:hAnsi="Times New Roman" w:cs="Times New Roman"/>
          <w:sz w:val="24"/>
          <w:szCs w:val="24"/>
        </w:rPr>
        <w:t xml:space="preserve">in addition to those that were available </w:t>
      </w:r>
      <w:r w:rsidR="00BC3C3F" w:rsidRPr="00202F98">
        <w:rPr>
          <w:rFonts w:ascii="Times New Roman" w:hAnsi="Times New Roman" w:cs="Times New Roman"/>
          <w:sz w:val="24"/>
          <w:szCs w:val="24"/>
        </w:rPr>
        <w:t>previously</w:t>
      </w:r>
      <w:r w:rsidRPr="00202F98">
        <w:rPr>
          <w:rFonts w:ascii="Times New Roman" w:hAnsi="Times New Roman" w:cs="Times New Roman"/>
          <w:sz w:val="24"/>
          <w:szCs w:val="24"/>
        </w:rPr>
        <w:t>.</w:t>
      </w:r>
    </w:p>
    <w:p w14:paraId="01DB799F"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A0" w14:textId="0C99340C"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The finding that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conferred greater benefits than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does not support the results from previous meta-analyses, </w:t>
      </w:r>
      <w:r w:rsidR="00D0424B" w:rsidRPr="00202F98">
        <w:rPr>
          <w:rFonts w:ascii="Times New Roman" w:hAnsi="Times New Roman" w:cs="Times New Roman"/>
          <w:sz w:val="24"/>
          <w:szCs w:val="24"/>
        </w:rPr>
        <w:t xml:space="preserve">where </w:t>
      </w:r>
      <w:r w:rsidRPr="00202F98">
        <w:rPr>
          <w:rFonts w:ascii="Times New Roman" w:hAnsi="Times New Roman" w:cs="Times New Roman"/>
          <w:sz w:val="24"/>
          <w:szCs w:val="24"/>
        </w:rPr>
        <w:t>high-joint magnitude forces (high-</w:t>
      </w:r>
      <w:r w:rsidR="00B237C5" w:rsidRPr="00202F98">
        <w:rPr>
          <w:rFonts w:ascii="Times New Roman" w:hAnsi="Times New Roman" w:cs="Times New Roman"/>
          <w:sz w:val="24"/>
          <w:szCs w:val="24"/>
        </w:rPr>
        <w:t>intensity</w:t>
      </w:r>
      <w:r w:rsidRPr="00202F98">
        <w:rPr>
          <w:rFonts w:ascii="Times New Roman" w:hAnsi="Times New Roman" w:cs="Times New Roman"/>
          <w:sz w:val="24"/>
          <w:szCs w:val="24"/>
        </w:rPr>
        <w:t xml:space="preserve"> resistance training) induce</w:t>
      </w:r>
      <w:r w:rsidR="00853524" w:rsidRPr="00202F98">
        <w:rPr>
          <w:rFonts w:ascii="Times New Roman" w:hAnsi="Times New Roman" w:cs="Times New Roman"/>
          <w:sz w:val="24"/>
          <w:szCs w:val="24"/>
        </w:rPr>
        <w:t>d</w:t>
      </w:r>
      <w:r w:rsidRPr="00202F98">
        <w:rPr>
          <w:rFonts w:ascii="Times New Roman" w:hAnsi="Times New Roman" w:cs="Times New Roman"/>
          <w:sz w:val="24"/>
          <w:szCs w:val="24"/>
        </w:rPr>
        <w:t xml:space="preserve"> greater osteogenic effects in the lower limb compared to low-joint magnitude forces</w:t>
      </w:r>
      <w:r w:rsidR="006402F8" w:rsidRPr="00202F98">
        <w:rPr>
          <w:rFonts w:ascii="Times New Roman" w:hAnsi="Times New Roman" w:cs="Times New Roman"/>
          <w:sz w:val="24"/>
          <w:szCs w:val="24"/>
        </w:rPr>
        <w:t>.</w:t>
      </w:r>
      <w:r w:rsidR="001446B5"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14651858.CD000333.pub2", "ISSN" : "14651858", "author" : [ { "dropping-particle" : "", "family" : "Howe", "given" : "Tracey E", "non-dropping-particle" : "", "parse-names" : false, "suffix" : "" }, { "dropping-particle" : "", "family" : "Shea", "given" : "Beverley", "non-dropping-particle" : "", "parse-names" : false, "suffix" : "" }, { "dropping-particle" : "", "family" : "Dawson", "given" : "Lesley J", "non-dropping-particle" : "", "parse-names" : false, "suffix" : "" }, { "dropping-particle" : "", "family" : "Downie", "given" : "Fiona", "non-dropping-particle" : "", "parse-names" : false, "suffix" : "" }, { "dropping-particle" : "", "family" : "Murray", "given" : "Ann", "non-dropping-particle" : "", "parse-names" : false, "suffix" : "" }, { "dropping-particle" : "", "family" : "Ross", "given" : "Craig", "non-dropping-particle" : "", "parse-names" : false, "suffix" : "" }, { "dropping-particle" : "", "family" : "Harbour", "given" : "Robin T", "non-dropping-particle" : "", "parse-names" : false, "suffix" : "" }, { "dropping-particle" : "", "family" : "Caldwell", "given" : "Lynn M", "non-dropping-particle" : "", "parse-names" : false, "suffix" : "" }, { "dropping-particle" : "", "family" : "Creed", "given" : "Gisela", "non-dropping-particle" : "", "parse-names" : false, "suffix" : "" } ], "container-title" : "Cochrane Database of Systematic Reviews", "id" : "ITEM-1", "issue" : "7", "issued" : { "date-parts" : [ [ "2011", "7", "6" ] ] }, "title" : "Exercise for preventing and treating osteoporosis in postmenopausal women", "type" : "article-journal" }, "uris" : [ "http://www.mendeley.com/documents/?uuid=6fa69df3-9b7c-4eb1-9190-424a37142074" ] }, { "id" : "ITEM-2", "itemData" : { "DOI" : "10.1007/s11357-011-9311-8", "ISBN" : "0161-9152", "ISSN" : "01619152", "PMID" : "21922251", "abstract" : "The purpose of the study was to assess the effects of exercise interventions\\nwith different impact loading characteristics on lumbar spine (LS)\\nand femoral neck (FN) bone mineral density (BMD) in older adults.\\nWe searched electronic databases and hand searched selected journals\\nup to February 2011 for randomized controlled trials (RCTs) investigating\\nthe effects of impact exercise interventions on LS and FN BMD in\\nolder adults. Exercise protocols were categorized according to impact\\nloading characteristics. Weighted mean difference (WMD) meta-analyses\\nwere undertaken. Heterogeneity amongst trials and publication bias\\nwas tested. Random-effects models were applied. Trial quality assessment\\nwas also undertaken. Nineteen RCTs, including 1577 subjects, met\\nthe inclusion criteria. Twenty-two study group comparisons reported\\nBMD data at the LS. Meta-analysis showed a significant change in\\nBMD at this site (WMD 0.011 g/cm(2), 95% CI 0.003 to 0.020; p =\\n0.007), although results were moderately inconsistent (I-2 = 52.2%).\\nBMD data at the FN were available from 19 study group comparisons\\namong older adults. Results were inconsistent (I-2 = 63.6%) in showing\\na significant positive effect of exercise on BMD at this site (WMD\\n0.016 g/cm(2), 95% CI 0.005 to 0.027; p = 0.004). Combined loading\\nstudies of impact activity mixed with high-magnitude joint reaction\\nforce loading through resistance training were effective at LS (WMD\\n0.016 g/cm(2), 95% CI 0.002 to 0.036; p = 0.028), and no inconsistency\\nexisted among these trials. Odd-impact protocols were also effective\\nin increasing BMD at LS (WMD 0.039 g/cm(2), 95% CI 0.002 to 0.075;\\np = 0.038) and FN (WMD 0.036 g/cm(2), 95% CI 0.012 to 0.061; p =\\n0.004), although heterogeneity was evident (I-2 = 87.5% and I-2\\n= 83.5%, respectively). We found consistency among results for low-impact\\nand resistance exercise studies on LS and FN, although non-significant\\nBMD changes were evident amongst these types of protocols at any\\nsite and amongst the RCTs that provided a combined loading impact\\nexercise at FN. Funnel plots showed no evidence of publication bias.\\nTrial quality was moderate to high. The findings from our meta-analysis\\nof RCTs support the efficacy of exercise for increasing LS and FN\\nBMD in older adults.", "author" : [ { "dropping-particle" : "", "family" : "Marques", "given" : "Elisa A.", "non-dropping-particle" : "", "parse-names" : false, "suffix" : "" }, { "dropping-particle" : "", "family" : "Mota", "given" : "Jorge", "non-dropping-particle" : "", "parse-names" : false, "suffix" : "" }, { "dropping-particle" : "", "family" : "Carvalho", "given" : "Joana", "non-dropping-particle" : "", "parse-names" : false, "suffix" : "" } ], "container-title" : "Age", "id" : "ITEM-2", "issue" : "6", "issued" : { "date-parts" : [ [ "2012" ] ] }, "page" : "1493-1515", "title" : "Exercise effects on bone mineral density in older adults: A meta-analysis of randomized controlled trials", "type" : "article-journal", "volume" : "34" }, "uris" : [ "http://www.mendeley.com/documents/?uuid=41f620e9-c433-46a5-9ef0-766a49e4948b" ] }, { "id" : "ITEM-3", "itemData" : { "DOI" : "10.1016/j.bone.2008.05.012", "ISBN" : "8756-3282", "ISSN" : "87563282", "PMID" : "18602880", "abstract" : "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months. All eight trials reported BMD data at the lumbar spine following walking interventions among postmenopausal women. Meta-analysis showed no significant change in BMD at this site [WMD (fixed-effect) 0.007??g/cm2 95% CI (- 0.001 to 0.016); P = 0.09)]. BMD data at the femoral neck were available from five trials among postmenopausal women. Results were inconsistent (I2 = 51.4%) in showing a positive effect of walking on BMD at this site [WMD (random-effects) 0.014??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u2026", "author" : [ { "dropping-particle" : "", "family" : "Martyn-St James", "given" : "M", "non-dropping-particle" : "", "parse-names" : false, "suffix" : "" }, { "dropping-particle" : "", "family" : "Carroll", "given" : "Sean", "non-dropping-particle" : "", "parse-names" : false, "suffix" : "" } ], "container-title" : "Bone", "id" : "ITEM-3", "issue" : "3", "issued" : { "date-parts" : [ [ "2008" ] ] }, "page" : "521-531", "title" : "Meta-analysis of walking for preservation of bone mineral density in postmenopausal women", "type" : "article-journal", "volume" : "43" }, "uris" : [ "http://www.mendeley.com/documents/?uuid=a06402e1-e44e-4565-b062-193cfe9c0d63" ] }, { "id" : "ITEM-4", "itemData" : { "DOI" : "10.1136/bjsm.2008.052704", "ISBN" : "0306-3674", "ISSN" : "0306-3674", "PMID" : "18981037", "abstract" : "To assess the effects of differing impact exercise protocols on postmenopausal bone loss at the hip and spine.", "author" : [ { "dropping-particle" : "", "family" : "Martyn-St James", "given" : "M", "non-dropping-particle" : "", "parse-names" : false, "suffix" : "" }, { "dropping-particle" : "", "family" : "Carroll", "given" : "S", "non-dropping-particle" : "", "parse-names" : false, "suffix" : "" } ], "container-title" : "British journal of sports medicine", "id" : "ITEM-4", "issued" : { "date-parts" : [ [ "2009" ] ] }, "page" : "898-908", "title" : "A meta-analysis of impact exercise on postmenopausal bone loss: the case for mixed loading exercise programmes.", "type" : "article-journal", "volume" : "43" }, "uris" : [ "http://www.mendeley.com/documents/?uuid=0f8f7c3d-3972-4542-a872-e2a334467ab3" ] } ], "mendeley" : { "formattedCitation" : "&lt;sup&gt;16,17,54,55&lt;/sup&gt;", "plainTextFormattedCitation" : "16,17,54,55", "previouslyFormattedCitation" : "&lt;sup&gt;16,17,54,55&lt;/sup&gt;" }, "properties" : { "noteIndex" : 0 }, "schema" : "https://github.com/citation-style-language/schema/raw/master/csl-citation.json" }</w:instrText>
      </w:r>
      <w:r w:rsidR="001446B5"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6,17,54,55</w:t>
      </w:r>
      <w:r w:rsidR="001446B5"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 diversity of studies in th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and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groups, in terms of exercise adherence, exercise characteristics, and adjunct therapy, might have affected overall effects. Furthermore, although classified as low </w:t>
      </w:r>
      <w:r w:rsidR="00B237C5" w:rsidRPr="00202F98">
        <w:rPr>
          <w:rFonts w:ascii="Times New Roman" w:hAnsi="Times New Roman" w:cs="Times New Roman"/>
          <w:sz w:val="24"/>
          <w:szCs w:val="24"/>
        </w:rPr>
        <w:t>intensity</w:t>
      </w:r>
      <w:r w:rsidRPr="00202F98">
        <w:rPr>
          <w:rFonts w:ascii="Times New Roman" w:hAnsi="Times New Roman" w:cs="Times New Roman"/>
          <w:sz w:val="24"/>
          <w:szCs w:val="24"/>
        </w:rPr>
        <w:t xml:space="preserve">, the exercises in th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group were generally more novel and varied in terms of strain distributions and strain rates. For instance, in the studies of Ayalon et al.</w:t>
      </w:r>
      <w:r w:rsidR="00DE154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1", "issue" : "5 Pt 1", "issued" : { "date-parts" : [ [ "1987", "5" ] ] }, "page" : "280-3", "title" : "Dynamic bone loading exercises for postmenopausal women: effect on the density of the distal radius.", "type" : "article-journal", "volume" : "68" }, "uris" : [ "http://www.mendeley.com/documents/?uuid=457991bb-58bb-4c2a-8d70-a1ca7ded60d2" ] } ], "mendeley" : { "formattedCitation" : "&lt;sup&gt;41&lt;/sup&gt;", "plainTextFormattedCitation" : "41", "previouslyFormattedCitation" : "&lt;sup&gt;41&lt;/sup&gt;" }, "properties" : { "noteIndex" : 10 }, "schema" : "https://github.com/citation-style-language/schema/raw/master/csl-citation.json" }</w:instrText>
      </w:r>
      <w:r w:rsidR="00DE154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1</w:t>
      </w:r>
      <w:r w:rsidR="00DE1544" w:rsidRPr="00202F98">
        <w:rPr>
          <w:rFonts w:ascii="Times New Roman" w:hAnsi="Times New Roman" w:cs="Times New Roman"/>
          <w:sz w:val="24"/>
          <w:szCs w:val="24"/>
        </w:rPr>
        <w:fldChar w:fldCharType="end"/>
      </w:r>
      <w:r w:rsidR="00451E49" w:rsidRPr="00202F98">
        <w:rPr>
          <w:rFonts w:ascii="Times New Roman" w:hAnsi="Times New Roman" w:cs="Times New Roman"/>
          <w:sz w:val="24"/>
          <w:szCs w:val="24"/>
        </w:rPr>
        <w:t xml:space="preserve"> </w:t>
      </w:r>
      <w:r w:rsidRPr="00202F98">
        <w:rPr>
          <w:rFonts w:ascii="Times New Roman" w:hAnsi="Times New Roman" w:cs="Times New Roman"/>
          <w:sz w:val="24"/>
          <w:szCs w:val="24"/>
        </w:rPr>
        <w:t>and Adami et al.</w:t>
      </w:r>
      <w:r w:rsidR="00C70B73" w:rsidRPr="00202F98">
        <w:rPr>
          <w:rFonts w:ascii="Times New Roman" w:hAnsi="Times New Roman" w:cs="Times New Roman"/>
          <w:sz w:val="24"/>
          <w:szCs w:val="24"/>
        </w:rPr>
        <w:t>,</w:t>
      </w:r>
      <w:r w:rsidR="00DE154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1",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mendeley" : { "formattedCitation" : "&lt;sup&gt;43&lt;/sup&gt;", "plainTextFormattedCitation" : "43", "previouslyFormattedCitation" : "&lt;sup&gt;43&lt;/sup&gt;" }, "properties" : { "noteIndex" : 10 }, "schema" : "https://github.com/citation-style-language/schema/raw/master/csl-citation.json" }</w:instrText>
      </w:r>
      <w:r w:rsidR="00DE154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3</w:t>
      </w:r>
      <w:r w:rsidR="00DE1544"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exercises were included that specifically targeted the wrist and forearm in a way that was unique in terms of being different than everyday movement patterns</w:t>
      </w:r>
      <w:r w:rsidR="00C70B73" w:rsidRPr="00202F98">
        <w:rPr>
          <w:rFonts w:ascii="Times New Roman" w:hAnsi="Times New Roman" w:cs="Times New Roman"/>
          <w:sz w:val="24"/>
          <w:szCs w:val="24"/>
        </w:rPr>
        <w:t>.</w:t>
      </w:r>
      <w:r w:rsidR="0068303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1", "issue" : "5 Pt 1", "issued" : { "date-parts" : [ [ "1987", "5" ] ] }, "page" : "280-3", "title" : "Dynamic bone loading exercises for postmenopausal women: effect on the density of the distal radius.", "type" : "article-journal", "volume" : "68" }, "uris" : [ "http://www.mendeley.com/documents/?uuid=457991bb-58bb-4c2a-8d70-a1ca7ded60d2" ] }, { "id" : "ITEM-2",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2",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mendeley" : { "formattedCitation" : "&lt;sup&gt;41,43&lt;/sup&gt;", "plainTextFormattedCitation" : "41,43", "previouslyFormattedCitation" : "&lt;sup&gt;41,43&lt;/sup&gt;" }, "properties" : { "noteIndex" : 12 }, "schema" : "https://github.com/citation-style-language/schema/raw/master/csl-citation.json" }</w:instrText>
      </w:r>
      <w:r w:rsidR="0068303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41,43</w:t>
      </w:r>
      <w:r w:rsidR="0068303E"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0F4403" w:rsidRPr="00202F98">
        <w:rPr>
          <w:rFonts w:ascii="Times New Roman" w:hAnsi="Times New Roman" w:cs="Times New Roman"/>
          <w:sz w:val="24"/>
          <w:szCs w:val="24"/>
        </w:rPr>
        <w:t>B</w:t>
      </w:r>
      <w:r w:rsidRPr="00202F98">
        <w:rPr>
          <w:rFonts w:ascii="Times New Roman" w:hAnsi="Times New Roman" w:cs="Times New Roman"/>
          <w:sz w:val="24"/>
          <w:szCs w:val="24"/>
        </w:rPr>
        <w:t>one has been found to adapt not only to dynamic loads of high strain magnitude, but also to high strain rates, rapid strain reversal and unusual frequency distributions</w:t>
      </w:r>
      <w:r w:rsidR="00C70B73" w:rsidRPr="00202F98">
        <w:rPr>
          <w:rFonts w:ascii="Times New Roman" w:hAnsi="Times New Roman" w:cs="Times New Roman"/>
          <w:sz w:val="24"/>
          <w:szCs w:val="24"/>
        </w:rPr>
        <w:t>.</w:t>
      </w:r>
      <w:r w:rsidR="0016273F"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200095", "ISSN" : "0937-941X", "author" : [ { "dropping-particle" : "", "family" : "Ehrlich", "given" : "P J", "non-dropping-particle" : "", "parse-names" : false, "suffix" : "" }, { "dropping-particle" : "", "family" : "Lanyon", "given" : "L E", "non-dropping-particle" : "", "parse-names" : false, "suffix" : "" } ], "container-title" : "Osteoporosis International", "id" : "ITEM-1", "issue" : "9", "issued" : { "date-parts" : [ [ "2002", "9", "27" ] ] }, "page" : "688-700", "title" : "Mechanical strain and bone cell function: A review", "type" : "article-journal", "volume" : "13" }, "uris" : [ "http://www.mendeley.com/documents/?uuid=15c9fad5-971b-4d6d-8b40-7ec7328c6939" ] }, { "id" : "ITEM-2", "itemData" : { "DOI" : "10.1016/S1359-6446(01)01872-4", "ISBN" : "1878-5832 (Electronic)\\r1359-6446 (Linking)", "ISSN" : "13596446", "PMID" : "11495758", "abstract" : "The identification of anabolic agents for the treatment of metabolic bone disease is a highly prized, and elusive, goal. In searching for the osteogenic (bone-producing) constituents within mechanical stimuli, it was determined that high frequency (10-100 Hz) and low magnitude (&lt;10 microstrain) stimuli were capable of augmenting bone mass and morphology, thereby benefiting both bone quantity and quality. Using animal models, it is shown that these mechanical signals can double bone-formation rates, inhibit disuse osteoporosis and increase the strength of trabecular bone by 25%. Considering that the magnitude of these mechanical signals are several orders of magnitude below those which cause damage to the bone tissue, it is proposed that this modality could be useful in the treatment of metabolic bone diseases. Copyright \u00a9 2001 Elsevier Science Ltd.", "author" : [ { "dropping-particle" : "", "family" : "Rubin", "given" : "Clinton T.", "non-dropping-particle" : "", "parse-names" : false, "suffix" : "" }, { "dropping-particle" : "", "family" : "Sommerfeldt", "given" : "Dirk W.", "non-dropping-particle" : "", "parse-names" : false, "suffix" : "" }, { "dropping-particle" : "", "family" : "Judex", "given" : "Stefan", "non-dropping-particle" : "", "parse-names" : false, "suffix" : "" }, { "dropping-particle" : "", "family" : "Qin", "given" : "Yi Xian", "non-dropping-particle" : "", "parse-names" : false, "suffix" : "" } ], "container-title" : "Drug Discovery Today", "id" : "ITEM-2", "issue" : "16", "issued" : { "date-parts" : [ [ "2001" ] ] }, "page" : "848-858", "title" : "Inhibition of osteopenia by low magnitude, high-frequency mechanical stimuli", "type" : "article-journal", "volume" : "6" }, "uris" : [ "http://www.mendeley.com/documents/?uuid=9e65bdef-5396-47ca-839d-9aecafca35ca" ] } ], "mendeley" : { "formattedCitation" : "&lt;sup&gt;56,57&lt;/sup&gt;", "plainTextFormattedCitation" : "56,57", "previouslyFormattedCitation" : "&lt;sup&gt;56,57&lt;/sup&gt;" }, "properties" : { "noteIndex" : 12 }, "schema" : "https://github.com/citation-style-language/schema/raw/master/csl-citation.json" }</w:instrText>
      </w:r>
      <w:r w:rsidR="0016273F"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56,57</w:t>
      </w:r>
      <w:r w:rsidR="0016273F"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It is, therefore, possible that the uniqueness of the interventions in th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group might have contributed to the positive effects on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An alternative explanation could be that all studies in the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group employed a combination of upper and lower body exercise, with loading of the upper limb and radius often only playing a small part in the overall training programme</w:t>
      </w:r>
      <w:r w:rsidR="00C70B73" w:rsidRPr="00202F98">
        <w:rPr>
          <w:rFonts w:ascii="Times New Roman" w:hAnsi="Times New Roman" w:cs="Times New Roman"/>
          <w:sz w:val="24"/>
          <w:szCs w:val="24"/>
        </w:rPr>
        <w:t>,</w:t>
      </w:r>
      <w:r w:rsidR="00833F24"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80/02701367.1990.10608686", "ISSN" : "0270-1367", "author" : [ { "dropping-particle" : "", "family" : "Rikli", "given" : "Roberta E.", "non-dropping-particle" : "", "parse-names" : false, "suffix" : "" }, { "dropping-particle" : "", "family" : "McManis", "given" : "Beth G.", "non-dropping-particle" : "", "parse-names" : false, "suffix" : "" } ], "container-title" : "Research Quarterly for Exercise and Sport", "id" : "ITEM-1", "issue" : "3", "issued" : { "date-parts" : [ [ "1990", "9" ] ] }, "page" : "243-249", "title" : "Effects of exercise on bone mineral content in postmenopausal women", "type" : "article-journal", "volume" : "61" }, "uris" : [ "http://www.mendeley.com/documents/?uuid=bd94db5c-fda9-4b64-ac1b-29134b8ae8de" ] }, { "id" : "ITEM-2", "itemData" : { "DOI" : "10.1002/jbmr.5650110410", "ISSN" : "08840431", "author" : [ { "dropping-particle" : "", "family" : "Heinonen", "given" : "Ari",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Oja", "given" : "Pekka", "non-dropping-particle" : "", "parse-names" : false, "suffix" : "" }, { "dropping-particle" : "", "family" : "Vuori", "given" : "Ilkka", "non-dropping-particle" : "", "parse-names" : false, "suffix" : "" } ], "container-title" : "Journal of Bone and Mineral Research", "id" : "ITEM-2", "issue" : "4", "issued" : { "date-parts" : [ [ "1996", "12", "3" ] ] }, "page" : "490-501", "title" : "Effects of unilateral strength training and detraining on bone mineral mass and estimated mechanical characteristics of the upper limb bones in young women", "type" : "article-journal", "volume" : "11" }, "uris" : [ "http://www.mendeley.com/documents/?uuid=c2a08e7f-975c-456e-9a84-15e6576d6f83" ] }, { "id" : "ITEM-3", "itemData" : { "DOI" : "10.1007/s00198-006-0256-1", "ISBN" : "0937-941X", "ISSN" : "0937941X", "PMID" : "17103296", "abstract" : "Summary This study showed that combination of strength, balance, agility and jumping training prevented functional decline and bone fragility in home-dwelling elderly women. The finding supports the idea that it is possible to maintain good physical functioning by multi-component exercise program and thus postpone the age-related functional problems. Introduction This 1-year randomized, controlled exercise intervention trial assessed the effects of two different training programs and their combination on physical functioning and bone in home-dwelling elderly women. Methods One hundred and forty-nine healthy women aged 70\u201378 years were randomly assigned into: group 1\u2014resistance training (RES), group 2\u2014balance-jumping training (BAL), group 3\u2014combination of resistance and balance-jumping training (COMB), and group 4\u2014controls (CON). Self-rated physical functioning, leg extensor force, dynamic balance, and bone mass and structure were measured. Results Self-rated physical functioning improved in the COMB group, but was reduced in the CON group; the mean inter-group difference was 10% (95% CI: 0\u201322%). Mean increase in the leg extensor force was higher in the RES (14%; 4\u201325%) and COMB (13%; 3\u201325%) compared with the CON groups. Dynamic balance improved in the BAL (6%; 1\u201311%) and in the COMB (8%; 3\u201312%) groups. There were no inter-group differences in BMC at the proximal femur. In those COMB women who trained at least twice a week, the tibial shaft structure weakened 2% (0\u20134%) less than those in the CON group. Conclusions Strength, balance, agility, and jumping training (especially in combination) prevented functional decline in home-dwelling elderly women. In addition, positive effects seen in the structure of the loaded tibia indicated that exercise may also play a role in preventing bone fragility.", "author" : [ { "dropping-particle" : "", "family" : "Karinkanta", "given" : "S.", "non-dropping-particle" : "", "parse-names" : false, "suffix" : "" }, { "dropping-particle" : "", "family" : "Heinonen", "given" : "A.", "non-dropping-particle" : "", "parse-names" : false, "suffix" : "" }, { "dropping-particle" : "", "family" : "Siev\u00e4nen", "given" : "H.", "non-dropping-particle" : "", "parse-names" : false, "suffix" : "" }, { "dropping-particle" : "", "family" : "Uusi-Rasi", "given" : "K.", "non-dropping-particle" : "", "parse-names" : false, "suffix" : "" }, { "dropping-particle" : "", "family" : "Pasanen", "given" : "M.", "non-dropping-particle" : "", "parse-names" : false, "suffix" : "" }, { "dropping-particle" : "", "family" : "Ojala", "given" : "K.", "non-dropping-particle" : "", "parse-names" : false, "suffix" : "" }, { "dropping-particle" : "", "family" : "Fogelholm", "given" : "M.", "non-dropping-particle" : "", "parse-names" : false, "suffix" : "" }, { "dropping-particle" : "", "family" : "Kannus", "given" : "P.", "non-dropping-particle" : "", "parse-names" : false, "suffix" : "" } ], "container-title" : "Osteoporosis International", "id" : "ITEM-3", "issue" : "4", "issued" : { "date-parts" : [ [ "2007" ] ] }, "page" : "453-462", "title" : "A multi-component exercise regimen to prevent functional decline and bone fragility in home-dwelling elderly women: Randomized, controlled trial", "type" : "article-journal", "volume" : "18" }, "uris" : [ "http://www.mendeley.com/documents/?uuid=5f9f7c2e-5911-4d5d-bbfc-a74c1a1381eb" ] }, { "id" : "ITEM-4", "itemData" : { "DOI" : "10.1007/s00198-009-1083-y", "ISBN" : "0937-941X", "ISSN" : "0937941X", "PMID" : "19802506", "abstract" : "This study examined whether 24 months of weight training exercises enhanced the effectiveness of risedronate, calcium, and vitamin D in maintaining or improving bone mineral density (BMD) in 223 postmenopausal breast cancer survivors. Subjects who were a parts per thousand yen50% adherent to exercise had no improvement in BMD but were less likely to lose BMD. This study examined whether (1) postmenopausal breast cancer survivors (BCS) with bone loss taking 24 months of risedronate, calcium, and vitamin D had increased bone mineral density (BMD) at the total hip, femoral neck, L1-L4 spine, total radius and 33% radius, and decreased bone turnover; (2) subjects who also participated in strength/weight training (ST) exercises had greater increases in BMD and greater decreases in bone turnover; and (3) subjects who also exercised were more likely to preserve (at least maintain) BMD. Postmenopausal BCS (223) were randomly assigned to exercise plus medication or medication only groups. Both groups received 24 months of 1,200 mg of calcium and 400 IU of vitamin D daily and 35 mg of risedronate weekly, and the exercise group additionally had ST exercises twice weekly. After 24 months, women who took medications without exercising had significant improvements in BMD at the total hip (+1.81%) and spine (+2.85%) and significant decreases in Alkphase B (-8.7%) and serum NTx (-16.7%). Women who also exercised had additional increases in BMD at the femoral neck (+0.29%), total hip (+0.34%), spine (+0.23%), total radius (+0.30%), and additional decreases in Alkphase B (-2.4%) and Serum NTx (-6.5%). Additional changes in BMD and bone turnover with exercise were not significant. Subjects who were a parts per thousand yen50% adherent to exercise were less likely to lose BMD at the total hip (chi-square [1] = 4.66, p = 0.03) and femoral neck (chi-square [1] = 4.63, p = 0.03). Strength/weight training exercises may prevent loss of BMD in postmenopausal BCS at risk for bone loss.", "author" : [ { "dropping-particle" : "", "family" : "Waltman", "given" : "N. L.", "non-dropping-particle" : "", "parse-names" : false, "suffix" : "" }, { "dropping-particle" : "", "family" : "Twiss", "given" : "J. J.", "non-dropping-particle" : "", "parse-names" : false, "suffix" : "" }, { "dropping-particle" : "", "family" : "Ott", "given" : "C. D.", "non-dropping-particle" : "", "parse-names" : false, "suffix" : "" }, { "dropping-particle" : "", "family" : "Gross", "given" : "G. J.", "non-dropping-particle" : "", "parse-names" : false, "suffix" : "" }, { "dropping-particle" : "", "family" : "Lindsey", "given" : "A. M.", "non-dropping-particle" : "", "parse-names" : false, "suffix" : "" }, { "dropping-particle" : "", "family" : "Moore", "given" : "T. E.", "non-dropping-particle" : "", "parse-names" : false, "suffix" : "" }, { "dropping-particle" : "", "family" : "Berg", "given" : "K.", "non-dropping-particle" : "", "parse-names" : false, "suffix" : "" }, { "dropping-particle" : "", "family" : "Kupzyk", "given" : "K.", "non-dropping-particle" : "", "parse-names" : false, "suffix" : "" } ], "container-title" : "Osteoporosis International", "id" : "ITEM-4", "issue" : "8", "issued" : { "date-parts" : [ [ "2010" ] ] }, "page" : "1361-1369", "title" : "The effect of weight training on bone mineral density and bone turnover in postmenopausal breast cancer survivors with bone loss: A 24-month randomized controlled trial", "type" : "article-journal", "volume" : "21" }, "uris" : [ "http://www.mendeley.com/documents/?uuid=5c76f8b6-91b5-4983-9860-08bfb9c43f08" ] } ], "mendeley" : { "formattedCitation" : "&lt;sup&gt;32,34,35,47&lt;/sup&gt;", "plainTextFormattedCitation" : "32,34,35,47", "previouslyFormattedCitation" : "&lt;sup&gt;32,34,35,47&lt;/sup&gt;" }, "properties" : { "noteIndex" : 12 }, "schema" : "https://github.com/citation-style-language/schema/raw/master/csl-citation.json" }</w:instrText>
      </w:r>
      <w:r w:rsidR="00833F24"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2,34,35,47</w:t>
      </w:r>
      <w:r w:rsidR="00833F24"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hereas </w:t>
      </w:r>
      <w:r w:rsidR="00CB7D74" w:rsidRPr="00202F98">
        <w:rPr>
          <w:rFonts w:ascii="Times New Roman" w:hAnsi="Times New Roman" w:cs="Times New Roman"/>
          <w:sz w:val="24"/>
          <w:szCs w:val="24"/>
        </w:rPr>
        <w:t xml:space="preserve">more </w:t>
      </w:r>
      <w:r w:rsidRPr="00202F98">
        <w:rPr>
          <w:rFonts w:ascii="Times New Roman" w:hAnsi="Times New Roman" w:cs="Times New Roman"/>
          <w:sz w:val="24"/>
          <w:szCs w:val="24"/>
        </w:rPr>
        <w:t xml:space="preserve">studies in th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group targeted the upper extremity specifically</w:t>
      </w:r>
      <w:r w:rsidR="00C70B73" w:rsidRPr="00202F98">
        <w:rPr>
          <w:rFonts w:ascii="Times New Roman" w:hAnsi="Times New Roman" w:cs="Times New Roman"/>
          <w:sz w:val="24"/>
          <w:szCs w:val="24"/>
        </w:rPr>
        <w:t>.</w:t>
      </w:r>
      <w:r w:rsidR="008D4BF5"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1", "issue" : "2", "issued" : { "date-parts" : [ [ "1996", "12", "3" ] ] }, "page" : "218-225", "title" : "Exercise effects on bone mass in postmenopausal women are site-specific and load-dependent", "type" : "article-journal", "volume" : "11" }, "uris" : [ "http://www.mendeley.com/documents/?uuid=1572275a-6d7a-4293-b442-eb40a847662f" ] }, { "id" : "ITEM-2", "itemData" : { "DOI" : "10.1007/s00198-004-1816-x", "ISSN" : "0937-941X", "author" : [ { "dropping-particle" : "", "family" : "Judge", "given" : "James Oat", "non-dropping-particle" : "", "parse-names" : false, "suffix" : "" }, { "dropping-particle" : "", "family" : "Kleppinger", "given" : "Alison", "non-dropping-particle" : "", "parse-names" : false, "suffix" : "" }, { "dropping-particle" : "", "family" : "Kenny", "given" : "Anne", "non-dropping-particle" : "", "parse-names" : false, "suffix" : "" }, { "dropping-particle" : "", "family" : "Smith", "given" : "Jo-Anne", "non-dropping-particle" : "", "parse-names" : false, "suffix" : "" }, { "dropping-particle" : "", "family" : "Biskup", "given" : "Brad", "non-dropping-particle" : "", "parse-names" : false, "suffix" : "" }, { "dropping-particle" : "", "family" : "Marcella", "given" : "Glenn", "non-dropping-particle" : "", "parse-names" : false, "suffix" : "" } ], "container-title" : "Osteoporosis International", "id" : "ITEM-2", "issue" : "9", "issued" : { "date-parts" : [ [ "2005", "9", "8" ] ] }, "page" : "1096-1108", "title" : "Home-based resistance training improves femoral bone mineral density in women on hormone therapy", "type" : "article-journal", "volume" : "16" }, "uris" : [ "http://www.mendeley.com/documents/?uuid=282d4774-91fd-4c80-842a-864083121276" ] }, { "id" : "ITEM-3", "itemData" : { "ISSN" : "0003-9993", "PMID" : "3579532", "abstract" : "A set of dynamic bone loading exercises for the distal forearm, designed for high rates of loading, within physiologic range, and diversity of strain regime, was applied to a group of postmenopausal osteoporotic women. The effect of five months of three weekly sessions, 50 minutes each, on the bone status was studied by measuring the bone density at the distal radius by the Compton scattering technique. A group of 14 women who participated in the program and an inactive group of 26 women were examined one year prior to the study, at its beginning and at its end. During the year preceding the exercise program the mean bone density in both groups decreased significantly. During the exercise period the bone density of the exercise group increased by 3.8% while that of the control group continued to decline. This study demonstrates that an appropriate physical activity regime may be effective as a prophylactic treatment for postmenopausal bone loss.", "author" : [ { "dropping-particle" : "", "family" : "Ayalon", "given" : "J", "non-dropping-particle" : "", "parse-names" : false, "suffix" : "" }, { "dropping-particle" : "", "family" : "Simkin", "given" : "A", "non-dropping-particle" : "", "parse-names" : false, "suffix" : "" }, { "dropping-particle" : "", "family" : "Leichter", "given" : "I", "non-dropping-particle" : "", "parse-names" : false, "suffix" : "" }, { "dropping-particle" : "", "family" : "Raifmann", "given" : "S", "non-dropping-particle" : "", "parse-names" : false, "suffix" : "" } ], "container-title" : "Archives of physical medicine and rehabilitation", "id" : "ITEM-3", "issue" : "5 Pt 1", "issued" : { "date-parts" : [ [ "1987", "5" ] ] }, "page" : "280-3", "title" : "Dynamic bone loading exercises for postmenopausal women: effect on the density of the distal radius.", "type" : "article-journal", "volume" : "68" }, "uris" : [ "http://www.mendeley.com/documents/?uuid=457991bb-58bb-4c2a-8d70-a1ca7ded60d2" ] }, { "id" : "ITEM-4", "itemData" : { "DOI" : "10.1359/jbmr.1999.14.1.120", "ISBN" : "0884-0431", "ISSN" : "0884-0431", "PMID" : "9893073", "abstract" : "Knowledge of the effects of exercise on bone mass in postmenopausal women is limited and controversial. Animal studies have shown that the response of bone to bending strain is an alteration of bone geometry. We studied 250 postmenopausal women, aged 52-72 years, willing to participate in a 6-month exercise program. The first 125 started the program immediately and the remaining 125 served as controls. The training program included exercises designed to maximize the stress on the wrist. One hundred and eighteen of the active group and 116 of the control group completed the study and were reassessed 6 months later. Bone mineral density (BMD) of the femoral neck, lumbar spine, ultradistal and proximal radius was measured by dual-energy X-ray absorptiometry (DXA) both before and at the end of the exercise program. The forearm was also evaluated by peripheral quantitative computed tomography, which measures the area, bone mineral content (BMC), and volumetric density for both the cortical and the trabecular component. The results showed that the DXA measurements at the femoral neck, lumbar spine, ultradistal and proximal radius were similar between the two groups. No significant difference was detected after the exercise program at the proximal radius. At the ultradistal radius, the cross-sectional area of cortical bone rose by 2.8 +/- 15.0% (SD, p &lt; 0.05), apparently for both periosteal apposition and corticalization of the trabecular tissue. The volumetric density of cortical bone rose by 2. 2 +/- 15.8% (p &lt; 0.1), and that of trabecular bone decreased by 2.6 +/- 10.7% (p &lt; 0.01). The combined changes in both bone volume and density in the exercise group were associated with marked increase in cortical BMC (3.1 +/- 10.7%, p &lt; 0.01) and decrease in trabecular BMC (-3.4 +/- 14.2%, p &lt; 0.05), which were statistically different from those observed in the control group (p &lt; 0.05). In conclusion, these results confirm that site-specific moderate physical exercises have very little effect on bone mass. However, it appears that some exercises may reshape the bone segment under stress by increasing both the cross-sectional area and the density of the cortical component. These structural changes are theoretically associated with increases in the bending strength.", "author" : [ { "dropping-particle" : "", "family" : "Adami", "given" : "S", "non-dropping-particle" : "", "parse-names" : false, "suffix" : "" }, { "dropping-particle" : "", "family" : "Gatti", "given" : "D", "non-dropping-particle" : "", "parse-names" : false, "suffix" : "" }, { "dropping-particle" : "", "family" : "Braga", "given" : "V", "non-dropping-particle" : "", "parse-names" : false, "suffix" : "" }, { "dropping-particle" : "", "family" : "Bianchini", "given" : "D", "non-dropping-particle" : "", "parse-names" : false, "suffix" : "" }, { "dropping-particle" : "", "family" : "Rossini", "given" : "M", "non-dropping-particle" : "", "parse-names" : false, "suffix" : "" } ], "container-title" : "Journal of bone and mineral research", "id" : "ITEM-4", "issue" : "1", "issued" : { "date-parts" : [ [ "1999" ] ] }, "page" : "120-4", "title" : "Site-specific effects of strength training on bone structure and geometry of ultradistal radius in postmenopausal women.", "type" : "article-journal", "volume" : "14" }, "uris" : [ "http://www.mendeley.com/documents/?uuid=6911a544-71b8-44d7-b97b-3cc2070d41ec" ] } ], "mendeley" : { "formattedCitation" : "&lt;sup&gt;29,36,41,43&lt;/sup&gt;", "plainTextFormattedCitation" : "29,36,41,43", "previouslyFormattedCitation" : "&lt;sup&gt;29,36,41,43&lt;/sup&gt;" }, "properties" : { "noteIndex" : 0 }, "schema" : "https://github.com/citation-style-language/schema/raw/master/csl-citation.json" }</w:instrText>
      </w:r>
      <w:r w:rsidR="008D4BF5"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9,36,41,43</w:t>
      </w:r>
      <w:r w:rsidR="008D4BF5"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p>
    <w:p w14:paraId="01DB79A1"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A2" w14:textId="54373900" w:rsidR="002E3703" w:rsidRPr="00202F98" w:rsidRDefault="006E1160"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Upper-</w:t>
      </w:r>
      <w:r w:rsidR="002E3703" w:rsidRPr="00202F98">
        <w:rPr>
          <w:rFonts w:ascii="Times New Roman" w:hAnsi="Times New Roman" w:cs="Times New Roman"/>
          <w:sz w:val="24"/>
          <w:szCs w:val="24"/>
        </w:rPr>
        <w:t xml:space="preserve">limb exercise, regardless of exercise type, was effective for improving </w:t>
      </w:r>
      <w:r w:rsidR="00E94992" w:rsidRPr="00202F98">
        <w:rPr>
          <w:rFonts w:ascii="Times New Roman" w:hAnsi="Times New Roman" w:cs="Times New Roman"/>
          <w:sz w:val="24"/>
          <w:szCs w:val="24"/>
        </w:rPr>
        <w:t>bone mass</w:t>
      </w:r>
      <w:r w:rsidR="002E3703" w:rsidRPr="00202F98">
        <w:rPr>
          <w:rFonts w:ascii="Times New Roman" w:hAnsi="Times New Roman" w:cs="Times New Roman"/>
          <w:sz w:val="24"/>
          <w:szCs w:val="24"/>
        </w:rPr>
        <w:t xml:space="preserve"> in postmenopausal women, but ineffective for premenopausal women. It is possible that the exercise was not of sufficient strain to induce an osteogenic effect among the premenopausal women, since the women in the included trials were all healthy, with no known or diagnosed risk factors affecting </w:t>
      </w:r>
      <w:r w:rsidR="00243AF9" w:rsidRPr="00202F98">
        <w:rPr>
          <w:rFonts w:ascii="Times New Roman" w:hAnsi="Times New Roman" w:cs="Times New Roman"/>
          <w:sz w:val="24"/>
          <w:szCs w:val="24"/>
        </w:rPr>
        <w:t>bone</w:t>
      </w:r>
      <w:r w:rsidR="003C7D80"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health</w:t>
      </w:r>
      <w:r w:rsidR="002E3703" w:rsidRPr="00202F98">
        <w:rPr>
          <w:rFonts w:ascii="Times New Roman" w:hAnsi="Times New Roman" w:cs="Times New Roman"/>
          <w:sz w:val="24"/>
          <w:szCs w:val="24"/>
        </w:rPr>
        <w:t>. Similarly, in a previous meta-analysis</w:t>
      </w:r>
      <w:r w:rsidR="00BD2056" w:rsidRPr="00202F98">
        <w:rPr>
          <w:rFonts w:ascii="Times New Roman" w:hAnsi="Times New Roman" w:cs="Times New Roman"/>
          <w:sz w:val="24"/>
          <w:szCs w:val="24"/>
        </w:rPr>
        <w:t>,</w:t>
      </w:r>
      <w:r w:rsidR="002E3703" w:rsidRPr="00202F98">
        <w:rPr>
          <w:rFonts w:ascii="Times New Roman" w:hAnsi="Times New Roman" w:cs="Times New Roman"/>
          <w:sz w:val="24"/>
          <w:szCs w:val="24"/>
        </w:rPr>
        <w:t xml:space="preserve"> impact exercise was shown to be less effective in preventing bone loss at the lumbar spine for premenopausal women than it was for postmenopausal women</w:t>
      </w:r>
      <w:r w:rsidR="00C70B73" w:rsidRPr="00202F98">
        <w:rPr>
          <w:rFonts w:ascii="Times New Roman" w:hAnsi="Times New Roman" w:cs="Times New Roman"/>
          <w:sz w:val="24"/>
          <w:szCs w:val="24"/>
        </w:rPr>
        <w:t>.</w:t>
      </w:r>
      <w:r w:rsidR="002B7950"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223001089", "ISBN" : "0171-967X\\r1432-0827", "ISSN" : "0171967X", "PMID" : "10908406", "abstract" : "Studies of the effect of exercise programs on bone mass appear inconsistent. Our objective was to systematically review and meta-analyze randomized trials of the effect of exercise on bone mass in pre- and postmenopausal women. A computerized MEDLINE search was conducted for the years 1966-1997. Thirty-five randomized trials were identified. Meta-analytic methods were used to statistically pool results of studies of the effect of impact (e.g., aerobics) and non-impact (e.g., weight training) exercise on the lumbar spine and femoral neck. The most studied bone site was the lumbar spine in postmenopausal women (15 studies), where both impact [1.6% bone loss prevented, 95% confidence intervals (CI): 1.0%-2.2%] and non-impact (1.0%, 95% CI: 0.4%-1.6%) exercise programs had a positive effect. Results for the lumbar spine in premenopausal women (eight studies) were similar: 1.5% (95% CI: 0.6%-2.4%) less bone loss (or net gain) after impact exercise and 1.2% (95% CI: 0.7%-1.7%) after non-impact exercise. Impact exercise programs appeared to have a positive effect at the femoral neck in postmenopausal women (five studies), 1.0% (95% CI: 0.4%-1.6%) bone loss prevented, and possibly in premenopausal women, 0.9% (95% CI: -0.2%-2.0%) bone loss prevented. There were too few trials to draw conclusions from meta-analyses of the effect of non-impact exercise on the neck of femur. This systematic review of randomized trials shows that both impact and non-impact exercise have a positive effect at the lumbar spine in pre- and postmenopausal women. Impact exercise probably has a positive effect at the femoral neck. More studies are required to determine the optimal intensity and type of exercise.", "author" : [ { "dropping-particle" : "", "family" : "Wallace", "given" : "B. A.", "non-dropping-particle" : "", "parse-names" : false, "suffix" : "" }, { "dropping-particle" : "", "family" : "Cumming", "given" : "R. G.", "non-dropping-particle" : "", "parse-names" : false, "suffix" : "" } ], "container-title" : "Calcified Tissue International", "id" : "ITEM-1", "issue" : "1", "issued" : { "date-parts" : [ [ "2000" ] ] }, "page" : "10-18", "title" : "Systematic review of randomized trials of the effect of exercise on bone mass in pre- and postmenopausal women", "type" : "article-journal", "volume" : "67" }, "uris" : [ "http://www.mendeley.com/documents/?uuid=473f5185-4518-4b12-8def-b5e422f44647" ] } ], "mendeley" : { "formattedCitation" : "&lt;sup&gt;58&lt;/sup&gt;", "plainTextFormattedCitation" : "58", "previouslyFormattedCitation" : "&lt;sup&gt;58&lt;/sup&gt;" }, "properties" : { "noteIndex" : 12 }, "schema" : "https://github.com/citation-style-language/schema/raw/master/csl-citation.json" }</w:instrText>
      </w:r>
      <w:r w:rsidR="002B7950"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58</w:t>
      </w:r>
      <w:r w:rsidR="002B7950"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Although previous studies in premenopausal female and younger male athletes engaged in predominantly </w:t>
      </w:r>
      <w:r w:rsidRPr="00202F98">
        <w:rPr>
          <w:rFonts w:ascii="Times New Roman" w:hAnsi="Times New Roman" w:cs="Times New Roman"/>
          <w:sz w:val="24"/>
          <w:szCs w:val="24"/>
        </w:rPr>
        <w:t>upper-</w:t>
      </w:r>
      <w:r w:rsidR="002E3703" w:rsidRPr="00202F98">
        <w:rPr>
          <w:rFonts w:ascii="Times New Roman" w:hAnsi="Times New Roman" w:cs="Times New Roman"/>
          <w:sz w:val="24"/>
          <w:szCs w:val="24"/>
        </w:rPr>
        <w:t>limb exercise have demonstrated greater BMD than controls</w:t>
      </w:r>
      <w:r w:rsidR="00C70B73" w:rsidRPr="00202F98">
        <w:rPr>
          <w:rFonts w:ascii="Times New Roman" w:hAnsi="Times New Roman" w:cs="Times New Roman"/>
          <w:sz w:val="24"/>
          <w:szCs w:val="24"/>
        </w:rPr>
        <w:t>,</w:t>
      </w:r>
      <w:r w:rsidR="006C5C51"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j.jsams.2012.07.006", "ISBN" : "1440-2440", "ISSN" : "14402440", "PMID" : "22951266", "abstract" : "Participation in gymnastics prior to puberty offers an intriguing and unique model, particularly in girls. The individuality comes from both upper and lower limbs being exposed to high mechanical loading through year long intensive training programs, initiated at a young age. Studying this unique model and the associated changes in musculoskeletal health during growth is an area of specific interest. Previous reviews on gymnastics participation and bone health have been broad; and not limited to a particular maturation period, such as pre-puberty. Objectives: To determine the difference in skeletal health between pre-pubertal girls participating in gymnastics compared with non-gymnasts. Design: Meta-analysis. Methods: Following a systematic search, 17 studies were included in this meta-analysis. All studies used dual-energy X-ray absorptiometry to assess bone mineral density and bone mineral content. In addition, two studies included peripheral quantitative computed tomography. Results: Following the implementation of a random effects model, gymnasts were found to have greater bone properties than non-gymnasts. The largest difference in bone health between gymnasts and non-gymnasts was observed in peripheral quantitative computed tomography-derived volumetric bone mineral density at the distal radius (d= 1.06). Conclusions: Participation in gymnastics during pre-pubertal growth was associated with skeletal health benefits, particularly to the upper body. ?? 2012 Sports Medicine Australia.", "author" : [ { "dropping-particle" : "", "family" : "Burt", "given" : "Lauren A.", "non-dropping-particle" : "", "parse-names" : false, "suffix" : "" }, { "dropping-particle" : "", "family" : "Greene", "given" : "David A.", "non-dropping-particle" : "", "parse-names" : false, "suffix" : "" }, { "dropping-particle" : "", "family" : "Ducher", "given" : "Gaele", "non-dropping-particle" : "", "parse-names" : false, "suffix" : "" }, { "dropping-particle" : "", "family" : "Naughton", "given" : "Geraldine A.", "non-dropping-particle" : "", "parse-names" : false, "suffix" : "" } ], "container-title" : "Journal of Science and Medicine in Sport", "id" : "ITEM-1", "issue" : "3", "issued" : { "date-parts" : [ [ "2013" ] ] }, "page" : "231-239", "publisher" : "Sports Medicine Australia", "title" : "Skeletal adaptations associated with pre-pubertal gymnastics participation as determined by DXA and pQCT: A systematic review and meta-analysis", "type" : "article-journal", "volume" : "16" }, "uris" : [ "http://www.mendeley.com/documents/?uuid=51a667ab-f35f-44f4-b5f5-e1749b95e68c" ] } ], "mendeley" : { "formattedCitation" : "&lt;sup&gt;59&lt;/sup&gt;", "plainTextFormattedCitation" : "59", "previouslyFormattedCitation" : "&lt;sup&gt;59&lt;/sup&gt;" }, "properties" : { "noteIndex" : 12 }, "schema" : "https://github.com/citation-style-language/schema/raw/master/csl-citation.json" }</w:instrText>
      </w:r>
      <w:r w:rsidR="006C5C51"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59</w:t>
      </w:r>
      <w:r w:rsidR="006C5C51"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or greater BMD in the dominant compared with non-dominant arm</w:t>
      </w:r>
      <w:r w:rsidR="00C70B73" w:rsidRPr="00202F98">
        <w:rPr>
          <w:rFonts w:ascii="Times New Roman" w:hAnsi="Times New Roman" w:cs="Times New Roman"/>
          <w:sz w:val="24"/>
          <w:szCs w:val="24"/>
        </w:rPr>
        <w:t>,</w:t>
      </w:r>
      <w:r w:rsidR="00574B81"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774-006-0710-3", "ISBN" : "0914-8779 (Print)\\r0914-8779", "ISSN" : "09148779", "PMID" : "17072741", "abstract" : "Mechanical loading during growth magnifies the normal increase in bone diameter occurring in long bone shafts, but the response to loading in long bone ends remains unclear. The aim of the study was to investigate the effects of tennis playing during growth at the distal radius, comparing the bone response at trabecular and cortical skeletal sites. The influence of training duration was examined by studying bone response in short-term (children) and long-term (young adults) perspectives. Bone area, bone mineral content (BMC), and bone mineral density (BMD) of the radius were measured by DXA in 28 young (11.6 +/- 1.4 years old) and 47 adult tennis players (22.3 +/- 2.7 years old), and 70 age-matched controls (12 children, 58 adults) at three sites: the ultradistal region (trabecular), the mid-distal region, and the third-distal region (cortical). At the ultradistal radius, young and adult tennis players displayed similar side-to-side differences, the asymmetry in BMC reaching 16.3% and 13.8%, respectively (P &lt; 0.0001). At the mid- and third-distal radius, the asymmetry was much greater in adults than in children (P &lt; 0.0001) for all the bone parameters (mid-distal radius, +6.6% versus +15.6%; third-distal radius, +6.9% versus +13.3%, for BMC). Epiphyseal bone enduring longitudinal growth showed a great capacity to respond to mechanical loading in children. Prolonging tennis playing into adulthood was associated with further increase in bone mineralization at diaphyseal skeletal sites. These findings illustrate the benefits of practicing impact-loading sports during growth and maintaining physical activity into adulthood to enhance bone mass accrual and prevent fractures later in life.", "author" : [ { "dropping-particle" : "", "family" : "Ducher", "given" : "Ga\u00eble", "non-dropping-particle" : "", "parse-names" : false, "suffix" : "" }, { "dropping-particle" : "", "family" : "Tournaire", "given" : "Nicolas", "non-dropping-particle" : "", "parse-names" : false, "suffix" : "" }, { "dropping-particle" : "", "family" : "Meddahi-Pell\u00e9", "given" : "Anne", "non-dropping-particle" : "", "parse-names" : false, "suffix" : "" }, { "dropping-particle" : "", "family" : "Benhamou", "given" : "Claude Laurent", "non-dropping-particle" : "", "parse-names" : false, "suffix" : "" }, { "dropping-particle" : "", "family" : "Courteix", "given" : "Daniel", "non-dropping-particle" : "", "parse-names" : false, "suffix" : "" } ], "container-title" : "Journal of Bone and Mineral Metabolism", "id" : "ITEM-1", "issue" : "6", "issued" : { "date-parts" : [ [ "2006" ] ] }, "page" : "484-490", "title" : "Short-term and long-term site-specific effects of tennis playing on trabecular and cortical bone at the distal radius", "type" : "article-journal", "volume" : "24" }, "uris" : [ "http://www.mendeley.com/documents/?uuid=9550274c-1bb1-4dca-9053-716702d5e3ca" ] }, { "id" : "ITEM-2", "itemData" : { "DOI" : "10.1249/MSS.0b013e31828f882f", "ISBN" : "0195-9131", "ISSN" : "01959131", "PMID" : "23475166", "abstract" : "INTRODUCTION: The study of tennis players allows the nonracket arm to act as an internal control for the exercising racket arm. In addition, the study of the upper limbs removes the influence of gravitational loading, allowing the examination of the influence of muscular force on bone adaptation. METHODS: The role of muscular action on bone, strength parameters of the radius, ulna (both at 4% and 60% distal-proximal ulnar length), and humerus (at 35% distal-proximal humerus length) as well as muscle size in both arms of 50 elite junior tennis players (mean +/- SD age = 13.5 +/- 1.9 yr) were measured with peripheral quantitative computed tomography (pQCT). RESULTS: Strong relationships were found between muscle size and bone size in both arms (all correlations, P &lt; 0.001, R = 0.73-0.86). However, the muscle-bone ratio was significantly lower (P &lt; 0.001) in the upper arm on the racket side (compared with the contralateral arm). In addition, material eccentricity analysis revealed that bone strength in bending and torsion increased more than strength in compression as the moment arms for these actions (bone length and width, respectively) increased (in all cases, P &gt; 0.001, R = 0.06-0.7) with relationships being stronger in torsion than in bending. Large side differences were found in bone strength parameters and muscle size in all investigated sites, with differences in distal radius total BMC (+37% +/- 21%) and humerus cortical cross-sectional area (+40% +/- 12%) being most pronounced (both P &lt; 0.001). CONCLUSIONS: These results support a strong influence of muscular action on bone adaptation; however, interarm muscle-bone asymmetries suggest factors other than local muscle size that determine bone strength. The results also suggest that torsional loads provide the greatest stress experienced by the bone during a tennis stroke.", "author" : [ { "dropping-particle" : "", "family" : "Ireland", "given" : "Alex", "non-dropping-particle" : "", "parse-names" : false, "suffix" : "" }, { "dropping-particle" : "", "family" : "Maden-Wilkinson", "given" : "Thomas", "non-dropping-particle" : "", "parse-names" : false, "suffix" : "" }, { "dropping-particle" : "", "family" : "McPhee", "given" : "Jamie", "non-dropping-particle" : "", "parse-names" : false, "suffix" : "" }, { "dropping-particle" : "", "family" : "Cooke", "given" : "Karl", "non-dropping-particle" : "", "parse-names" : false, "suffix" : "" }, { "dropping-particle" : "", "family" : "Narici", "given" : "Marco", "non-dropping-particle" : "", "parse-names" : false, "suffix" : "" }, { "dropping-particle" : "", "family" : "Degens", "given" : "Hans", "non-dropping-particle" : "", "parse-names" : false, "suffix" : "" }, { "dropping-particle" : "", "family" : "Rittweger", "given" : "J\u00f6rn", "non-dropping-particle" : "", "parse-names" : false, "suffix" : "" } ], "container-title" : "Medicine and Science in Sports and Exercise", "id" : "ITEM-2", "issue" : "9", "issued" : { "date-parts" : [ [ "2013" ] ] }, "page" : "1749-1758", "title" : "Upper limb muscle-bone asymmetries and bone adaptation in elite youth tennis players", "type" : "article-journal", "volume" : "45" }, "uris" : [ "http://www.mendeley.com/documents/?uuid=3e0ed2df-020f-4065-bf75-1f8dd13b8041" ] }, { "id" : "ITEM-3", "itemData" : { "DOI" : "10.1359/jbmr.2003.18.5.876", "ISBN" : "0884-0431 (Print)", "ISSN" : "0884-0431", "PMID" : "12733727", "abstract" : "Recent animal studies have given evidence that vibration loading may be an efficient and safe way to improve mass and mechanical competence of bone, thus providing great potential for preventing and treating osteoporosis. Randomized controlled trials on the safety and efficacy of the vibration on human skeleton are, however, lacking. This randomized controlled intervention trial was designed to assess the effects of an 8-month whole body vibration intervention on bone, muscular performance, and body balance in young and healthy adults. Fifty-six volunteers (21 men and 35 women; age, 19-38 years) were randomly assigned to the vibration group or control group. The vibration intervention consisted of an 8-month whole body vibration (4 min/day, 3-5 times per week). During the 4-minute vibration program, the platform oscillated in an ascending order from 25 to 45 Hz, corresponding to estimated maximum vertical accelerations from 2 g to 8 g. Mass, structure, and estimated strength of bone at the distal tibia and tibial shaft were assessed by peripheral quantitative computed tomography (pQCT) at baseline and at 8 months. Bone mineral content was measured at the lumbar spine, femoral neck, trochanter, calcaneus, and distal radius using DXA at baseline and after the 8-month intervention. Serum markers of bone turnover were determined at baseline and 3, 6, and 8 months. Five performance tests (vertical jump, isometric extension strength of the lower extremities, grip strength, shuttle run, and postural sway) were performed at baseline and after the 8-month intervention. The 8-month vibration intervention succeeded well and was safe to perform but had no effect on mass, structure, or estimated strength of bone at any skeletal site. Serum markers of bone turnover did not change during the vibration intervention. However, at 8 months, a 7.8% net benefit in the vertical jump height was observed in the vibration group (95% CI, 2.8-13.1%; p = 0.003). On the other performance and balance tests, the vibration intervention had no effect. In conclusion, the studied whole body vibration program had no effect on bones of young, healthy adults, but instead, increased vertical jump height. Future human studies are needed before clinical recommendations for vibration exercise.", "author" : [ { "dropping-particle" : "", "family" : "Torvinen", "given" : "Saila", "non-dropping-particle" : "", "parse-names" : false, "suffix" : "" }, { "dropping-particle" : "", "family" : "Kannus", "given" : "Pekka", "non-dropping-particle" : "", "parse-names" : false, "suffix" : "" }, { "dropping-particle" : "", "family" : "Siev\u00e4nen", "given" : "Harri", "non-dropping-particle" : "", "parse-names" : false, "suffix" : "" }, { "dropping-particle" : "", "family" : "J\u00e4rvinen", "given" : "Tero A H", "non-dropping-particle" : "", "parse-names" : false, "suffix" : "" }, { "dropping-particle" : "", "family" : "Pasanen", "given" : "Matti", "non-dropping-particle" : "", "parse-names" : false, "suffix" : "" }, { "dropping-particle" : "", "family" : "Kontulainen", "given" : "Saija", "non-dropping-particle" : "", "parse-names" : false, "suffix" : "" }, { "dropping-particle" : "", "family" : "Nenonen", "given" : "Arja", "non-dropping-particle" : "", "parse-names" : false, "suffix" : "" }, { "dropping-particle" : "", "family" : "J\u00e4rvinen", "given" : "Teppo L N", "non-dropping-particle" : "", "parse-names" : false, "suffix" : "" }, { "dropping-particle" : "", "family" : "Paakkala", "given" : "Timo", "non-dropping-particle" : "", "parse-names" : false, "suffix" : "" }, { "dropping-particle" : "", "family" : "J\u00e4rvinen", "given" : "Markku", "non-dropping-particle" : "", "parse-names" : false, "suffix" : "" }, { "dropping-particle" : "", "family" : "Vuori", "given" : "Ilkka", "non-dropping-particle" : "", "parse-names" : false, "suffix" : "" } ], "container-title" : "Journal of bone and mineral research : the official journal of the American Society for Bone and Mineral Research", "id" : "ITEM-3", "issue" : "5", "issued" : { "date-parts" : [ [ "2003" ] ] }, "page" : "876-84", "title" : "Effect of 8-month vertical whole body vibration on bone, muscle performance, and body balance: a randomized controlled study.", "type" : "article-journal", "volume" : "18" }, "uris" : [ "http://www.mendeley.com/documents/?uuid=786ad604-64ef-4dc8-bfad-d370047c5284" ] }, { "id" : "ITEM-4", "itemData" : { "DOI" : "10.1359/jbmr.2003.18.2.352", "ISSN" : "08840431", "author" : [ { "dropping-particle" : "", "family" : "Kontulainen", "given" : "Saija", "non-dropping-particle" : "", "parse-names" : false, "suffix" : "" }, { "dropping-particle" : "", "family" : "Siev\u00e4nen", "given" : "Harri", "non-dropping-particle" : "", "parse-names" : false, "suffix" : "" }, { "dropping-particle" : "", "family" : "Kannus", "given" : "Pekka", "non-dropping-particle" : "", "parse-names" : false, "suffix" : "" }, { "dropping-particle" : "", "family" : "Pasanen", "given" : "Matti", "non-dropping-particle" : "", "parse-names" : false, "suffix" : "" }, { "dropping-particle" : "", "family" : "Vuori", "given" : "Ilkka", "non-dropping-particle" : "", "parse-names" : false, "suffix" : "" } ], "container-title" : "Journal of Bone and Mineral Research", "id" : "ITEM-4", "issue" : "2", "issued" : { "date-parts" : [ [ "2003", "2", "1" ] ] }, "page" : "352-359", "title" : "Effect of long-term impact-loading on mass, size, and estimated strength of humerus and radius of female racquet-sports players: A peripheral quantitative computed tomography study between young and old starters and controls", "type" : "article-journal", "volume" : "18" }, "uris" : [ "http://www.mendeley.com/documents/?uuid=91c95843-3bd5-4017-b9eb-c67c9111d8cd" ] } ], "mendeley" : { "formattedCitation" : "&lt;sup&gt;60\u201363&lt;/sup&gt;", "plainTextFormattedCitation" : "60\u201363", "previouslyFormattedCitation" : "&lt;sup&gt;60\u201363&lt;/sup&gt;" }, "properties" : { "noteIndex" : 0 }, "schema" : "https://github.com/citation-style-language/schema/raw/master/csl-citation.json" }</w:instrText>
      </w:r>
      <w:r w:rsidR="00574B81"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60–63</w:t>
      </w:r>
      <w:r w:rsidR="00574B81" w:rsidRPr="00202F98">
        <w:rPr>
          <w:rFonts w:ascii="Times New Roman" w:hAnsi="Times New Roman" w:cs="Times New Roman"/>
          <w:sz w:val="24"/>
          <w:szCs w:val="24"/>
        </w:rPr>
        <w:fldChar w:fldCharType="end"/>
      </w:r>
      <w:r w:rsidR="002E3703" w:rsidRPr="00202F98">
        <w:rPr>
          <w:rFonts w:ascii="Times New Roman" w:hAnsi="Times New Roman" w:cs="Times New Roman"/>
          <w:sz w:val="24"/>
          <w:szCs w:val="24"/>
        </w:rPr>
        <w:t xml:space="preserve"> the force and impact </w:t>
      </w:r>
      <w:r w:rsidR="00966AF6" w:rsidRPr="00202F98">
        <w:rPr>
          <w:rFonts w:ascii="Times New Roman" w:hAnsi="Times New Roman" w:cs="Times New Roman"/>
          <w:sz w:val="24"/>
          <w:szCs w:val="24"/>
        </w:rPr>
        <w:t xml:space="preserve">in these studies </w:t>
      </w:r>
      <w:r w:rsidR="002E3703" w:rsidRPr="00202F98">
        <w:rPr>
          <w:rFonts w:ascii="Times New Roman" w:hAnsi="Times New Roman" w:cs="Times New Roman"/>
          <w:sz w:val="24"/>
          <w:szCs w:val="24"/>
        </w:rPr>
        <w:t xml:space="preserve">may </w:t>
      </w:r>
      <w:r w:rsidR="007C321F" w:rsidRPr="00202F98">
        <w:rPr>
          <w:rFonts w:ascii="Times New Roman" w:hAnsi="Times New Roman" w:cs="Times New Roman"/>
          <w:sz w:val="24"/>
          <w:szCs w:val="24"/>
        </w:rPr>
        <w:t xml:space="preserve">have been </w:t>
      </w:r>
      <w:r w:rsidR="002E3703" w:rsidRPr="00202F98">
        <w:rPr>
          <w:rFonts w:ascii="Times New Roman" w:hAnsi="Times New Roman" w:cs="Times New Roman"/>
          <w:sz w:val="24"/>
          <w:szCs w:val="24"/>
        </w:rPr>
        <w:t xml:space="preserve">greater than </w:t>
      </w:r>
      <w:r w:rsidR="007C321F" w:rsidRPr="00202F98">
        <w:rPr>
          <w:rFonts w:ascii="Times New Roman" w:hAnsi="Times New Roman" w:cs="Times New Roman"/>
          <w:sz w:val="24"/>
          <w:szCs w:val="24"/>
        </w:rPr>
        <w:t xml:space="preserve">the </w:t>
      </w:r>
      <w:r w:rsidR="00966AF6" w:rsidRPr="00202F98">
        <w:rPr>
          <w:rFonts w:ascii="Times New Roman" w:hAnsi="Times New Roman" w:cs="Times New Roman"/>
          <w:sz w:val="24"/>
          <w:szCs w:val="24"/>
        </w:rPr>
        <w:t xml:space="preserve">force/impact of the </w:t>
      </w:r>
      <w:r w:rsidR="002E3703" w:rsidRPr="00202F98">
        <w:rPr>
          <w:rFonts w:ascii="Times New Roman" w:hAnsi="Times New Roman" w:cs="Times New Roman"/>
          <w:sz w:val="24"/>
          <w:szCs w:val="24"/>
        </w:rPr>
        <w:t xml:space="preserve">interventions included in this meta-analysis. </w:t>
      </w:r>
    </w:p>
    <w:p w14:paraId="01DB79A5" w14:textId="43D3E007" w:rsidR="002E3703" w:rsidRDefault="002E3703" w:rsidP="00D335A7">
      <w:pPr>
        <w:spacing w:line="480" w:lineRule="auto"/>
        <w:contextualSpacing/>
        <w:jc w:val="both"/>
        <w:rPr>
          <w:rFonts w:ascii="Times New Roman" w:hAnsi="Times New Roman" w:cs="Times New Roman"/>
          <w:sz w:val="24"/>
          <w:szCs w:val="24"/>
        </w:rPr>
      </w:pPr>
    </w:p>
    <w:p w14:paraId="3246482E" w14:textId="77777777" w:rsidR="005A3F3B" w:rsidRPr="00202F98" w:rsidRDefault="005A3F3B" w:rsidP="00D335A7">
      <w:pPr>
        <w:spacing w:line="480" w:lineRule="auto"/>
        <w:contextualSpacing/>
        <w:jc w:val="both"/>
        <w:rPr>
          <w:rFonts w:ascii="Times New Roman" w:hAnsi="Times New Roman" w:cs="Times New Roman"/>
          <w:sz w:val="24"/>
          <w:szCs w:val="24"/>
        </w:rPr>
      </w:pPr>
    </w:p>
    <w:p w14:paraId="59B3B17B" w14:textId="6791316F" w:rsidR="00C77AA2" w:rsidRPr="00202F98" w:rsidRDefault="00C77AA2" w:rsidP="00D335A7">
      <w:pPr>
        <w:spacing w:line="480" w:lineRule="auto"/>
        <w:contextualSpacing/>
        <w:jc w:val="both"/>
        <w:rPr>
          <w:rFonts w:ascii="Times New Roman" w:hAnsi="Times New Roman" w:cs="Times New Roman"/>
          <w:b/>
          <w:i/>
          <w:sz w:val="24"/>
          <w:szCs w:val="24"/>
        </w:rPr>
      </w:pPr>
      <w:r w:rsidRPr="00202F98">
        <w:rPr>
          <w:rFonts w:ascii="Times New Roman" w:hAnsi="Times New Roman" w:cs="Times New Roman"/>
          <w:b/>
          <w:i/>
          <w:sz w:val="24"/>
          <w:szCs w:val="24"/>
        </w:rPr>
        <w:t>Study limitations</w:t>
      </w:r>
    </w:p>
    <w:p w14:paraId="01DB79A8" w14:textId="7C39E2F8"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This is the first systematic review to focus on forearm </w:t>
      </w:r>
      <w:r w:rsidR="00E94992" w:rsidRPr="00202F98">
        <w:rPr>
          <w:rFonts w:ascii="Times New Roman" w:hAnsi="Times New Roman" w:cs="Times New Roman"/>
          <w:sz w:val="24"/>
          <w:szCs w:val="24"/>
        </w:rPr>
        <w:t>bone</w:t>
      </w:r>
      <w:r w:rsidR="00F31FF6" w:rsidRPr="00202F98">
        <w:rPr>
          <w:rFonts w:ascii="Times New Roman" w:hAnsi="Times New Roman" w:cs="Times New Roman"/>
          <w:sz w:val="24"/>
          <w:szCs w:val="24"/>
        </w:rPr>
        <w:t>-</w:t>
      </w:r>
      <w:r w:rsidR="00E94992"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accrual as a result of exercise interventions. We have conducted a rigorous search for all availabl</w:t>
      </w:r>
      <w:r w:rsidR="007E0302" w:rsidRPr="00202F98">
        <w:rPr>
          <w:rFonts w:ascii="Times New Roman" w:hAnsi="Times New Roman" w:cs="Times New Roman"/>
          <w:sz w:val="24"/>
          <w:szCs w:val="24"/>
        </w:rPr>
        <w:t>e trial</w:t>
      </w:r>
      <w:r w:rsidR="00F31FF6" w:rsidRPr="00202F98">
        <w:rPr>
          <w:rFonts w:ascii="Times New Roman" w:hAnsi="Times New Roman" w:cs="Times New Roman"/>
          <w:sz w:val="24"/>
          <w:szCs w:val="24"/>
        </w:rPr>
        <w:t>s</w:t>
      </w:r>
      <w:r w:rsidR="007E0302" w:rsidRPr="00202F98">
        <w:rPr>
          <w:rFonts w:ascii="Times New Roman" w:hAnsi="Times New Roman" w:cs="Times New Roman"/>
          <w:sz w:val="24"/>
          <w:szCs w:val="24"/>
        </w:rPr>
        <w:t xml:space="preserve"> </w:t>
      </w:r>
      <w:r w:rsidR="00F962EB" w:rsidRPr="00202F98">
        <w:rPr>
          <w:rFonts w:ascii="Times New Roman" w:hAnsi="Times New Roman" w:cs="Times New Roman"/>
          <w:sz w:val="24"/>
          <w:szCs w:val="24"/>
        </w:rPr>
        <w:t>in which</w:t>
      </w:r>
      <w:r w:rsidR="007E0302" w:rsidRPr="00202F98">
        <w:rPr>
          <w:rFonts w:ascii="Times New Roman" w:hAnsi="Times New Roman" w:cs="Times New Roman"/>
          <w:sz w:val="24"/>
          <w:szCs w:val="24"/>
        </w:rPr>
        <w:t xml:space="preserve"> the effect of </w:t>
      </w:r>
      <w:r w:rsidRPr="00202F98">
        <w:rPr>
          <w:rFonts w:ascii="Times New Roman" w:hAnsi="Times New Roman" w:cs="Times New Roman"/>
          <w:sz w:val="24"/>
          <w:szCs w:val="24"/>
        </w:rPr>
        <w:t xml:space="preserve">exercise on </w:t>
      </w:r>
      <w:r w:rsidR="00F31FF6" w:rsidRPr="00202F98">
        <w:rPr>
          <w:rFonts w:ascii="Times New Roman" w:hAnsi="Times New Roman" w:cs="Times New Roman"/>
          <w:sz w:val="24"/>
          <w:szCs w:val="24"/>
        </w:rPr>
        <w:t xml:space="preserve">forearm </w:t>
      </w:r>
      <w:r w:rsidR="00E94992" w:rsidRPr="00202F98">
        <w:rPr>
          <w:rFonts w:ascii="Times New Roman" w:hAnsi="Times New Roman" w:cs="Times New Roman"/>
          <w:sz w:val="24"/>
          <w:szCs w:val="24"/>
        </w:rPr>
        <w:t>bone mass</w:t>
      </w:r>
      <w:r w:rsidR="00F962EB" w:rsidRPr="00202F98">
        <w:rPr>
          <w:rFonts w:ascii="Times New Roman" w:hAnsi="Times New Roman" w:cs="Times New Roman"/>
          <w:sz w:val="24"/>
          <w:szCs w:val="24"/>
        </w:rPr>
        <w:t xml:space="preserve"> has been investigated</w:t>
      </w:r>
      <w:r w:rsidRPr="00202F98">
        <w:rPr>
          <w:rFonts w:ascii="Times New Roman" w:hAnsi="Times New Roman" w:cs="Times New Roman"/>
          <w:sz w:val="24"/>
          <w:szCs w:val="24"/>
        </w:rPr>
        <w:t xml:space="preserve">. However, </w:t>
      </w:r>
      <w:r w:rsidR="0095783D" w:rsidRPr="00202F98">
        <w:rPr>
          <w:rFonts w:ascii="Times New Roman" w:hAnsi="Times New Roman" w:cs="Times New Roman"/>
          <w:sz w:val="24"/>
          <w:szCs w:val="24"/>
        </w:rPr>
        <w:t>several</w:t>
      </w:r>
      <w:r w:rsidRPr="00202F98">
        <w:rPr>
          <w:rFonts w:ascii="Times New Roman" w:hAnsi="Times New Roman" w:cs="Times New Roman"/>
          <w:sz w:val="24"/>
          <w:szCs w:val="24"/>
        </w:rPr>
        <w:t xml:space="preserve"> limitations</w:t>
      </w:r>
      <w:r w:rsidR="007E1183" w:rsidRPr="00202F98">
        <w:rPr>
          <w:rFonts w:ascii="Times New Roman" w:hAnsi="Times New Roman" w:cs="Times New Roman"/>
          <w:sz w:val="24"/>
          <w:szCs w:val="24"/>
        </w:rPr>
        <w:t>,</w:t>
      </w:r>
      <w:r w:rsidRPr="00202F98">
        <w:rPr>
          <w:rFonts w:ascii="Times New Roman" w:hAnsi="Times New Roman" w:cs="Times New Roman"/>
          <w:sz w:val="24"/>
          <w:szCs w:val="24"/>
        </w:rPr>
        <w:t xml:space="preserve"> mainly due to the limited evidence of the primary studies included in this review</w:t>
      </w:r>
      <w:r w:rsidR="007E1183" w:rsidRPr="00202F98">
        <w:rPr>
          <w:rFonts w:ascii="Times New Roman" w:hAnsi="Times New Roman" w:cs="Times New Roman"/>
          <w:sz w:val="24"/>
          <w:szCs w:val="24"/>
        </w:rPr>
        <w:t>,</w:t>
      </w:r>
      <w:r w:rsidRPr="00202F98">
        <w:rPr>
          <w:rFonts w:ascii="Times New Roman" w:hAnsi="Times New Roman" w:cs="Times New Roman"/>
          <w:sz w:val="24"/>
          <w:szCs w:val="24"/>
        </w:rPr>
        <w:t xml:space="preserve"> are worthy of mention. </w:t>
      </w:r>
      <w:r w:rsidR="00E34E39" w:rsidRPr="00202F98">
        <w:rPr>
          <w:rFonts w:ascii="Times New Roman" w:hAnsi="Times New Roman" w:cs="Times New Roman"/>
          <w:sz w:val="24"/>
          <w:szCs w:val="24"/>
        </w:rPr>
        <w:t>T</w:t>
      </w:r>
      <w:r w:rsidRPr="00202F98">
        <w:rPr>
          <w:rFonts w:ascii="Times New Roman" w:hAnsi="Times New Roman" w:cs="Times New Roman"/>
          <w:sz w:val="24"/>
          <w:szCs w:val="24"/>
        </w:rPr>
        <w:t xml:space="preserve">he use of </w:t>
      </w:r>
      <w:r w:rsidR="007E0302" w:rsidRPr="00202F98">
        <w:rPr>
          <w:rFonts w:ascii="Times New Roman" w:hAnsi="Times New Roman" w:cs="Times New Roman"/>
          <w:sz w:val="24"/>
          <w:szCs w:val="24"/>
        </w:rPr>
        <w:t xml:space="preserve">change in </w:t>
      </w:r>
      <w:r w:rsidR="00E94992" w:rsidRPr="00202F98">
        <w:rPr>
          <w:rFonts w:ascii="Times New Roman" w:hAnsi="Times New Roman" w:cs="Times New Roman"/>
          <w:sz w:val="24"/>
          <w:szCs w:val="24"/>
        </w:rPr>
        <w:t>bone mass</w:t>
      </w:r>
      <w:r w:rsidR="007E1183" w:rsidRPr="00202F98">
        <w:rPr>
          <w:rFonts w:ascii="Times New Roman" w:hAnsi="Times New Roman" w:cs="Times New Roman"/>
          <w:sz w:val="24"/>
          <w:szCs w:val="24"/>
        </w:rPr>
        <w:t>,</w:t>
      </w:r>
      <w:r w:rsidRPr="00202F98">
        <w:rPr>
          <w:rFonts w:ascii="Times New Roman" w:hAnsi="Times New Roman" w:cs="Times New Roman"/>
          <w:sz w:val="24"/>
          <w:szCs w:val="24"/>
        </w:rPr>
        <w:t xml:space="preserve"> as measured by DXA, pQCT and SPA</w:t>
      </w:r>
      <w:r w:rsidR="007E1183" w:rsidRPr="00202F98">
        <w:rPr>
          <w:rFonts w:ascii="Times New Roman" w:hAnsi="Times New Roman" w:cs="Times New Roman"/>
          <w:sz w:val="24"/>
          <w:szCs w:val="24"/>
        </w:rPr>
        <w:t>,</w:t>
      </w:r>
      <w:r w:rsidRPr="00202F98">
        <w:rPr>
          <w:rFonts w:ascii="Times New Roman" w:hAnsi="Times New Roman" w:cs="Times New Roman"/>
          <w:sz w:val="24"/>
          <w:szCs w:val="24"/>
        </w:rPr>
        <w:t xml:space="preserve"> as an outcome measure in this review</w:t>
      </w:r>
      <w:r w:rsidR="00A15F07" w:rsidRPr="00202F98">
        <w:rPr>
          <w:rFonts w:ascii="Times New Roman" w:hAnsi="Times New Roman" w:cs="Times New Roman"/>
          <w:sz w:val="24"/>
          <w:szCs w:val="24"/>
        </w:rPr>
        <w:t>,</w:t>
      </w:r>
      <w:r w:rsidRPr="00202F98">
        <w:rPr>
          <w:rFonts w:ascii="Times New Roman" w:hAnsi="Times New Roman" w:cs="Times New Roman"/>
          <w:sz w:val="24"/>
          <w:szCs w:val="24"/>
        </w:rPr>
        <w:t xml:space="preserve"> might imply that the full effects of exercise on forearm </w:t>
      </w:r>
      <w:r w:rsidR="00243AF9" w:rsidRPr="00202F98">
        <w:rPr>
          <w:rFonts w:ascii="Times New Roman" w:hAnsi="Times New Roman" w:cs="Times New Roman"/>
          <w:sz w:val="24"/>
          <w:szCs w:val="24"/>
        </w:rPr>
        <w:t>bone</w:t>
      </w:r>
      <w:r w:rsidR="00A15F07" w:rsidRPr="00202F98">
        <w:rPr>
          <w:rFonts w:ascii="Times New Roman" w:hAnsi="Times New Roman" w:cs="Times New Roman"/>
          <w:sz w:val="24"/>
          <w:szCs w:val="24"/>
        </w:rPr>
        <w:t xml:space="preserve"> </w:t>
      </w:r>
      <w:r w:rsidR="00243AF9" w:rsidRPr="00202F98">
        <w:rPr>
          <w:rFonts w:ascii="Times New Roman" w:hAnsi="Times New Roman" w:cs="Times New Roman"/>
          <w:sz w:val="24"/>
          <w:szCs w:val="24"/>
        </w:rPr>
        <w:t>mass</w:t>
      </w:r>
      <w:r w:rsidRPr="00202F98">
        <w:rPr>
          <w:rFonts w:ascii="Times New Roman" w:hAnsi="Times New Roman" w:cs="Times New Roman"/>
          <w:sz w:val="24"/>
          <w:szCs w:val="24"/>
        </w:rPr>
        <w:t xml:space="preserve"> might have been missed</w:t>
      </w:r>
      <w:r w:rsidR="00D63C66" w:rsidRPr="00202F98">
        <w:rPr>
          <w:rFonts w:ascii="Times New Roman" w:hAnsi="Times New Roman" w:cs="Times New Roman"/>
          <w:sz w:val="24"/>
          <w:szCs w:val="24"/>
        </w:rPr>
        <w:t>,</w:t>
      </w:r>
      <w:r w:rsidRPr="00202F98">
        <w:rPr>
          <w:rFonts w:ascii="Times New Roman" w:hAnsi="Times New Roman" w:cs="Times New Roman"/>
          <w:sz w:val="24"/>
          <w:szCs w:val="24"/>
        </w:rPr>
        <w:t xml:space="preserve"> since BMD has been shown to only partly measure bone strength, and not </w:t>
      </w:r>
      <w:r w:rsidR="00A91C09" w:rsidRPr="00202F98">
        <w:rPr>
          <w:rFonts w:ascii="Times New Roman" w:hAnsi="Times New Roman" w:cs="Times New Roman"/>
          <w:sz w:val="24"/>
          <w:szCs w:val="24"/>
        </w:rPr>
        <w:t xml:space="preserve">to </w:t>
      </w:r>
      <w:r w:rsidRPr="00202F98">
        <w:rPr>
          <w:rFonts w:ascii="Times New Roman" w:hAnsi="Times New Roman" w:cs="Times New Roman"/>
          <w:sz w:val="24"/>
          <w:szCs w:val="24"/>
        </w:rPr>
        <w:t>be sensitive enough to detect exercise-related improvements. Bone has other properties such as stiffness, ability to absorb energy, elasticity, strength and geometric properties, for which BMD assessment via DXA does not account</w:t>
      </w:r>
      <w:r w:rsidR="00C70B73" w:rsidRPr="00202F98">
        <w:rPr>
          <w:rFonts w:ascii="Times New Roman" w:hAnsi="Times New Roman" w:cs="Times New Roman"/>
          <w:sz w:val="24"/>
          <w:szCs w:val="24"/>
        </w:rPr>
        <w:t>.</w:t>
      </w:r>
      <w:r w:rsidR="00C66575" w:rsidRPr="00202F98">
        <w:rPr>
          <w:rFonts w:ascii="Times New Roman" w:hAnsi="Times New Roman" w:cs="Times New Roman"/>
          <w:sz w:val="24"/>
          <w:szCs w:val="24"/>
        </w:rPr>
        <w:fldChar w:fldCharType="begin" w:fldLock="1"/>
      </w:r>
      <w:r w:rsidR="00B06F88">
        <w:rPr>
          <w:rFonts w:ascii="Times New Roman" w:hAnsi="Times New Roman" w:cs="Times New Roman"/>
          <w:sz w:val="24"/>
          <w:szCs w:val="24"/>
        </w:rPr>
        <w:instrText>ADDIN CSL_CITATION { "citationItems" : [ { "id" : "ITEM-1", "itemData" : { "DOI" : "10.1007/s00198-011-1734-7", "ISSN" : "0937-941X", "author" : [ { "dropping-particle" : "", "family" : "Polidoulis", "given" : "I.", "non-dropping-particle" : "", "parse-names" : false, "suffix" : "" }, { "dropping-particle" : "", "family" : "Beyene", "given" : "J.", "non-dropping-particle" : "", "parse-names" : false, "suffix" : "" }, { "dropping-particle" : "", "family" : "Cheung", "given" : "A. M.", "non-dropping-particle" : "", "parse-names" : false, "suffix" : "" } ], "container-title" : "Osteoporosis International", "id" : "ITEM-1", "issue" : "1", "issued" : { "date-parts" : [ [ "2012", "1", "3" ] ] }, "page" : "39-51", "title" : "The effect of exercise on pQCT parameters of bone structure and strength in postmenopausal women\u2014a systematic review and meta-analysis of randomized controlled trials", "type" : "article-journal", "volume" : "23" }, "uris" : [ "http://www.mendeley.com/documents/?uuid=691f5117-6446-4ec2-a572-4ff9efc65a8f" ] }, { "id" : "ITEM-2",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2", "issue" : "4", "issued" : { "date-parts" : [ [ "2017", "4" ] ] }, "page" : "633-640", "title" : "Effects of ibuprofen and resistance training on bone and muscle", "type" : "article-journal", "volume" : "49" }, "uris" : [ "http://www.mendeley.com/documents/?uuid=83a65bb7-1ae9-44f8-bcbc-da9007184d0f" ] } ], "mendeley" : { "formattedCitation" : "&lt;sup&gt;18,51&lt;/sup&gt;", "plainTextFormattedCitation" : "18,51", "previouslyFormattedCitation" : "&lt;sup&gt;18,51&lt;/sup&gt;" }, "properties" : { "noteIndex" : 13 }, "schema" : "https://github.com/citation-style-language/schema/raw/master/csl-citation.json" }</w:instrText>
      </w:r>
      <w:r w:rsidR="00C66575"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18,51</w:t>
      </w:r>
      <w:r w:rsidR="00C66575"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Distinguishing losses and gains in </w:t>
      </w:r>
      <w:r w:rsidRPr="00202F98">
        <w:rPr>
          <w:rFonts w:ascii="Times New Roman" w:hAnsi="Times New Roman" w:cs="Times New Roman"/>
          <w:sz w:val="24"/>
          <w:szCs w:val="24"/>
        </w:rPr>
        <w:lastRenderedPageBreak/>
        <w:t>cortical and trabecular bone, and measuring bone geometry and structural strength through, for instance, pQCT, might have provided different results</w:t>
      </w:r>
      <w:r w:rsidR="00C70B73" w:rsidRPr="00202F98">
        <w:rPr>
          <w:rFonts w:ascii="Times New Roman" w:hAnsi="Times New Roman" w:cs="Times New Roman"/>
          <w:sz w:val="24"/>
          <w:szCs w:val="24"/>
        </w:rPr>
        <w:t>.</w:t>
      </w:r>
      <w:r w:rsidR="00C07AEE"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186/1741-7015-8-47", "ISSN" : "1741-7015", "author" : [ { "dropping-particle" : "", "family" : "Nikander", "given" : "Riku", "non-dropping-particle" : "", "parse-names" : false, "suffix" : "" }, { "dropping-particle" : "", "family" : "Siev\u00e4nen", "given" : "Harri", "non-dropping-particle" : "", "parse-names" : false, "suffix" : "" }, { "dropping-particle" : "", "family" : "Heinonen", "given" : "Ari", "non-dropping-particle" : "", "parse-names" : false, "suffix" : "" }, { "dropping-particle" : "", "family" : "Daly", "given" : "Robin M", "non-dropping-particle" : "", "parse-names" : false, "suffix" : "" }, { "dropping-particle" : "", "family" : "Uusi-Rasi", "given" : "Kirsti", "non-dropping-particle" : "", "parse-names" : false, "suffix" : "" }, { "dropping-particle" : "", "family" : "Kannus", "given" : "Pekka", "non-dropping-particle" : "", "parse-names" : false, "suffix" : "" } ], "container-title" : "BMC Medicine", "id" : "ITEM-1", "issue" : "1", "issued" : { "date-parts" : [ [ "2010", "12", "21" ] ] }, "page" : "47", "title" : "Targeted exercise against osteoporosis: A systematic review and meta-analysis for optimising bone strength throughout life", "type" : "article-journal", "volume" : "8" }, "uris" : [ "http://www.mendeley.com/documents/?uuid=7c129e64-822b-43e0-b4f8-ea2d58346a00" ] }, { "id" : "ITEM-2", "itemData" : { "DOI" : "10.1016/S0140-6736(10)60320-0", "ISSN" : "01406736", "author" : [ { "dropping-particle" : "", "family" : "Zebaze", "given" : "Roger MD", "non-dropping-particle" : "", "parse-names" : false, "suffix" : "" }, { "dropping-particle" : "", "family" : "Ghasem-Zadeh", "given" : "Ali", "non-dropping-particle" : "", "parse-names" : false, "suffix" : "" }, { "dropping-particle" : "", "family" : "Bohte", "given" : "Ann", "non-dropping-particle" : "", "parse-names" : false, "suffix" : "" }, { "dropping-particle" : "", "family" : "Iuliano-Burns", "given" : "Sandra", "non-dropping-particle" : "", "parse-names" : false, "suffix" : "" }, { "dropping-particle" : "", "family" : "Mirams", "given" : "Michiko", "non-dropping-particle" : "", "parse-names" : false, "suffix" : "" }, { "dropping-particle" : "", "family" : "Price", "given" : "Roger Ian", "non-dropping-particle" : "", "parse-names" : false, "suffix" : "" }, { "dropping-particle" : "", "family" : "Mackie", "given" : "Eleanor J", "non-dropping-particle" : "", "parse-names" : false, "suffix" : "" }, { "dropping-particle" : "", "family" : "Seeman", "given" : "Ego", "non-dropping-particle" : "", "parse-names" : false, "suffix" : "" } ], "container-title" : "The Lancet", "id" : "ITEM-2", "issue" : "9727", "issued" : { "date-parts" : [ [ "2010", "5" ] ] }, "page" : "1729-1736", "title" : "Intracortical remodelling and porosity in the distal radius and post-mortem femurs of women: a cross-sectional study", "type" : "article-journal", "volume" : "375" }, "uris" : [ "http://www.mendeley.com/documents/?uuid=1a94ad77-a1fb-4091-8b7f-dec553f5fc66" ] } ], "mendeley" : { "formattedCitation" : "&lt;sup&gt;64,65&lt;/sup&gt;", "plainTextFormattedCitation" : "64,65", "previouslyFormattedCitation" : "&lt;sup&gt;64,65&lt;/sup&gt;" }, "properties" : { "noteIndex" : 13 }, "schema" : "https://github.com/citation-style-language/schema/raw/master/csl-citation.json" }</w:instrText>
      </w:r>
      <w:r w:rsidR="00C07AEE"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64,65</w:t>
      </w:r>
      <w:r w:rsidR="00C07AEE"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There were, however, too few studies, in which pQCT-derived outcomes were reported</w:t>
      </w:r>
      <w:r w:rsidR="00BA122B" w:rsidRPr="00202F98">
        <w:rPr>
          <w:rFonts w:ascii="Times New Roman" w:hAnsi="Times New Roman" w:cs="Times New Roman"/>
          <w:sz w:val="24"/>
          <w:szCs w:val="24"/>
        </w:rPr>
        <w:t xml:space="preserve">. </w:t>
      </w:r>
      <w:r w:rsidR="00E34E39" w:rsidRPr="00202F98">
        <w:rPr>
          <w:rFonts w:ascii="Times New Roman" w:hAnsi="Times New Roman" w:cs="Times New Roman"/>
          <w:sz w:val="24"/>
          <w:szCs w:val="24"/>
        </w:rPr>
        <w:t>Another limitation was</w:t>
      </w:r>
      <w:r w:rsidR="00897D99" w:rsidRPr="00202F98">
        <w:rPr>
          <w:rFonts w:ascii="Times New Roman" w:hAnsi="Times New Roman" w:cs="Times New Roman"/>
          <w:sz w:val="24"/>
          <w:szCs w:val="24"/>
        </w:rPr>
        <w:t xml:space="preserve"> </w:t>
      </w:r>
      <w:r w:rsidR="005A42C6" w:rsidRPr="00202F98">
        <w:rPr>
          <w:rFonts w:ascii="Times New Roman" w:hAnsi="Times New Roman" w:cs="Times New Roman"/>
          <w:sz w:val="24"/>
          <w:szCs w:val="24"/>
        </w:rPr>
        <w:t xml:space="preserve">that </w:t>
      </w:r>
      <w:r w:rsidR="00897D99" w:rsidRPr="00202F98">
        <w:rPr>
          <w:rFonts w:ascii="Times New Roman" w:hAnsi="Times New Roman" w:cs="Times New Roman"/>
          <w:sz w:val="24"/>
          <w:szCs w:val="24"/>
        </w:rPr>
        <w:t>t</w:t>
      </w:r>
      <w:r w:rsidR="004B201F" w:rsidRPr="00202F98">
        <w:rPr>
          <w:rFonts w:ascii="Times New Roman" w:hAnsi="Times New Roman" w:cs="Times New Roman"/>
          <w:sz w:val="24"/>
          <w:szCs w:val="24"/>
        </w:rPr>
        <w:t>he</w:t>
      </w:r>
      <w:r w:rsidR="00BA122B" w:rsidRPr="00202F98">
        <w:rPr>
          <w:rFonts w:ascii="Times New Roman" w:hAnsi="Times New Roman" w:cs="Times New Roman"/>
          <w:sz w:val="24"/>
          <w:szCs w:val="24"/>
        </w:rPr>
        <w:t xml:space="preserve"> quality of </w:t>
      </w:r>
      <w:r w:rsidR="00BC7AD8" w:rsidRPr="00202F98">
        <w:rPr>
          <w:rFonts w:ascii="Times New Roman" w:hAnsi="Times New Roman" w:cs="Times New Roman"/>
          <w:sz w:val="24"/>
          <w:szCs w:val="24"/>
        </w:rPr>
        <w:t xml:space="preserve">data </w:t>
      </w:r>
      <w:r w:rsidR="00BA122B" w:rsidRPr="00202F98">
        <w:rPr>
          <w:rFonts w:ascii="Times New Roman" w:hAnsi="Times New Roman" w:cs="Times New Roman"/>
          <w:sz w:val="24"/>
          <w:szCs w:val="24"/>
        </w:rPr>
        <w:t xml:space="preserve">reporting from included trials was poor, ranging mostly from low to moderate. </w:t>
      </w:r>
      <w:r w:rsidR="005B229B" w:rsidRPr="00202F98">
        <w:rPr>
          <w:rFonts w:ascii="Times New Roman" w:hAnsi="Times New Roman" w:cs="Times New Roman"/>
          <w:sz w:val="24"/>
          <w:szCs w:val="24"/>
        </w:rPr>
        <w:t>Quality</w:t>
      </w:r>
      <w:r w:rsidR="00BA122B" w:rsidRPr="00202F98">
        <w:rPr>
          <w:rFonts w:ascii="Times New Roman" w:hAnsi="Times New Roman" w:cs="Times New Roman"/>
          <w:sz w:val="24"/>
          <w:szCs w:val="24"/>
        </w:rPr>
        <w:t xml:space="preserve"> was especially</w:t>
      </w:r>
      <w:r w:rsidRPr="00202F98">
        <w:rPr>
          <w:rFonts w:ascii="Times New Roman" w:hAnsi="Times New Roman" w:cs="Times New Roman"/>
          <w:sz w:val="24"/>
          <w:szCs w:val="24"/>
        </w:rPr>
        <w:t xml:space="preserve"> impacted by high or unclear risk of bias </w:t>
      </w:r>
      <w:r w:rsidR="00BC7AD8" w:rsidRPr="00202F98">
        <w:rPr>
          <w:rFonts w:ascii="Times New Roman" w:hAnsi="Times New Roman" w:cs="Times New Roman"/>
          <w:sz w:val="24"/>
          <w:szCs w:val="24"/>
        </w:rPr>
        <w:t>regarding</w:t>
      </w:r>
      <w:r w:rsidRPr="00202F98">
        <w:rPr>
          <w:rFonts w:ascii="Times New Roman" w:hAnsi="Times New Roman" w:cs="Times New Roman"/>
          <w:sz w:val="24"/>
          <w:szCs w:val="24"/>
        </w:rPr>
        <w:t xml:space="preserve"> random sequence generation and incomplete outcome data, and should, therefore, be </w:t>
      </w:r>
      <w:r w:rsidR="009E3506" w:rsidRPr="00202F98">
        <w:rPr>
          <w:rFonts w:ascii="Times New Roman" w:hAnsi="Times New Roman" w:cs="Times New Roman"/>
          <w:sz w:val="24"/>
          <w:szCs w:val="24"/>
        </w:rPr>
        <w:t>considered</w:t>
      </w:r>
      <w:r w:rsidRPr="00202F98">
        <w:rPr>
          <w:rFonts w:ascii="Times New Roman" w:hAnsi="Times New Roman" w:cs="Times New Roman"/>
          <w:sz w:val="24"/>
          <w:szCs w:val="24"/>
        </w:rPr>
        <w:t xml:space="preserve"> when interpreting the main findings. In the current </w:t>
      </w:r>
      <w:r w:rsidR="006E6721" w:rsidRPr="00202F98">
        <w:rPr>
          <w:rFonts w:ascii="Times New Roman" w:hAnsi="Times New Roman" w:cs="Times New Roman"/>
          <w:sz w:val="24"/>
          <w:szCs w:val="24"/>
        </w:rPr>
        <w:t xml:space="preserve">systematic review, </w:t>
      </w:r>
      <w:r w:rsidR="002637F2" w:rsidRPr="00202F98">
        <w:rPr>
          <w:rFonts w:ascii="Times New Roman" w:hAnsi="Times New Roman" w:cs="Times New Roman"/>
          <w:sz w:val="24"/>
          <w:szCs w:val="24"/>
        </w:rPr>
        <w:t xml:space="preserve">14 </w:t>
      </w:r>
      <w:r w:rsidRPr="00202F98">
        <w:rPr>
          <w:rFonts w:ascii="Times New Roman" w:hAnsi="Times New Roman" w:cs="Times New Roman"/>
          <w:sz w:val="24"/>
          <w:szCs w:val="24"/>
        </w:rPr>
        <w:t xml:space="preserve">studies were RCTs and </w:t>
      </w:r>
      <w:r w:rsidR="002637F2" w:rsidRPr="00202F98">
        <w:rPr>
          <w:rFonts w:ascii="Times New Roman" w:hAnsi="Times New Roman" w:cs="Times New Roman"/>
          <w:sz w:val="24"/>
          <w:szCs w:val="24"/>
        </w:rPr>
        <w:t xml:space="preserve">12 </w:t>
      </w:r>
      <w:r w:rsidRPr="00202F98">
        <w:rPr>
          <w:rFonts w:ascii="Times New Roman" w:hAnsi="Times New Roman" w:cs="Times New Roman"/>
          <w:sz w:val="24"/>
          <w:szCs w:val="24"/>
        </w:rPr>
        <w:t xml:space="preserve">were </w:t>
      </w:r>
      <w:r w:rsidR="00FD5575" w:rsidRPr="00202F98">
        <w:rPr>
          <w:rFonts w:ascii="Times New Roman" w:hAnsi="Times New Roman" w:cs="Times New Roman"/>
          <w:sz w:val="24"/>
          <w:szCs w:val="24"/>
        </w:rPr>
        <w:t>C</w:t>
      </w:r>
      <w:r w:rsidRPr="00202F98">
        <w:rPr>
          <w:rFonts w:ascii="Times New Roman" w:hAnsi="Times New Roman" w:cs="Times New Roman"/>
          <w:sz w:val="24"/>
          <w:szCs w:val="24"/>
        </w:rPr>
        <w:t>Ts. If trials are not RCTs, then effects can be overestimated</w:t>
      </w:r>
      <w:r w:rsidR="00C70B73" w:rsidRPr="00202F98">
        <w:rPr>
          <w:rFonts w:ascii="Times New Roman" w:hAnsi="Times New Roman" w:cs="Times New Roman"/>
          <w:sz w:val="24"/>
          <w:szCs w:val="24"/>
        </w:rPr>
        <w:t>.</w:t>
      </w:r>
      <w:r w:rsidR="00355BE6"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07/s001980050109", "ISBN" : "0937-941X", "ISSN" : "0937-941X", "PMID" : "10367023", "abstract" : "With the aging of the population, the medical and social costs of skeletal fragility leading to fractures will cause an immense burden on society unless effective prophylactic and therapeutic regimens can be developed. Exercise is suggested as a possible regimen against involutional bone loss. The purpose of the present meta- analysis is to address a quantitative review of the randomized controlled trials (RCTs) and nonrandomized controlled trials (CTs) on the effects of exercise training programs on bone mass, measured as bone mineral density (BMD) or bone mineral content (BMC), of the lumbar spine (LS) and the femoral neck (FN) in pre- and postmenopausal women. The literature from 1966 through December 1996 was searched for published RCTs and CTs. Study treatment effect is defined as the difference between percentage change in bone mass per year in the training group and the control group. Overall treatment effects (OTs) with the 95% confidence intervals of these study treatment effects were calculated using inverse-variance weighting. Of the 62 articles identified, 25 met the inclusion criteria and were maintained for further analyses. The weighted OTs for the RCTs showed very consistently that the exercise training programs prevented or reversed almost 1% of bone loss per year in both LS and FN for both pre- and postmenopausal women. The two OTs that could be calculated for strength training programs did not reach significance. The OTs for the CTs were almost twice ashigh as those for the RCTs, which gives an indication of the confounding introduced by the nonrandom allocation of the subjects to groups.", "author" : [ { "dropping-particle" : "", "family" : "Wolff", "given" : "I.", "non-dropping-particle" : "", "parse-names" : false, "suffix" : "" }, { "dropping-particle" : "", "family" : "Croonenborg", "given" : "J. J.", "non-dropping-particle" : "van", "parse-names" : false, "suffix" : "" }, { "dropping-particle" : "", "family" : "Kemper", "given" : "H. C. G.", "non-dropping-particle" : "", "parse-names" : false, "suffix" : "" }, { "dropping-particle" : "", "family" : "Kostense", "given" : "P. J.", "non-dropping-particle" : "", "parse-names" : false, "suffix" : "" }, { "dropping-particle" : "", "family" : "Twisk", "given" : "J. W. R.", "non-dropping-particle" : "", "parse-names" : false, "suffix" : "" } ], "container-title" : "Osteoporosis International", "id" : "ITEM-1", "issue" : "1", "issued" : { "date-parts" : [ [ "1999", "1", "1" ] ] }, "page" : "1-12", "title" : "The effect of exercise training programs on bone mass: a meta-analysis of published controlled trials in pre- and postmenopausal women", "type" : "article-journal", "volume" : "9" }, "uris" : [ "http://www.mendeley.com/documents/?uuid=242df5ab-213c-4712-b2e8-d1f822b1739c" ] }, { "id" : "ITEM-2", "itemData" : { "DOI" : "10.1016/j.bone.2008.05.012", "ISBN" : "8756-3282", "ISSN" : "87563282", "PMID" : "18602880", "abstract" : "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months. All eight trials reported BMD data at the lumbar spine following walking interventions among postmenopausal women. Meta-analysis showed no significant change in BMD at this site [WMD (fixed-effect) 0.007??g/cm2 95% CI (- 0.001 to 0.016); P = 0.09)]. BMD data at the femoral neck were available from five trials among postmenopausal women. Results were inconsistent (I2 = 51.4%) in showing a positive effect of walking on BMD at this site [WMD (random-effects) 0.014??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u2026", "author" : [ { "dropping-particle" : "", "family" : "Martyn-St James", "given" : "M", "non-dropping-particle" : "", "parse-names" : false, "suffix" : "" }, { "dropping-particle" : "", "family" : "Carroll", "given" : "Sean", "non-dropping-particle" : "", "parse-names" : false, "suffix" : "" } ], "container-title" : "Bone", "id" : "ITEM-2", "issue" : "3", "issued" : { "date-parts" : [ [ "2008" ] ] }, "page" : "521-531", "title" : "Meta-analysis of walking for preservation of bone mineral density in postmenopausal women", "type" : "article-journal", "volume" : "43" }, "uris" : [ "http://www.mendeley.com/documents/?uuid=a06402e1-e44e-4565-b062-193cfe9c0d63" ] }, { "id" : "ITEM-3", "itemData" : { "DOI" : "10.1136/bjsm.2008.052704", "ISBN" : "0306-3674", "ISSN" : "0306-3674", "PMID" : "18981037", "abstract" : "To assess the effects of differing impact exercise protocols on postmenopausal bone loss at the hip and spine.", "author" : [ { "dropping-particle" : "", "family" : "Martyn-St James", "given" : "M", "non-dropping-particle" : "", "parse-names" : false, "suffix" : "" }, { "dropping-particle" : "", "family" : "Carroll", "given" : "S", "non-dropping-particle" : "", "parse-names" : false, "suffix" : "" } ], "container-title" : "British journal of sports medicine", "id" : "ITEM-3", "issued" : { "date-parts" : [ [ "2009" ] ] }, "page" : "898-908", "title" : "A meta-analysis of impact exercise on postmenopausal bone loss: the case for mixed loading exercise programmes.", "type" : "article-journal", "volume" : "43" }, "uris" : [ "http://www.mendeley.com/documents/?uuid=0f8f7c3d-3972-4542-a872-e2a334467ab3" ] } ], "mendeley" : { "formattedCitation" : "&lt;sup&gt;54,55,66&lt;/sup&gt;", "plainTextFormattedCitation" : "54,55,66", "previouslyFormattedCitation" : "&lt;sup&gt;54,55,66&lt;/sup&gt;" }, "properties" : { "noteIndex" : 0 }, "schema" : "https://github.com/citation-style-language/schema/raw/master/csl-citation.json" }</w:instrText>
      </w:r>
      <w:r w:rsidR="00355BE6"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54,55,66</w:t>
      </w:r>
      <w:r w:rsidR="00355BE6"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Only two studies were blinded to study participants and personnel</w:t>
      </w:r>
      <w:r w:rsidR="00C41A82" w:rsidRPr="00202F98">
        <w:rPr>
          <w:rFonts w:ascii="Times New Roman" w:hAnsi="Times New Roman" w:cs="Times New Roman"/>
          <w:sz w:val="24"/>
          <w:szCs w:val="24"/>
        </w:rPr>
        <w:t>,</w:t>
      </w:r>
      <w:r w:rsidR="0035450F"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249/MSS.0000000000001172", "ISBN" : "0000000000", "ISSN" : "0195-9131", "author" : [ { "dropping-particle" : "", "family" : "Duff", "given" : "Whitney R. D.", "non-dropping-particle" : "", "parse-names" : false, "suffix" : "" }, { "dropping-particle" : "", "family" : "Chilibeck", "given" : "Philip D.", "non-dropping-particle" : "", "parse-names" : false, "suffix" : "" }, { "dropping-particle" : "", "family" : "Candow", "given" : "Darren G.", "non-dropping-particle" : "", "parse-names" : false, "suffix" : "" }, { "dropping-particle" : "", "family" : "Gordon", "given" : "Julianne J.", "non-dropping-particle" : "", "parse-names" : false, "suffix" : "" }, { "dropping-particle" : "", "family" : "Mason", "given" : "Riley S.", "non-dropping-particle" : "", "parse-names" : false, "suffix" : "" }, { "dropping-particle" : "", "family" : "Taylor-Gjevre", "given" : "Regina", "non-dropping-particle" : "", "parse-names" : false, "suffix" : "" }, { "dropping-particle" : "", "family" : "Nair", "given" : "Bindu", "non-dropping-particle" : "", "parse-names" : false, "suffix" : "" }, { "dropping-particle" : "", "family" : "Szafron", "given" : "Michael", "non-dropping-particle" : "", "parse-names" : false, "suffix" : "" }, { "dropping-particle" : "", "family" : "Baxter-Jones", "given" : "Adam", "non-dropping-particle" : "", "parse-names" : false, "suffix" : "" }, { "dropping-particle" : "", "family" : "Zello", "given" : "Gordon A.", "non-dropping-particle" : "", "parse-names" : false, "suffix" : "" }, { "dropping-particle" : "", "family" : "Kontulainen", "given" : "Saija A.", "non-dropping-particle" : "", "parse-names" : false, "suffix" : "" } ], "container-title" : "Medicine &amp; Science in Sports &amp; Exercise", "id" : "ITEM-1", "issue" : "4", "issued" : { "date-parts" : [ [ "2017", "4" ] ] }, "page" : "633-640", "title" : "Effects of ibuprofen and resistance training on bone and muscle", "type" : "article-journal", "volume" : "49" }, "uris" : [ "http://www.mendeley.com/documents/?uuid=83a65bb7-1ae9-44f8-bcbc-da9007184d0f" ] }, { "id" : "ITEM-2", "itemData" : { "DOI" : "10.1056/NEJM199110243251701", "ISSN" : "0028-4793", "author" : [ { "dropping-particle" : "", "family" : "Prince", "given" : "Richard L.", "non-dropping-particle" : "", "parse-names" : false, "suffix" : "" }, { "dropping-particle" : "", "family" : "Smith", "given" : "Margaret", "non-dropping-particle" : "", "parse-names" : false, "suffix" : "" }, { "dropping-particle" : "", "family" : "Dick", "given" : "Ian M.", "non-dropping-particle" : "", "parse-names" : false, "suffix" : "" }, { "dropping-particle" : "", "family" : "Price", "given" : "Roger I.", "non-dropping-particle" : "", "parse-names" : false, "suffix" : "" }, { "dropping-particle" : "", "family" : "Webb", "given" : "Peter Garcia", "non-dropping-particle" : "", "parse-names" : false, "suffix" : "" }, { "dropping-particle" : "", "family" : "Henderson", "given" : "N. Kathryn", "non-dropping-particle" : "", "parse-names" : false, "suffix" : "" }, { "dropping-particle" : "", "family" : "Harris", "given" : "Margaret M.", "non-dropping-particle" : "", "parse-names" : false, "suffix" : "" } ], "container-title" : "New England Journal of Medicine", "id" : "ITEM-2", "issue" : "17", "issued" : { "date-parts" : [ [ "1991", "10", "24" ] ] }, "page" : "1189-1195", "title" : "Prevention of postmenopausal osteoporosis", "type" : "article-journal", "volume" : "325" }, "uris" : [ "http://www.mendeley.com/documents/?uuid=4b7a315a-8718-486c-853e-e3332fccd9f5" ] } ], "mendeley" : { "formattedCitation" : "&lt;sup&gt;38,51&lt;/sup&gt;", "plainTextFormattedCitation" : "38,51", "previouslyFormattedCitation" : "&lt;sup&gt;38,51&lt;/sup&gt;" }, "properties" : { "noteIndex" : 13 }, "schema" : "https://github.com/citation-style-language/schema/raw/master/csl-citation.json" }</w:instrText>
      </w:r>
      <w:r w:rsidR="0035450F"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38,51</w:t>
      </w:r>
      <w:r w:rsidR="0035450F"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t>
      </w:r>
      <w:r w:rsidR="00C41A82" w:rsidRPr="00202F98">
        <w:rPr>
          <w:rFonts w:ascii="Times New Roman" w:hAnsi="Times New Roman" w:cs="Times New Roman"/>
          <w:sz w:val="24"/>
          <w:szCs w:val="24"/>
        </w:rPr>
        <w:t>although it is</w:t>
      </w:r>
      <w:r w:rsidRPr="00202F98">
        <w:rPr>
          <w:rFonts w:ascii="Times New Roman" w:hAnsi="Times New Roman" w:cs="Times New Roman"/>
          <w:sz w:val="24"/>
          <w:szCs w:val="24"/>
        </w:rPr>
        <w:t xml:space="preserve"> extremely difficult to use a double-blind research design for interventions involving exercise. In some studies, only participants who had complied with the exercise programme were included in the analysis</w:t>
      </w:r>
      <w:r w:rsidR="00C510B2" w:rsidRPr="00202F98">
        <w:rPr>
          <w:rFonts w:ascii="Times New Roman" w:hAnsi="Times New Roman" w:cs="Times New Roman"/>
          <w:sz w:val="24"/>
          <w:szCs w:val="24"/>
        </w:rPr>
        <w:t>,</w:t>
      </w:r>
      <w:r w:rsidR="002C6D40"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0306-3674", "PMID" : "8889112", "abstract" : "OBJECTIVE To define the effects of therapeutic exercise on bone density and back complaints. METHODS A randomised controlled trial with parallel groups was conducted in an outpatient clinic, Medical School, University of Vienna. Ninety two sedentary post-menopausal women with back problems were randomly allocated to either exercise (groups 1 and 2) or control (group 3, no exercise, n = 31); the exercise group was retrospectively subdivided into compliant (group 1, n = 27) and not fully compliant patients (group 2, n = 34). Regular, initially supervised therapeutic exercise aimed at restoring biomechanical function was performed for four years. Bone density in the forearm was measured by single photon absorptiometry at entry and after four years; subjective back complaints were documented. RESULTS A significant decrease in bone density was observed in groups 2 and 3; no change was noted in group 1; back complaints decreased in group 1 only. CONCLUSIONS Sedentary postmenopausal women may benefit from regular long term therapeutic exercise in terms of subjective back complaints and slowed loss of bone mass.", "author" : [ { "dropping-particle" : "", "family" : "Preisinger", "given" : "Elisabeth", "non-dropping-particle" : "", "parse-names" : false, "suffix" : "" }, { "dropping-particle" : "", "family" : "Alacamlioglu", "given" : "Yesim", "non-dropping-particle" : "", "parse-names" : false, "suffix" : "" }, { "dropping-particle" : "", "family" : "Pils", "given" : "Katharina", "non-dropping-particle" : "", "parse-names" : false, "suffix" : "" }, { "dropping-particle" : "", "family" : "Bosina", "given" : "Elizabeth", "non-dropping-particle" : "", "parse-names" : false, "suffix" : "" }, { "dropping-particle" : "", "family" : "Metka", "given" : "Markus", "non-dropping-particle" : "", "parse-names" : false, "suffix" : "" }, { "dropping-particle" : "", "family" : "Schneider", "given" : "Barbara", "non-dropping-particle" : "", "parse-names" : false, "suffix" : "" }, { "dropping-particle" : "", "family" : "Ernst", "given" : "Edzard", "non-dropping-particle" : "", "parse-names" : false, "suffix" : "" } ], "container-title" : "British journal of sports medicine", "id" : "ITEM-1", "issue" : "3", "issued" : { "date-parts" : [ [ "1996", "9" ] ] }, "page" : "209-12", "title" : "Exercise therapy for osteoporosis: results of a randomised controlled trial.", "type" : "article-journal", "volume" : "30" }, "uris" : [ "http://www.mendeley.com/documents/?uuid=5380fa9c-e556-4637-b2ca-971da978bfdb" ] }, { "id" : "ITEM-2", "itemData" : { "ISSN" : "0894-9115", "PMID" : "7710725", "abstract" : "To evaluate the efficacy of therapeutic exercises in the prevention of bone loss, 146 untrained healthy postmenopausal women were prospectively controlled for (mean +/- SD) 3.0 +/- 1.3 yr. Eighty-two subjects aged (mean +/- SD) 61.5 +/- 6.1 yr participated in an exercise program (group 1) and sixty-four aged (mean +/- SD) 59.1 +/- 7.4 yr served as controls (group 2). Periodically during the study period, we measured women's bone density at two forearm sites and recorded their physical activities. Because bone loss differed insignificantly between the groups, group 1 was retrospectively subdivided into group 1a (regular exercise) and group 1b (nonregular exercise). The results showed that only 39 women (48 percent) of group 1 (group 1a) performed the exercise program regularly for the prescribed time. Regression slopes of forearm bone density (distal and proximal scans) v time were significantly less negative (P &lt; 0.05) in group 1a (distal, -0.3 percent and proximal, -0.7 percent per year) than in group 1b (distal, -1.8 percent and proximal -1.6 percent per year) or group 2 (distal, -1.7 percent and proximal, -1.9 percent per year). We conclude that in untrained elderly women, poor compliance with regular physical activities is a main factor, explaining the lack of response to exercise treatment in prevention of osteoporosis.", "author" : [ { "dropping-particle" : "", "family" : "Preisinger", "given" : "E", "non-dropping-particle" : "", "parse-names" : false, "suffix" : "" }, { "dropping-particle" : "", "family" : "Alacamlioglu", "given" : "Y", "non-dropping-particle" : "", "parse-names" : false, "suffix" : "" }, { "dropping-particle" : "", "family" : "Pils", "given" : "K", "non-dropping-particle" : "", "parse-names" : false, "suffix" : "" }, { "dropping-particle" : "", "family" : "Saradeth", "given" : "T", "non-dropping-particle" : "", "parse-names" : false, "suffix" : "" }, { "dropping-particle" : "", "family" : "Schneider", "given" : "B", "non-dropping-particle" : "", "parse-names" : false, "suffix" : "" } ], "container-title" : "American journal of physical medicine &amp; rehabilitation", "id" : "ITEM-2", "issue" : "2", "issued" : { "date-parts" : [ [ "1995" ] ] }, "page" : "120-3", "title" : "Therapeutic exercise in the prevention of bone loss. A controlled trial with women after menopause.", "type" : "article-journal", "volume" : "74" }, "uris" : [ "http://www.mendeley.com/documents/?uuid=3c898477-1142-46d4-9e73-3bfcd54ce8da" ] }, { "id" : "ITEM-3", "itemData" : { "DOI" : "10.1002/jbmr.5650110211", "ISSN" : "08840431", "author" : [ { "dropping-particle" : "", "family" : "Kerr", "given" : "Deborah", "non-dropping-particle" : "", "parse-names" : false, "suffix" : "" }, { "dropping-particle" : "", "family" : "Morton", "given" : "Alan", "non-dropping-particle" : "", "parse-names" : false, "suffix" : "" }, { "dropping-particle" : "", "family" : "Dick", "given" : "Ian", "non-dropping-particle" : "", "parse-names" : false, "suffix" : "" }, { "dropping-particle" : "", "family" : "Prince", "given" : "Richard", "non-dropping-particle" : "", "parse-names" : false, "suffix" : "" } ], "container-title" : "Journal of Bone and Mineral Research", "id" : "ITEM-3", "issue" : "2", "issued" : { "date-parts" : [ [ "1996", "12", "3" ] ] }, "page" : "218-225", "title" : "Exercise effects on bone mass in postmenopausal women are site-specific and load-dependent", "type" : "article-journal", "volume" : "11" }, "uris" : [ "http://www.mendeley.com/documents/?uuid=1572275a-6d7a-4293-b442-eb40a847662f" ] } ], "mendeley" : { "formattedCitation" : "&lt;sup&gt;27,29,67&lt;/sup&gt;", "plainTextFormattedCitation" : "27,29,67", "previouslyFormattedCitation" : "&lt;sup&gt;27,29,67&lt;/sup&gt;" }, "properties" : { "noteIndex" : 13 }, "schema" : "https://github.com/citation-style-language/schema/raw/master/csl-citation.json" }</w:instrText>
      </w:r>
      <w:r w:rsidR="002C6D40"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27,29,67</w:t>
      </w:r>
      <w:r w:rsidR="002C6D40"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rather than an intention-to-treat analysis being undertaken, which can result in an overestimation of the treatment effect. A high dropout can also mean that confounding factors might not be counterbalanced despite the initial randomisation. The inconsistencies in compliance, dropout rates and methods of analysing follow-up data between studies could, therefore, have affected the trial findings. Compensatory effects (i.e. the exercise group doing less physical activity due to the intervention) is a further possible source of bias. </w:t>
      </w:r>
    </w:p>
    <w:p w14:paraId="01DB79A9"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2F796F0" w14:textId="4D2B5C3D" w:rsidR="00863EDE"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Although the data from the meta-analyses seem to support the benefit of exercise for bones of the forearm, there was high heterogeneity</w:t>
      </w:r>
      <w:r w:rsidR="00BD4BC7">
        <w:rPr>
          <w:rFonts w:ascii="Times New Roman" w:hAnsi="Times New Roman" w:cs="Times New Roman"/>
          <w:sz w:val="24"/>
          <w:szCs w:val="24"/>
        </w:rPr>
        <w:t xml:space="preserve"> (I</w:t>
      </w:r>
      <w:r w:rsidR="00BD4BC7" w:rsidRPr="000824A9">
        <w:rPr>
          <w:rFonts w:ascii="Times New Roman" w:hAnsi="Times New Roman" w:cs="Times New Roman"/>
          <w:sz w:val="24"/>
          <w:szCs w:val="24"/>
          <w:vertAlign w:val="superscript"/>
        </w:rPr>
        <w:t>2</w:t>
      </w:r>
      <w:r w:rsidR="00BD4BC7">
        <w:rPr>
          <w:rFonts w:ascii="Times New Roman" w:hAnsi="Times New Roman" w:cs="Times New Roman"/>
          <w:sz w:val="24"/>
          <w:szCs w:val="24"/>
        </w:rPr>
        <w:t>=96%</w:t>
      </w:r>
      <w:r w:rsidR="00C45BE3">
        <w:rPr>
          <w:rFonts w:ascii="Times New Roman" w:hAnsi="Times New Roman" w:cs="Times New Roman"/>
          <w:sz w:val="24"/>
          <w:szCs w:val="24"/>
        </w:rPr>
        <w:t xml:space="preserve">, 94%, 99%, 96% for overall </w:t>
      </w:r>
      <w:r w:rsidR="0041222E">
        <w:rPr>
          <w:rFonts w:ascii="Times New Roman" w:hAnsi="Times New Roman" w:cs="Times New Roman"/>
          <w:sz w:val="24"/>
          <w:szCs w:val="24"/>
        </w:rPr>
        <w:t>effect, RTHI, RTLI, and impact</w:t>
      </w:r>
      <w:r w:rsidR="008248B1">
        <w:rPr>
          <w:rFonts w:ascii="Times New Roman" w:hAnsi="Times New Roman" w:cs="Times New Roman"/>
          <w:sz w:val="24"/>
          <w:szCs w:val="24"/>
        </w:rPr>
        <w:t xml:space="preserve"> </w:t>
      </w:r>
      <w:r w:rsidR="00EA241F">
        <w:rPr>
          <w:rFonts w:ascii="Times New Roman" w:hAnsi="Times New Roman" w:cs="Times New Roman"/>
          <w:sz w:val="24"/>
          <w:szCs w:val="24"/>
        </w:rPr>
        <w:t>exercises</w:t>
      </w:r>
      <w:r w:rsidR="0041222E">
        <w:rPr>
          <w:rFonts w:ascii="Times New Roman" w:hAnsi="Times New Roman" w:cs="Times New Roman"/>
          <w:sz w:val="24"/>
          <w:szCs w:val="24"/>
        </w:rPr>
        <w:t>, respectively</w:t>
      </w:r>
      <w:r w:rsidR="00BD4BC7">
        <w:rPr>
          <w:rFonts w:ascii="Times New Roman" w:hAnsi="Times New Roman" w:cs="Times New Roman"/>
          <w:sz w:val="24"/>
          <w:szCs w:val="24"/>
        </w:rPr>
        <w:t>)</w:t>
      </w:r>
      <w:r w:rsidR="00C86982" w:rsidRPr="00202F98">
        <w:rPr>
          <w:rFonts w:ascii="Times New Roman" w:hAnsi="Times New Roman" w:cs="Times New Roman"/>
          <w:sz w:val="24"/>
          <w:szCs w:val="24"/>
        </w:rPr>
        <w:t>, which</w:t>
      </w:r>
      <w:r w:rsidRPr="00202F98">
        <w:rPr>
          <w:rFonts w:ascii="Times New Roman" w:hAnsi="Times New Roman" w:cs="Times New Roman"/>
          <w:sz w:val="24"/>
          <w:szCs w:val="24"/>
        </w:rPr>
        <w:t xml:space="preserve"> may largely be due to the inherently high </w:t>
      </w:r>
      <w:r w:rsidR="00D0424B" w:rsidRPr="00202F98">
        <w:rPr>
          <w:rFonts w:ascii="Times New Roman" w:hAnsi="Times New Roman" w:cs="Times New Roman"/>
          <w:sz w:val="24"/>
          <w:szCs w:val="24"/>
        </w:rPr>
        <w:t>variations</w:t>
      </w:r>
      <w:r w:rsidRPr="00202F98">
        <w:rPr>
          <w:rFonts w:ascii="Times New Roman" w:hAnsi="Times New Roman" w:cs="Times New Roman"/>
          <w:sz w:val="24"/>
          <w:szCs w:val="24"/>
        </w:rPr>
        <w:t xml:space="preserve"> in the exercise interventions (multiple modes/exercise type, dose</w:t>
      </w:r>
      <w:r w:rsidR="00942B32" w:rsidRPr="00202F98">
        <w:rPr>
          <w:rFonts w:ascii="Times New Roman" w:hAnsi="Times New Roman" w:cs="Times New Roman"/>
          <w:sz w:val="24"/>
          <w:szCs w:val="24"/>
        </w:rPr>
        <w:t>,</w:t>
      </w:r>
      <w:r w:rsidRPr="00202F98">
        <w:rPr>
          <w:rFonts w:ascii="Times New Roman" w:hAnsi="Times New Roman" w:cs="Times New Roman"/>
          <w:sz w:val="24"/>
          <w:szCs w:val="24"/>
        </w:rPr>
        <w:t xml:space="preserve"> intensity) across included trials. In classifying the exercise interventions, we had considered the probable effects of the different exercise types on bone accrual. Even though the studies were classified according to exercise characteristics, there was considerable diversity in how the load was </w:t>
      </w:r>
      <w:r w:rsidRPr="00202F98">
        <w:rPr>
          <w:rFonts w:ascii="Times New Roman" w:hAnsi="Times New Roman" w:cs="Times New Roman"/>
          <w:sz w:val="24"/>
          <w:szCs w:val="24"/>
        </w:rPr>
        <w:lastRenderedPageBreak/>
        <w:t>applied to the bone. RT groups consisted of isoinertial and isokinetic muscle contraction, as well as exercise using elastics. With isoinertial resistance exercise, tension forces are generated by the muscle, and transmitted via ligaments and tendons to the bone</w:t>
      </w:r>
      <w:r w:rsidR="00C70B73" w:rsidRPr="00202F98">
        <w:rPr>
          <w:rFonts w:ascii="Times New Roman" w:hAnsi="Times New Roman" w:cs="Times New Roman"/>
          <w:sz w:val="24"/>
          <w:szCs w:val="24"/>
        </w:rPr>
        <w:t>.</w:t>
      </w:r>
      <w:r w:rsidR="00E92592"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ISSN" : "1108-7161", "PMID" : "15758500", "abstract" : "Animal models are suitable to study many aspects of bone structure and strength. This article reviews some general principles of current bone biomechanics and describes the scope of the available methodology for biomechanical studies of the musculoskeletal system employing those models. The analysis comprises bone and muscle \"mass\" indicators provided by standard densitometry (DEXA); bone 'mass', 'apparent density', geometry or architectural design and strength and muscle strength indicators that can be determined by peripheral quantitative computed tomography (pQCT), and bone material and structural (whole-bone) properties than can be directly assessed by destructive mechanical tests. Some novel interrelationships that can be investigated that way are discussed, namely, 1. the pathogenetic analysis of the effects on whole-bone strength, 2. the discrimination between mineralization and microstructural factors as determinants of changes in the bone material or structural properties, 3. the evaluation of the interaction of a treatment with the ability of bone 'mechanostat' to optimize the bone architectural design by 'distribution / mass' and 'distribution / quality' curves, and 4. the analysis of effects on the musclebone interactions for a differential diagnosis between 'physiological' or 'disuse' and 'true' osteopenias and osteoporoses.", "author" : [ { "dropping-particle" : "", "family" : "Ferretti", "given" : "J L", "non-dropping-particle" : "", "parse-names" : false, "suffix" : "" }, { "dropping-particle" : "", "family" : "Cointry", "given" : "G R", "non-dropping-particle" : "", "parse-names" : false, "suffix" : "" }, { "dropping-particle" : "", "family" : "Capozza", "given" : "R F", "non-dropping-particle" : "", "parse-names" : false, "suffix" : "" }, { "dropping-particle" : "", "family" : "Capiglioni", "given" : "R", "non-dropping-particle" : "", "parse-names" : false, "suffix" : "" }, { "dropping-particle" : "", "family" : "Chiappe", "given" : "M A", "non-dropping-particle" : "", "parse-names" : false, "suffix" : "" } ], "container-title" : "Journal of musculoskeletal &amp; neuronal interactions", "id" : "ITEM-1", "issue" : "3", "issued" : { "date-parts" : [ [ "2001", "3" ] ] }, "page" : "263-74", "title" : "Analysis of biomechanical effects on bone and on the muscle-bone interactions in small animal models.", "type" : "article-journal", "volume" : "1" }, "uris" : [ "http://www.mendeley.com/documents/?uuid=224fc15f-606f-4f7a-a478-3346e798d080" ] } ], "mendeley" : { "formattedCitation" : "&lt;sup&gt;68&lt;/sup&gt;", "plainTextFormattedCitation" : "68", "previouslyFormattedCitation" : "&lt;sup&gt;68&lt;/sup&gt;" }, "properties" : { "noteIndex" : 14 }, "schema" : "https://github.com/citation-style-language/schema/raw/master/csl-citation.json" }</w:instrText>
      </w:r>
      <w:r w:rsidR="00E92592"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68</w:t>
      </w:r>
      <w:r w:rsidR="00E92592"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ith isokinetic training, there may be differences to how the bone responds, since differences exist in motor recruitment, and neuromuscular adaptation mechanisms when compared to isoinertial training</w:t>
      </w:r>
      <w:r w:rsidR="00C70B73" w:rsidRPr="00202F98">
        <w:rPr>
          <w:rFonts w:ascii="Times New Roman" w:hAnsi="Times New Roman" w:cs="Times New Roman"/>
          <w:sz w:val="24"/>
          <w:szCs w:val="24"/>
        </w:rPr>
        <w:t>.</w:t>
      </w:r>
      <w:r w:rsidR="0096134A"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016/j.rehab.2010.04.003", "ISSN" : "18770657", "author" : [ { "dropping-particle" : "", "family" : "Guilhem", "given" : "G.", "non-dropping-particle" : "", "parse-names" : false, "suffix" : "" }, { "dropping-particle" : "", "family" : "Cornu", "given" : "C.", "non-dropping-particle" : "", "parse-names" : false, "suffix" : "" }, { "dropping-particle" : "", "family" : "Gu\u00e9vel", "given" : "A.", "non-dropping-particle" : "", "parse-names" : false, "suffix" : "" } ], "container-title" : "Annals of Physical and Rehabilitation Medicine", "id" : "ITEM-1", "issue" : "5", "issued" : { "date-parts" : [ [ "2010", "6" ] ] }, "page" : "319-341", "title" : "Neuromuscular and muscle-tendon system adaptations to isotonic and isokinetic eccentric exercise", "type" : "article-journal", "volume" : "53" }, "uris" : [ "http://www.mendeley.com/documents/?uuid=cfd2466d-950a-4c09-829f-8f9bbb078648" ] }, { "id" : "ITEM-2", "itemData" : { "DOI" : "10.1007/s00421-009-1164-9", "ISSN" : "1439-6319", "author" : [ { "dropping-particle" : "", "family" : "Remaud", "given" : "Anthony", "non-dropping-particle" : "", "parse-names" : false, "suffix" : "" }, { "dropping-particle" : "", "family" : "Cornu", "given" : "Christophe", "non-dropping-particle" : "", "parse-names" : false, "suffix" : "" }, { "dropping-particle" : "", "family" : "Gu\u00e9vel", "given" : "Arnaud", "non-dropping-particle" : "", "parse-names" : false, "suffix" : "" } ], "container-title" : "European Journal of Applied Physiology", "id" : "ITEM-2", "issue" : "1", "issued" : { "date-parts" : [ [ "2010", "1", "16" ] ] }, "page" : "59-69", "title" : "Neuromuscular adaptations to 8-week strength training: isotonic versus isokinetic mode", "type" : "article-journal", "volume" : "108" }, "uris" : [ "http://www.mendeley.com/documents/?uuid=9ac1df6b-5987-4445-be38-c3c4c5ca5316" ] } ], "mendeley" : { "formattedCitation" : "&lt;sup&gt;69,70&lt;/sup&gt;", "plainTextFormattedCitation" : "69,70", "previouslyFormattedCitation" : "&lt;sup&gt;69,70&lt;/sup&gt;" }, "properties" : { "noteIndex" : 14 }, "schema" : "https://github.com/citation-style-language/schema/raw/master/csl-citation.json" }</w:instrText>
      </w:r>
      <w:r w:rsidR="0096134A"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69,70</w:t>
      </w:r>
      <w:r w:rsidR="0096134A"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With elastics, the resistance differs throughout the range of motion, being greater the further away the load is from the fulcrum (i.e. when the elastic is elongated)</w:t>
      </w:r>
      <w:r w:rsidR="00A930F4" w:rsidRPr="00202F98">
        <w:rPr>
          <w:rFonts w:ascii="Times New Roman" w:hAnsi="Times New Roman" w:cs="Times New Roman"/>
          <w:sz w:val="24"/>
          <w:szCs w:val="24"/>
        </w:rPr>
        <w:t>, and</w:t>
      </w:r>
      <w:r w:rsidRPr="00202F98">
        <w:rPr>
          <w:rFonts w:ascii="Times New Roman" w:hAnsi="Times New Roman" w:cs="Times New Roman"/>
          <w:sz w:val="24"/>
          <w:szCs w:val="24"/>
        </w:rPr>
        <w:t xml:space="preserve"> electromyographic activity</w:t>
      </w:r>
      <w:r w:rsidR="00A930F4" w:rsidRPr="00202F98">
        <w:rPr>
          <w:rFonts w:ascii="Times New Roman" w:hAnsi="Times New Roman" w:cs="Times New Roman"/>
          <w:sz w:val="24"/>
          <w:szCs w:val="24"/>
        </w:rPr>
        <w:t xml:space="preserve"> may differ</w:t>
      </w:r>
      <w:r w:rsidR="00FD087F" w:rsidRPr="00202F98">
        <w:rPr>
          <w:rFonts w:ascii="Times New Roman" w:hAnsi="Times New Roman" w:cs="Times New Roman"/>
          <w:sz w:val="24"/>
          <w:szCs w:val="24"/>
        </w:rPr>
        <w:t xml:space="preserve"> from isoinertial exercise</w:t>
      </w:r>
      <w:r w:rsidR="00C70B73" w:rsidRPr="00202F98">
        <w:rPr>
          <w:rFonts w:ascii="Times New Roman" w:hAnsi="Times New Roman" w:cs="Times New Roman"/>
          <w:sz w:val="24"/>
          <w:szCs w:val="24"/>
        </w:rPr>
        <w:t>.</w:t>
      </w:r>
      <w:r w:rsidR="00FA4138" w:rsidRPr="00202F98">
        <w:rPr>
          <w:rFonts w:ascii="Times New Roman" w:hAnsi="Times New Roman" w:cs="Times New Roman"/>
          <w:sz w:val="24"/>
          <w:szCs w:val="24"/>
        </w:rPr>
        <w:fldChar w:fldCharType="begin" w:fldLock="1"/>
      </w:r>
      <w:r w:rsidR="003E5BBC">
        <w:rPr>
          <w:rFonts w:ascii="Times New Roman" w:hAnsi="Times New Roman" w:cs="Times New Roman"/>
          <w:sz w:val="24"/>
          <w:szCs w:val="24"/>
        </w:rPr>
        <w:instrText>ADDIN CSL_CITATION { "citationItems" : [ { "id" : "ITEM-1", "itemData" : { "DOI" : "10.1515/hukin-2017-0137", "ISSN" : "1899-7562", "abstract" : "Elastic resistance bands require little space, are light and portable, but their efficacy has not yet been established for several resistance exercises. The main objective of this study was to compare the muscle activation levels induced by elastic resistance bands versus conventional resistance training equipment (dumbbells) in the upper-body resistance exercises flyes and reverse flyes. The level of muscle activation was measured with surface electromyography in 29 men and women in a cross-over design where resistance loadings with elastic resistance bands and dumbbells were matched using 10-repetition maximum loadings. Elastic resistance bands induced slightly lower muscle activity in the muscles most people aim to activate during flyes and reverse flies, namely pectoralis major and deltoideus posterior, respectively. However, elastic resistance bands increased the muscle activation level substantially in perceived ancillary muscles, that is deltoideus anterior in flyes, and deltoideus medius and trapezius descendens in reverse flyes, possibly due to elastic bands being a more unstable resistance modality. Overall, the results show that elastic resistance bands can be considered a feasible alternative to dumbbells in flyes and reverse flyes.", "author" : [ { "dropping-particle" : "", "family" : "Bergquist", "given" : "Ronny", "non-dropping-particle" : "", "parse-names" : false, "suffix" : "" }, { "dropping-particle" : "", "family" : "Iversen", "given" : "Vegard Moe", "non-dropping-particle" : "", "parse-names" : false, "suffix" : "" }, { "dropping-particle" : "", "family" : "Mork", "given" : "Paul J", "non-dropping-particle" : "", "parse-names" : false, "suffix" : "" }, { "dropping-particle" : "", "family" : "Fimland", "given" : "Marius Steiro", "non-dropping-particle" : "", "parse-names" : false, "suffix" : "" } ], "container-title" : "Journal of Human Kinetics", "id" : "ITEM-1", "issue" : "1", "issued" : { "date-parts" : [ [ "2018", "3", "23" ] ] }, "page" : "5-13", "title" : "Muscle activity in upper-body single-joint resistance exercises with elastic resistance bands vs. free weights", "type" : "article-journal", "volume" : "61" }, "uris" : [ "http://www.mendeley.com/documents/?uuid=0bee3fd1-485e-4508-b79d-e0da37339395" ] } ], "mendeley" : { "formattedCitation" : "&lt;sup&gt;71&lt;/sup&gt;", "plainTextFormattedCitation" : "71", "previouslyFormattedCitation" : "&lt;sup&gt;71&lt;/sup&gt;" }, "properties" : { "noteIndex" : 14 }, "schema" : "https://github.com/citation-style-language/schema/raw/master/csl-citation.json" }</w:instrText>
      </w:r>
      <w:r w:rsidR="00FA4138" w:rsidRPr="00202F98">
        <w:rPr>
          <w:rFonts w:ascii="Times New Roman" w:hAnsi="Times New Roman" w:cs="Times New Roman"/>
          <w:sz w:val="24"/>
          <w:szCs w:val="24"/>
        </w:rPr>
        <w:fldChar w:fldCharType="separate"/>
      </w:r>
      <w:r w:rsidR="00D83F7D" w:rsidRPr="00D83F7D">
        <w:rPr>
          <w:rFonts w:ascii="Times New Roman" w:hAnsi="Times New Roman" w:cs="Times New Roman"/>
          <w:noProof/>
          <w:sz w:val="24"/>
          <w:szCs w:val="24"/>
          <w:vertAlign w:val="superscript"/>
        </w:rPr>
        <w:t>71</w:t>
      </w:r>
      <w:r w:rsidR="00FA4138"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Further research on the effect of different types of resistance training on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could be carried out. </w:t>
      </w:r>
      <w:r w:rsidR="00942CB5" w:rsidRPr="00202F98">
        <w:rPr>
          <w:rFonts w:ascii="Times New Roman" w:hAnsi="Times New Roman" w:cs="Times New Roman"/>
          <w:sz w:val="24"/>
          <w:szCs w:val="24"/>
        </w:rPr>
        <w:t xml:space="preserve">Furthermore, only two studies </w:t>
      </w:r>
      <w:r w:rsidR="00CD4344" w:rsidRPr="00202F98">
        <w:rPr>
          <w:rFonts w:ascii="Times New Roman" w:hAnsi="Times New Roman" w:cs="Times New Roman"/>
          <w:sz w:val="24"/>
          <w:szCs w:val="24"/>
        </w:rPr>
        <w:t xml:space="preserve">investigated the effect of impact exercises and were pooled together in a </w:t>
      </w:r>
      <w:r w:rsidR="00942CB5" w:rsidRPr="00202F98">
        <w:rPr>
          <w:rFonts w:ascii="Times New Roman" w:hAnsi="Times New Roman" w:cs="Times New Roman"/>
          <w:sz w:val="24"/>
          <w:szCs w:val="24"/>
        </w:rPr>
        <w:t xml:space="preserve">subgroup analysis. </w:t>
      </w:r>
      <w:r w:rsidR="00EA241F">
        <w:rPr>
          <w:rFonts w:ascii="Times New Roman" w:hAnsi="Times New Roman" w:cs="Times New Roman"/>
          <w:sz w:val="24"/>
          <w:szCs w:val="24"/>
        </w:rPr>
        <w:t>In previous literature, exercises with h</w:t>
      </w:r>
      <w:r w:rsidR="00EA241F" w:rsidRPr="00EA241F">
        <w:rPr>
          <w:rFonts w:ascii="Times New Roman" w:hAnsi="Times New Roman" w:cs="Times New Roman"/>
          <w:sz w:val="24"/>
          <w:szCs w:val="24"/>
        </w:rPr>
        <w:t xml:space="preserve">igher </w:t>
      </w:r>
      <w:r w:rsidR="00EA241F">
        <w:rPr>
          <w:rFonts w:ascii="Times New Roman" w:hAnsi="Times New Roman" w:cs="Times New Roman"/>
          <w:sz w:val="24"/>
          <w:szCs w:val="24"/>
        </w:rPr>
        <w:t xml:space="preserve">(than habitual) </w:t>
      </w:r>
      <w:r w:rsidR="00EA241F" w:rsidRPr="00EA241F">
        <w:rPr>
          <w:rFonts w:ascii="Times New Roman" w:hAnsi="Times New Roman" w:cs="Times New Roman"/>
          <w:sz w:val="24"/>
          <w:szCs w:val="24"/>
        </w:rPr>
        <w:t xml:space="preserve">levels of impact </w:t>
      </w:r>
      <w:r w:rsidR="00EA241F">
        <w:rPr>
          <w:rFonts w:ascii="Times New Roman" w:hAnsi="Times New Roman" w:cs="Times New Roman"/>
          <w:sz w:val="24"/>
          <w:szCs w:val="24"/>
        </w:rPr>
        <w:t xml:space="preserve">have been </w:t>
      </w:r>
      <w:r w:rsidR="00EA241F" w:rsidRPr="00EA241F">
        <w:rPr>
          <w:rFonts w:ascii="Times New Roman" w:hAnsi="Times New Roman" w:cs="Times New Roman"/>
          <w:sz w:val="24"/>
          <w:szCs w:val="24"/>
        </w:rPr>
        <w:t xml:space="preserve">shown to induce significant levels of bone density adaptation but </w:t>
      </w:r>
      <w:r w:rsidR="00EA241F">
        <w:rPr>
          <w:rFonts w:ascii="Times New Roman" w:hAnsi="Times New Roman" w:cs="Times New Roman"/>
          <w:sz w:val="24"/>
          <w:szCs w:val="24"/>
        </w:rPr>
        <w:t>these are in lower limb bone sites.</w:t>
      </w:r>
      <w:r w:rsidR="00DC3094">
        <w:rPr>
          <w:rFonts w:ascii="Times New Roman" w:hAnsi="Times New Roman" w:cs="Times New Roman"/>
          <w:sz w:val="24"/>
          <w:szCs w:val="24"/>
        </w:rPr>
        <w:fldChar w:fldCharType="begin" w:fldLock="1"/>
      </w:r>
      <w:r w:rsidR="00DC3094">
        <w:rPr>
          <w:rFonts w:ascii="Times New Roman" w:hAnsi="Times New Roman" w:cs="Times New Roman"/>
          <w:sz w:val="24"/>
          <w:szCs w:val="24"/>
        </w:rPr>
        <w:instrText>ADDIN CSL_CITATION { "citationItems" : [ { "id" : "ITEM-1", "itemData" : { "DOI" : "10.1007/s00198-004-1659-5", "ISBN" : "3588537600", "ISSN" : "0937941X", "PMID" : "15221206", "abstract" : "INTRODUCTION: The purpose of this randomized controlled study was to assess the effects of high-impact exercise on the bone mineral density (BMD) of premenopausal women at the population level. MATERIALS AND METHODS: The study population consisted of a random population-based sample of 120 women from a cohort of 5,161 women, aged 35 to 40 years. They were randomly assigned to either an exercise or control group. The exercise regimen consisted of supervised, progressive high-impact exercises three times per week and an additional home program for 12 months. BMD was measured on the lumbar spine (L1-L4), proximal femur, and distal forearm, by dual-energy X-ray absorptiometry at baseline and after 12 months. Calcaneal bone was measured using quantitative ultrasound. RESULTS: Thirty-nine women (65%) in the exercise group and 41 women (68%) in the control group completed the study. The exercise group demonstrated significant change compared with the control group in femoral neck BMD (1.1% vs -0.4%; p=0.003), intertrochanteric BMD (0.8% vs -0.2%; p=0.029), and total femoral BMD (0.1% vs -0.3%; p=0.006). No exercise-induced effects were found in the total lumbar BMD or in the lumbar vertebrae L2-L4. Instead, L1 BMD (2.2% vs -0.4%; p=0.002) increased significantly more in the exercise group than in the control group. Calcaneal broadband ultrasound attenuation showed also a significant change in the exercise group compared with the control group (7.3% vs -0.6%; p=0.015). The changes were also significant within the exercise group, but not within the control group. There were no significant differences between or within the groups in the distal forearm. CONCLUSIONS: This study indicates that high-impact exercise is effective in improving bone mineral density in the lumbar spine and upper femur in premenopausal women, and the results of the study may be generalized at the population level. This type of training may be an efficient, safe, and inexpensive way to prevent osteoporosis later in life.", "author" : [ { "dropping-particle" : "", "family" : "Vainionp\u00e4\u00e4", "given" : "Aki", "non-dropping-particle" : "", "parse-names" : false, "suffix" : "" }, { "dropping-particle" : "", "family" : "Korpelainen", "given" : "Raija", "non-dropping-particle" : "", "parse-names" : false, "suffix" : "" }, { "dropping-particle" : "", "family" : "Lepp\u00e4luoto", "given" : "Juhani", "non-dropping-particle" : "", "parse-names" : false, "suffix" : "" }, { "dropping-particle" : "", "family" : "J\u00e4ms\u00e4", "given" : "Timo", "non-dropping-particle" : "", "parse-names" : false, "suffix" : "" } ], "container-title" : "Osteoporosis International", "id" : "ITEM-1", "issue" : "2", "issued" : { "date-parts" : [ [ "2005" ] ] }, "page" : "191-197", "title" : "Effects of high-impact exercise on bone mineral density: A randomized controlled trial in premenopausal women", "type" : "article-journal", "volume" : "16" }, "uris" : [ "http://www.mendeley.com/documents/?uuid=fee51d8a-8ac8-48d8-8a72-1b54f9e844d4" ] }, { "id" : "ITEM-2", "itemData" : { "DOI" : "10.3389/fendo.2014.00020", "ISSN" : "1664-2392", "author" : [ { "dropping-particle" : "", "family" : "Tobias", "given" : "Jonathan H.", "non-dropping-particle" : "", "parse-names" : false, "suffix" : "" }, { "dropping-particle" : "", "family" : "Gould", "given" : "Virginia", "non-dropping-particle" : "", "parse-names" : false, "suffix" : "" }, { "dropping-particle" : "", "family" : "Brunton", "given" : "Luke", "non-dropping-particle" : "", "parse-names" : false, "suffix" : "" }, { "dropping-particle" : "", "family" : "Deere", "given" : "Kevin", "non-dropping-particle" : "", "parse-names" : false, "suffix" : "" }, { "dropping-particle" : "", "family" : "Rittweger", "given" : "Joern", "non-dropping-particle" : "", "parse-names" : false, "suffix" : "" }, { "dropping-particle" : "", "family" : "Lipperts", "given" : "Matthijs", "non-dropping-particle" : "", "parse-names" : false, "suffix" : "" }, { "dropping-particle" : "", "family" : "Grimm", "given" : "Bernd", "non-dropping-particle" : "", "parse-names" : false, "suffix" : "" } ], "container-title" : "Frontiers in Endocrinology", "id" : "ITEM-2", "issued" : { "date-parts" : [ [ "2014" ] ] }, "title" : "Physical activity and bone: May the force be with you", "type" : "article-journal", "volume" : "5" }, "uris" : [ "http://www.mendeley.com/documents/?uuid=c32c01a1-cf4e-4fe7-b7b5-fc5e6354382c" ] }, { "id" : "ITEM-3", "itemData" : { "DOI" : "10.1007/s00198-011-1801-0", "ISBN" : "1433-2965 (Electronic)\\r0937-941X (Linking)", "ISSN" : "0937941X", "PMID" : "21953474", "abstract" : "UNLABELLED: A snapshot of current evidence from 6 randomised controlled trials for the effects of short bouts of high-impact exercises in 256 women via meta-analysis reveals that ample osteogenic response could be realised at the femoral neck and trochanter of premenopausal women with rest-inserted bouts of few mechanical bone loading cycles.\\n\\n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n\\n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n\\nRESULTS: Quality of included trials varied from medium to high on a scale of 1 to 3. Brief bouts of exercise led to significant increases in femoral neck BMD (SMD = 0.64, 95% confidence interval (CI) = 0.38, 0.90, overall effect Z value = 4.84, p = 0.001); a modest increase in trochanteric BMD (SMD = 0.36, 95% CI = 0.10, 0.61, Z value = 2.08, p = 0.04) and no increase in spinal BMD (SMD = 0.04, 95% CI= -0.23, 0.31, Z value = 0.26, p = 0.79).\\n\\nCONCLUSION: Based on the meta-analysis, brief high-impact exercise improves BMD at the hip but not at the lumbar spine. Effectiveness of this form of exercise as a lifestyle physical activity for prevention of osteoporosis should be explored in larger populations.", "author" : [ { "dropping-particle" : "", "family" : "Babatunde", "given" : "Opeyemi", "non-dropping-particle" : "", "parse-names" : false, "suffix" : "" }, { "dropping-particle" : "", "family" : "Forsyth", "given" : "J. J.", "non-dropping-particle" : "", "parse-names" : false, "suffix" : "" }, { "dropping-particle" : "", "family" : "Gidlow", "given" : "C. J.", "non-dropping-particle" : "", "parse-names" : false, "suffix" : "" } ], "container-title" : "Osteoporosis International", "id" : "ITEM-3", "issue" : "1", "issued" : { "date-parts" : [ [ "2012" ] ] }, "page" : "109-119", "title" : "A meta-analysis of brief high-impact exercises for enhancing bone health in premenopausal women", "type" : "article-journal", "volume" : "23" }, "uris" : [ "http://www.mendeley.com/documents/?uuid=de316d10-ec04-4145-9ce9-0506037cc747" ] }, { "id" : "ITEM-4", "itemData" : { "DOI" : "10.1002/jbmr.1631", "ISSN" : "08840431", "author" : [ { "dropping-particle" : "", "family" : "Deere", "given" : "Kevin", "non-dropping-particle" : "", "parse-names" : false, "suffix" : "" }, { "dropping-particle" : "", "family" : "Sayers", "given" : "Adrian", "non-dropping-particle" : "", "parse-names" : false, "suffix" : "" }, { "dropping-particle" : "", "family" : "Rittweger", "given" : "J\u00f6rn", "non-dropping-particle" : "", "parse-names" : false, "suffix" : "" }, { "dropping-particle" : "", "family" : "Tobias", "given" : "Jon H", "non-dropping-particle" : "", "parse-names" : false, "suffix" : "" } ], "container-title" : "Journal of Bone and Mineral Research", "id" : "ITEM-4", "issue" : "9", "issued" : { "date-parts" : [ [ "2012", "9" ] ] }, "page" : "1887-1895", "title" : "Habitual levels of high, but not moderate or low, impact activity are positively related to hip BMD and geometry: Results from a population-based study of adolescents", "type" : "article-journal", "volume" : "27" }, "uris" : [ "http://www.mendeley.com/documents/?uuid=e769022f-d393-4870-bddf-5a3b934b6d62" ] } ], "mendeley" : { "formattedCitation" : "&lt;sup&gt;72\u201375&lt;/sup&gt;", "plainTextFormattedCitation" : "72\u201375" }, "properties" : { "noteIndex" : 0 }, "schema" : "https://github.com/citation-style-language/schema/raw/master/csl-citation.json" }</w:instrText>
      </w:r>
      <w:r w:rsidR="00DC3094">
        <w:rPr>
          <w:rFonts w:ascii="Times New Roman" w:hAnsi="Times New Roman" w:cs="Times New Roman"/>
          <w:sz w:val="24"/>
          <w:szCs w:val="24"/>
        </w:rPr>
        <w:fldChar w:fldCharType="separate"/>
      </w:r>
      <w:r w:rsidR="00DC3094" w:rsidRPr="00DC3094">
        <w:rPr>
          <w:rFonts w:ascii="Times New Roman" w:hAnsi="Times New Roman" w:cs="Times New Roman"/>
          <w:noProof/>
          <w:sz w:val="24"/>
          <w:szCs w:val="24"/>
          <w:vertAlign w:val="superscript"/>
        </w:rPr>
        <w:t>72–75</w:t>
      </w:r>
      <w:r w:rsidR="00DC3094">
        <w:rPr>
          <w:rFonts w:ascii="Times New Roman" w:hAnsi="Times New Roman" w:cs="Times New Roman"/>
          <w:sz w:val="24"/>
          <w:szCs w:val="24"/>
        </w:rPr>
        <w:fldChar w:fldCharType="end"/>
      </w:r>
      <w:r w:rsidR="00EA241F">
        <w:rPr>
          <w:rFonts w:ascii="Times New Roman" w:hAnsi="Times New Roman" w:cs="Times New Roman"/>
          <w:sz w:val="24"/>
          <w:szCs w:val="24"/>
        </w:rPr>
        <w:t xml:space="preserve"> Even though, the</w:t>
      </w:r>
      <w:r w:rsidR="00D207D8">
        <w:rPr>
          <w:rFonts w:ascii="Times New Roman" w:hAnsi="Times New Roman" w:cs="Times New Roman"/>
          <w:sz w:val="24"/>
          <w:szCs w:val="24"/>
        </w:rPr>
        <w:t xml:space="preserve"> force</w:t>
      </w:r>
      <w:r w:rsidR="00EA241F">
        <w:rPr>
          <w:rFonts w:ascii="Times New Roman" w:hAnsi="Times New Roman" w:cs="Times New Roman"/>
          <w:sz w:val="24"/>
          <w:szCs w:val="24"/>
        </w:rPr>
        <w:t xml:space="preserve"> </w:t>
      </w:r>
      <w:r w:rsidR="00D207D8">
        <w:rPr>
          <w:rFonts w:ascii="Times New Roman" w:hAnsi="Times New Roman" w:cs="Times New Roman"/>
          <w:sz w:val="24"/>
          <w:szCs w:val="24"/>
        </w:rPr>
        <w:t>magnitudes in these two studies may be comparable to those used in lower limb literatures, t</w:t>
      </w:r>
      <w:r w:rsidR="00942CB5" w:rsidRPr="00202F98">
        <w:rPr>
          <w:rFonts w:ascii="Times New Roman" w:hAnsi="Times New Roman" w:cs="Times New Roman"/>
          <w:sz w:val="24"/>
          <w:szCs w:val="24"/>
        </w:rPr>
        <w:t xml:space="preserve">he validity of </w:t>
      </w:r>
      <w:r w:rsidR="00D207D8">
        <w:rPr>
          <w:rFonts w:ascii="Times New Roman" w:hAnsi="Times New Roman" w:cs="Times New Roman"/>
          <w:sz w:val="24"/>
          <w:szCs w:val="24"/>
        </w:rPr>
        <w:t xml:space="preserve">the current </w:t>
      </w:r>
      <w:r w:rsidR="00942CB5" w:rsidRPr="00202F98">
        <w:rPr>
          <w:rFonts w:ascii="Times New Roman" w:hAnsi="Times New Roman" w:cs="Times New Roman"/>
          <w:sz w:val="24"/>
          <w:szCs w:val="24"/>
        </w:rPr>
        <w:t xml:space="preserve">analysis may be limited, </w:t>
      </w:r>
      <w:r w:rsidR="00CD4344" w:rsidRPr="00202F98">
        <w:rPr>
          <w:rFonts w:ascii="Times New Roman" w:hAnsi="Times New Roman" w:cs="Times New Roman"/>
          <w:sz w:val="24"/>
          <w:szCs w:val="24"/>
        </w:rPr>
        <w:t xml:space="preserve">due to </w:t>
      </w:r>
      <w:r w:rsidR="00942CB5" w:rsidRPr="00202F98">
        <w:rPr>
          <w:rFonts w:ascii="Times New Roman" w:hAnsi="Times New Roman" w:cs="Times New Roman"/>
          <w:sz w:val="24"/>
          <w:szCs w:val="24"/>
        </w:rPr>
        <w:t>small sample sizes in those two studies</w:t>
      </w:r>
      <w:r w:rsidR="00925A37">
        <w:rPr>
          <w:rFonts w:ascii="Times New Roman" w:hAnsi="Times New Roman" w:cs="Times New Roman"/>
          <w:sz w:val="24"/>
          <w:szCs w:val="24"/>
        </w:rPr>
        <w:t>. I</w:t>
      </w:r>
      <w:r w:rsidR="00A7471B">
        <w:rPr>
          <w:rFonts w:ascii="Times New Roman" w:hAnsi="Times New Roman" w:cs="Times New Roman"/>
          <w:sz w:val="24"/>
          <w:szCs w:val="24"/>
        </w:rPr>
        <w:t xml:space="preserve">t could </w:t>
      </w:r>
      <w:r w:rsidR="00925A37">
        <w:rPr>
          <w:rFonts w:ascii="Times New Roman" w:hAnsi="Times New Roman" w:cs="Times New Roman"/>
          <w:sz w:val="24"/>
          <w:szCs w:val="24"/>
        </w:rPr>
        <w:t xml:space="preserve">also </w:t>
      </w:r>
      <w:r w:rsidR="00A7471B">
        <w:rPr>
          <w:rFonts w:ascii="Times New Roman" w:hAnsi="Times New Roman" w:cs="Times New Roman"/>
          <w:sz w:val="24"/>
          <w:szCs w:val="24"/>
        </w:rPr>
        <w:t>not be determined</w:t>
      </w:r>
      <w:r w:rsidR="00925A37">
        <w:rPr>
          <w:rFonts w:ascii="Times New Roman" w:hAnsi="Times New Roman" w:cs="Times New Roman"/>
          <w:sz w:val="24"/>
          <w:szCs w:val="24"/>
        </w:rPr>
        <w:t xml:space="preserve">, based on these </w:t>
      </w:r>
      <w:r w:rsidR="00873CC2">
        <w:rPr>
          <w:rFonts w:ascii="Times New Roman" w:hAnsi="Times New Roman" w:cs="Times New Roman"/>
          <w:sz w:val="24"/>
          <w:szCs w:val="24"/>
        </w:rPr>
        <w:t xml:space="preserve">two </w:t>
      </w:r>
      <w:r w:rsidR="00925A37">
        <w:rPr>
          <w:rFonts w:ascii="Times New Roman" w:hAnsi="Times New Roman" w:cs="Times New Roman"/>
          <w:sz w:val="24"/>
          <w:szCs w:val="24"/>
        </w:rPr>
        <w:t>studies</w:t>
      </w:r>
      <w:r w:rsidR="00873CC2">
        <w:rPr>
          <w:rFonts w:ascii="Times New Roman" w:hAnsi="Times New Roman" w:cs="Times New Roman"/>
          <w:sz w:val="24"/>
          <w:szCs w:val="24"/>
        </w:rPr>
        <w:t xml:space="preserve"> alone</w:t>
      </w:r>
      <w:r w:rsidR="00925A37">
        <w:rPr>
          <w:rFonts w:ascii="Times New Roman" w:hAnsi="Times New Roman" w:cs="Times New Roman"/>
          <w:sz w:val="24"/>
          <w:szCs w:val="24"/>
        </w:rPr>
        <w:t>,</w:t>
      </w:r>
      <w:r w:rsidR="00A7471B">
        <w:rPr>
          <w:rFonts w:ascii="Times New Roman" w:hAnsi="Times New Roman" w:cs="Times New Roman"/>
          <w:sz w:val="24"/>
          <w:szCs w:val="24"/>
        </w:rPr>
        <w:t xml:space="preserve"> whether there was a threshold for how much impact</w:t>
      </w:r>
      <w:r w:rsidR="003D4BE7">
        <w:rPr>
          <w:rFonts w:ascii="Times New Roman" w:hAnsi="Times New Roman" w:cs="Times New Roman"/>
          <w:sz w:val="24"/>
          <w:szCs w:val="24"/>
        </w:rPr>
        <w:t>, in terms of magnitude of</w:t>
      </w:r>
      <w:r w:rsidR="00873CC2">
        <w:rPr>
          <w:rFonts w:ascii="Times New Roman" w:hAnsi="Times New Roman" w:cs="Times New Roman"/>
          <w:sz w:val="24"/>
          <w:szCs w:val="24"/>
        </w:rPr>
        <w:t xml:space="preserve"> </w:t>
      </w:r>
      <w:r w:rsidR="003D4BE7">
        <w:rPr>
          <w:rFonts w:ascii="Times New Roman" w:hAnsi="Times New Roman" w:cs="Times New Roman"/>
          <w:sz w:val="24"/>
          <w:szCs w:val="24"/>
        </w:rPr>
        <w:t>force</w:t>
      </w:r>
      <w:r w:rsidR="00873CC2">
        <w:rPr>
          <w:rFonts w:ascii="Times New Roman" w:hAnsi="Times New Roman" w:cs="Times New Roman"/>
          <w:sz w:val="24"/>
          <w:szCs w:val="24"/>
        </w:rPr>
        <w:t>,</w:t>
      </w:r>
      <w:r w:rsidR="003D4BE7">
        <w:rPr>
          <w:rFonts w:ascii="Times New Roman" w:hAnsi="Times New Roman" w:cs="Times New Roman"/>
          <w:sz w:val="24"/>
          <w:szCs w:val="24"/>
        </w:rPr>
        <w:t xml:space="preserve"> was</w:t>
      </w:r>
      <w:r w:rsidR="00A7471B">
        <w:rPr>
          <w:rFonts w:ascii="Times New Roman" w:hAnsi="Times New Roman" w:cs="Times New Roman"/>
          <w:sz w:val="24"/>
          <w:szCs w:val="24"/>
        </w:rPr>
        <w:t xml:space="preserve"> necessary</w:t>
      </w:r>
      <w:r w:rsidR="00925A37">
        <w:rPr>
          <w:rFonts w:ascii="Times New Roman" w:hAnsi="Times New Roman" w:cs="Times New Roman"/>
          <w:sz w:val="24"/>
          <w:szCs w:val="24"/>
        </w:rPr>
        <w:t xml:space="preserve"> to </w:t>
      </w:r>
      <w:r w:rsidR="00863EDE">
        <w:rPr>
          <w:rFonts w:ascii="Times New Roman" w:hAnsi="Times New Roman" w:cs="Times New Roman"/>
          <w:sz w:val="24"/>
          <w:szCs w:val="24"/>
        </w:rPr>
        <w:t>induce significant levels of bone density adaptation</w:t>
      </w:r>
      <w:r w:rsidR="00D207D8">
        <w:rPr>
          <w:rFonts w:ascii="Times New Roman" w:hAnsi="Times New Roman" w:cs="Times New Roman"/>
          <w:sz w:val="24"/>
          <w:szCs w:val="24"/>
        </w:rPr>
        <w:t xml:space="preserve"> in the forearm</w:t>
      </w:r>
      <w:r w:rsidR="00873CC2">
        <w:rPr>
          <w:rFonts w:ascii="Times New Roman" w:hAnsi="Times New Roman" w:cs="Times New Roman"/>
          <w:sz w:val="24"/>
          <w:szCs w:val="24"/>
        </w:rPr>
        <w:t>.</w:t>
      </w:r>
    </w:p>
    <w:p w14:paraId="01DB79AC" w14:textId="57E79B04" w:rsidR="002E3703" w:rsidRDefault="002E3703" w:rsidP="00D335A7">
      <w:pPr>
        <w:spacing w:line="480" w:lineRule="auto"/>
        <w:contextualSpacing/>
        <w:jc w:val="both"/>
        <w:rPr>
          <w:rFonts w:ascii="Times New Roman" w:hAnsi="Times New Roman" w:cs="Times New Roman"/>
          <w:sz w:val="24"/>
          <w:szCs w:val="24"/>
        </w:rPr>
      </w:pPr>
    </w:p>
    <w:p w14:paraId="6B32DE17" w14:textId="77777777" w:rsidR="00B55301" w:rsidRPr="00202F98" w:rsidRDefault="00B55301" w:rsidP="00D335A7">
      <w:pPr>
        <w:spacing w:line="480" w:lineRule="auto"/>
        <w:contextualSpacing/>
        <w:jc w:val="both"/>
        <w:rPr>
          <w:rFonts w:ascii="Times New Roman" w:hAnsi="Times New Roman" w:cs="Times New Roman"/>
          <w:sz w:val="24"/>
          <w:szCs w:val="24"/>
        </w:rPr>
      </w:pPr>
    </w:p>
    <w:p w14:paraId="5B17FAD8" w14:textId="77777777" w:rsidR="00B55301" w:rsidRPr="00B55301" w:rsidRDefault="00B55301" w:rsidP="00D335A7">
      <w:pPr>
        <w:spacing w:line="480" w:lineRule="auto"/>
        <w:contextualSpacing/>
        <w:jc w:val="both"/>
        <w:rPr>
          <w:rFonts w:ascii="Times New Roman" w:hAnsi="Times New Roman" w:cs="Times New Roman"/>
          <w:b/>
          <w:i/>
          <w:sz w:val="24"/>
          <w:szCs w:val="24"/>
        </w:rPr>
      </w:pPr>
      <w:r w:rsidRPr="00B55301">
        <w:rPr>
          <w:rFonts w:ascii="Times New Roman" w:hAnsi="Times New Roman" w:cs="Times New Roman"/>
          <w:b/>
          <w:i/>
          <w:sz w:val="24"/>
          <w:szCs w:val="24"/>
        </w:rPr>
        <w:t>Further research</w:t>
      </w:r>
    </w:p>
    <w:p w14:paraId="01DB79AE" w14:textId="4CEA7F07"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 xml:space="preserve">The findings of this review suggest that targeted forearm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and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may improve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Although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appeared more effective, the current evidence base is not sufficiently strong to prioritise </w:t>
      </w:r>
      <w:r w:rsidR="00D00D37" w:rsidRPr="00202F98">
        <w:rPr>
          <w:rFonts w:ascii="Times New Roman" w:hAnsi="Times New Roman" w:cs="Times New Roman"/>
          <w:sz w:val="24"/>
          <w:szCs w:val="24"/>
        </w:rPr>
        <w:t>RTLI</w:t>
      </w:r>
      <w:r w:rsidRPr="00202F98">
        <w:rPr>
          <w:rFonts w:ascii="Times New Roman" w:hAnsi="Times New Roman" w:cs="Times New Roman"/>
          <w:sz w:val="24"/>
          <w:szCs w:val="24"/>
        </w:rPr>
        <w:t xml:space="preserve"> over </w:t>
      </w:r>
      <w:r w:rsidR="00D00D37" w:rsidRPr="00202F98">
        <w:rPr>
          <w:rFonts w:ascii="Times New Roman" w:hAnsi="Times New Roman" w:cs="Times New Roman"/>
          <w:sz w:val="24"/>
          <w:szCs w:val="24"/>
        </w:rPr>
        <w:t>RTHI</w:t>
      </w:r>
      <w:r w:rsidRPr="00202F98">
        <w:rPr>
          <w:rFonts w:ascii="Times New Roman" w:hAnsi="Times New Roman" w:cs="Times New Roman"/>
          <w:sz w:val="24"/>
          <w:szCs w:val="24"/>
        </w:rPr>
        <w:t xml:space="preserve">. Optimal dose of resistance exercise for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accrual should be explored in future trials. Clinical interpretation of our </w:t>
      </w:r>
      <w:r w:rsidRPr="00202F98">
        <w:rPr>
          <w:rFonts w:ascii="Times New Roman" w:hAnsi="Times New Roman" w:cs="Times New Roman"/>
          <w:sz w:val="24"/>
          <w:szCs w:val="24"/>
        </w:rPr>
        <w:lastRenderedPageBreak/>
        <w:t xml:space="preserve">findings is somewhat limited due to the large number of studies that did not report adverse events in relation to </w:t>
      </w:r>
      <w:r w:rsidR="006E1160" w:rsidRPr="00202F98">
        <w:rPr>
          <w:rFonts w:ascii="Times New Roman" w:hAnsi="Times New Roman" w:cs="Times New Roman"/>
          <w:sz w:val="24"/>
          <w:szCs w:val="24"/>
        </w:rPr>
        <w:t>upper-</w:t>
      </w:r>
      <w:r w:rsidRPr="00202F98">
        <w:rPr>
          <w:rFonts w:ascii="Times New Roman" w:hAnsi="Times New Roman" w:cs="Times New Roman"/>
          <w:sz w:val="24"/>
          <w:szCs w:val="24"/>
        </w:rPr>
        <w:t xml:space="preserve">limb exercises, and that no studies included fracture incidence as an outcome. Changes in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at the forearm may not translate to clinically and statistically significant fracture reduction. We recommend that future trials of exercise interventions report incident fractures alongside bone measurements. No studies included a follow-up period after the intervention</w:t>
      </w:r>
      <w:r w:rsidR="00451E49" w:rsidRPr="00202F98">
        <w:rPr>
          <w:rFonts w:ascii="Times New Roman" w:hAnsi="Times New Roman" w:cs="Times New Roman"/>
          <w:sz w:val="24"/>
          <w:szCs w:val="24"/>
        </w:rPr>
        <w:t>,</w:t>
      </w:r>
      <w:r w:rsidRPr="00202F98">
        <w:rPr>
          <w:rFonts w:ascii="Times New Roman" w:hAnsi="Times New Roman" w:cs="Times New Roman"/>
          <w:sz w:val="24"/>
          <w:szCs w:val="24"/>
        </w:rPr>
        <w:t xml:space="preserve"> so it is not possible to conclude whether the change in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was sustainable, or indeed, if the exercises themselves are sustainable. Further studies are needed on safety and effectiveness of </w:t>
      </w:r>
      <w:r w:rsidR="009639B6" w:rsidRPr="00202F98">
        <w:rPr>
          <w:rFonts w:ascii="Times New Roman" w:hAnsi="Times New Roman" w:cs="Times New Roman"/>
          <w:sz w:val="24"/>
          <w:szCs w:val="24"/>
        </w:rPr>
        <w:t>upper-limb-</w:t>
      </w:r>
      <w:r w:rsidRPr="00202F98">
        <w:rPr>
          <w:rFonts w:ascii="Times New Roman" w:hAnsi="Times New Roman" w:cs="Times New Roman"/>
          <w:sz w:val="24"/>
          <w:szCs w:val="24"/>
        </w:rPr>
        <w:t>specific resistance and impact exercises. There were sparse data involving men in this review. Future research should ex</w:t>
      </w:r>
      <w:r w:rsidR="003F56BD" w:rsidRPr="00202F98">
        <w:rPr>
          <w:rFonts w:ascii="Times New Roman" w:hAnsi="Times New Roman" w:cs="Times New Roman"/>
          <w:sz w:val="24"/>
          <w:szCs w:val="24"/>
        </w:rPr>
        <w:t xml:space="preserve">plore </w:t>
      </w:r>
      <w:r w:rsidRPr="00202F98">
        <w:rPr>
          <w:rFonts w:ascii="Times New Roman" w:hAnsi="Times New Roman" w:cs="Times New Roman"/>
          <w:sz w:val="24"/>
          <w:szCs w:val="24"/>
        </w:rPr>
        <w:t>the effectiveness</w:t>
      </w:r>
      <w:r w:rsidR="003F56BD" w:rsidRPr="00202F98">
        <w:rPr>
          <w:rFonts w:ascii="Times New Roman" w:hAnsi="Times New Roman" w:cs="Times New Roman"/>
          <w:sz w:val="24"/>
          <w:szCs w:val="24"/>
        </w:rPr>
        <w:t>, acceptability and sustainability</w:t>
      </w:r>
      <w:r w:rsidRPr="00202F98">
        <w:rPr>
          <w:rFonts w:ascii="Times New Roman" w:hAnsi="Times New Roman" w:cs="Times New Roman"/>
          <w:sz w:val="24"/>
          <w:szCs w:val="24"/>
        </w:rPr>
        <w:t xml:space="preserve"> of exercise </w:t>
      </w:r>
      <w:r w:rsidR="003F56BD" w:rsidRPr="00202F98">
        <w:rPr>
          <w:rFonts w:ascii="Times New Roman" w:hAnsi="Times New Roman" w:cs="Times New Roman"/>
          <w:sz w:val="24"/>
          <w:szCs w:val="24"/>
        </w:rPr>
        <w:t xml:space="preserve">for </w:t>
      </w:r>
      <w:r w:rsidRPr="00202F98">
        <w:rPr>
          <w:rFonts w:ascii="Times New Roman" w:hAnsi="Times New Roman" w:cs="Times New Roman"/>
          <w:sz w:val="24"/>
          <w:szCs w:val="24"/>
        </w:rPr>
        <w:t xml:space="preserve">forearm </w:t>
      </w:r>
      <w:r w:rsidR="00E94992" w:rsidRPr="00202F98">
        <w:rPr>
          <w:rFonts w:ascii="Times New Roman" w:hAnsi="Times New Roman" w:cs="Times New Roman"/>
          <w:sz w:val="24"/>
          <w:szCs w:val="24"/>
        </w:rPr>
        <w:t>bone mass</w:t>
      </w:r>
      <w:r w:rsidR="003F56BD" w:rsidRPr="00202F98">
        <w:rPr>
          <w:rFonts w:ascii="Times New Roman" w:hAnsi="Times New Roman" w:cs="Times New Roman"/>
          <w:sz w:val="24"/>
          <w:szCs w:val="24"/>
        </w:rPr>
        <w:t xml:space="preserve"> accrual </w:t>
      </w:r>
      <w:r w:rsidRPr="00202F98">
        <w:rPr>
          <w:rFonts w:ascii="Times New Roman" w:hAnsi="Times New Roman" w:cs="Times New Roman"/>
          <w:sz w:val="24"/>
          <w:szCs w:val="24"/>
        </w:rPr>
        <w:t xml:space="preserve">in men. </w:t>
      </w:r>
    </w:p>
    <w:p w14:paraId="01DB79AF" w14:textId="77777777" w:rsidR="002E3703" w:rsidRPr="00202F98" w:rsidRDefault="002E3703" w:rsidP="00D335A7">
      <w:pPr>
        <w:spacing w:line="480" w:lineRule="auto"/>
        <w:contextualSpacing/>
        <w:jc w:val="both"/>
        <w:rPr>
          <w:rFonts w:ascii="Times New Roman" w:hAnsi="Times New Roman" w:cs="Times New Roman"/>
          <w:sz w:val="24"/>
          <w:szCs w:val="24"/>
        </w:rPr>
      </w:pPr>
    </w:p>
    <w:p w14:paraId="01DB79B1" w14:textId="7A06DF12" w:rsidR="002E3703"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t>Accumulating evidence suggests that muscle and bone work in unison, mechanically through high strains imposed on the bone due to muscle activation, and at the molecular level through cell-signalling mechanisms and cross talk</w:t>
      </w:r>
      <w:r w:rsidR="00C70B73" w:rsidRPr="00202F98">
        <w:rPr>
          <w:rFonts w:ascii="Times New Roman" w:hAnsi="Times New Roman" w:cs="Times New Roman"/>
          <w:sz w:val="24"/>
          <w:szCs w:val="24"/>
        </w:rPr>
        <w:t>.</w:t>
      </w:r>
      <w:r w:rsidR="00DD4AE9" w:rsidRPr="00202F98">
        <w:rPr>
          <w:rFonts w:ascii="Times New Roman" w:hAnsi="Times New Roman" w:cs="Times New Roman"/>
          <w:sz w:val="24"/>
          <w:szCs w:val="24"/>
        </w:rPr>
        <w:fldChar w:fldCharType="begin" w:fldLock="1"/>
      </w:r>
      <w:r w:rsidR="006E24A0">
        <w:rPr>
          <w:rFonts w:ascii="Times New Roman" w:hAnsi="Times New Roman" w:cs="Times New Roman"/>
          <w:sz w:val="24"/>
          <w:szCs w:val="24"/>
        </w:rPr>
        <w:instrText>ADDIN CSL_CITATION { "citationItems" : [ { "id" : "ITEM-1", "itemData" : { "DOI" : "10.1196/annals.1346.039", "ISSN" : "0077-8923", "author" : [ { "dropping-particle" : "", "family" : "Turner", "given" : "C. H.", "non-dropping-particle" : "", "parse-names" : false, "suffix" : "" } ], "container-title" : "Annals of the New York Academy of Sciences", "id" : "ITEM-1", "issue" : "1", "issued" : { "date-parts" : [ [ "2006", "4", "1" ] ] }, "page" : "429-446", "title" : "Bone strength: Current concepts", "type" : "article-journal", "volume" : "1068" }, "uris" : [ "http://www.mendeley.com/documents/?uuid=fad11b88-331d-4f3a-9f80-bd42f990da9c" ] }, { "id" : "ITEM-2", "itemData" : { "DOI" : "10.1007/s00198-018-4570-1", "ISSN" : "0937-941X", "author" : [ { "dropping-particle" : "", "family" : "Bettis", "given" : "T.", "non-dropping-particle" : "", "parse-names" : false, "suffix" : "" }, { "dropping-particle" : "", "family" : "Kim", "given" : "B.-J.", "non-dropping-particle" : "", "parse-names" : false, "suffix" : "" }, { "dropping-particle" : "", "family" : "Hamrick", "given" : "M. W.", "non-dropping-particle" : "", "parse-names" : false, "suffix" : "" } ], "container-title" : "Osteoporosis International", "id" : "ITEM-2", "issue" : "8", "issued" : { "date-parts" : [ [ "2018", "8", "18" ] ] }, "page" : "1713-1720", "title" : "Impact of muscle atrophy on bone metabolism and bone strength: implications for muscle-bone crosstalk with aging and disuse", "type" : "article-journal", "volume" : "29" }, "uris" : [ "http://www.mendeley.com/documents/?uuid=7c71c5da-5711-4f43-a9f4-e4f9077c4f2d" ] } ], "mendeley" : { "formattedCitation" : "&lt;sup&gt;76,77&lt;/sup&gt;", "plainTextFormattedCitation" : "76,77", "previouslyFormattedCitation" : "&lt;sup&gt;76,77&lt;/sup&gt;" }, "properties" : { "noteIndex" : 14 }, "schema" : "https://github.com/citation-style-language/schema/raw/master/csl-citation.json" }</w:instrText>
      </w:r>
      <w:r w:rsidR="00DD4AE9" w:rsidRPr="00202F98">
        <w:rPr>
          <w:rFonts w:ascii="Times New Roman" w:hAnsi="Times New Roman" w:cs="Times New Roman"/>
          <w:sz w:val="24"/>
          <w:szCs w:val="24"/>
        </w:rPr>
        <w:fldChar w:fldCharType="separate"/>
      </w:r>
      <w:r w:rsidR="006E24A0" w:rsidRPr="006E24A0">
        <w:rPr>
          <w:rFonts w:ascii="Times New Roman" w:hAnsi="Times New Roman" w:cs="Times New Roman"/>
          <w:noProof/>
          <w:sz w:val="24"/>
          <w:szCs w:val="24"/>
          <w:vertAlign w:val="superscript"/>
        </w:rPr>
        <w:t>76,77</w:t>
      </w:r>
      <w:r w:rsidR="00DD4AE9"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Although the evidence on mechano</w:t>
      </w:r>
      <w:r w:rsidR="00451E49" w:rsidRPr="00202F98">
        <w:rPr>
          <w:rFonts w:ascii="Times New Roman" w:hAnsi="Times New Roman" w:cs="Times New Roman"/>
          <w:sz w:val="24"/>
          <w:szCs w:val="24"/>
        </w:rPr>
        <w:t>-</w:t>
      </w:r>
      <w:r w:rsidRPr="00202F98">
        <w:rPr>
          <w:rFonts w:ascii="Times New Roman" w:hAnsi="Times New Roman" w:cs="Times New Roman"/>
          <w:sz w:val="24"/>
          <w:szCs w:val="24"/>
        </w:rPr>
        <w:t xml:space="preserve">adaptation is accumulating, the precise mechanism of how forearm bone adapts to conventional resistance training programmes is also an area where further research is needed. Few studies (only </w:t>
      </w:r>
      <w:r w:rsidR="00F265D7" w:rsidRPr="00202F98">
        <w:rPr>
          <w:rFonts w:ascii="Times New Roman" w:hAnsi="Times New Roman" w:cs="Times New Roman"/>
          <w:sz w:val="24"/>
          <w:szCs w:val="24"/>
        </w:rPr>
        <w:t xml:space="preserve">two </w:t>
      </w:r>
      <w:r w:rsidRPr="00202F98">
        <w:rPr>
          <w:rFonts w:ascii="Times New Roman" w:hAnsi="Times New Roman" w:cs="Times New Roman"/>
          <w:sz w:val="24"/>
          <w:szCs w:val="24"/>
        </w:rPr>
        <w:t xml:space="preserve">trials in this review) investigated the effect of ‘impact’ exercise on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Owing to the need for high intensity and novel loading patterns to incur an osteogenic effect, </w:t>
      </w:r>
      <w:r w:rsidR="00B159A3">
        <w:rPr>
          <w:rFonts w:ascii="Times New Roman" w:hAnsi="Times New Roman" w:cs="Times New Roman"/>
          <w:sz w:val="24"/>
          <w:szCs w:val="24"/>
        </w:rPr>
        <w:t xml:space="preserve">lower body </w:t>
      </w:r>
      <w:r w:rsidRPr="00202F98">
        <w:rPr>
          <w:rFonts w:ascii="Times New Roman" w:hAnsi="Times New Roman" w:cs="Times New Roman"/>
          <w:sz w:val="24"/>
          <w:szCs w:val="24"/>
        </w:rPr>
        <w:t>impact exercises have been found to be effective for improving BMD at the lumbar spine and femoral neck of premenopausal women and other populations</w:t>
      </w:r>
      <w:r w:rsidR="00C70B73" w:rsidRPr="00202F98">
        <w:rPr>
          <w:rFonts w:ascii="Times New Roman" w:hAnsi="Times New Roman" w:cs="Times New Roman"/>
          <w:sz w:val="24"/>
          <w:szCs w:val="24"/>
        </w:rPr>
        <w:t>.</w:t>
      </w:r>
      <w:r w:rsidR="00327960" w:rsidRPr="00202F98">
        <w:rPr>
          <w:rFonts w:ascii="Times New Roman" w:hAnsi="Times New Roman" w:cs="Times New Roman"/>
          <w:sz w:val="24"/>
          <w:szCs w:val="24"/>
        </w:rPr>
        <w:fldChar w:fldCharType="begin" w:fldLock="1"/>
      </w:r>
      <w:r w:rsidR="006E24A0">
        <w:rPr>
          <w:rFonts w:ascii="Times New Roman" w:hAnsi="Times New Roman" w:cs="Times New Roman"/>
          <w:sz w:val="24"/>
          <w:szCs w:val="24"/>
        </w:rPr>
        <w:instrText>ADDIN CSL_CITATION { "citationItems" : [ { "id" : "ITEM-1", "itemData" : { "DOI" : "10.1186/1741-7015-8-47", "ISSN" : "1741-7015", "author" : [ { "dropping-particle" : "", "family" : "Nikander", "given" : "Riku", "non-dropping-particle" : "", "parse-names" : false, "suffix" : "" }, { "dropping-particle" : "", "family" : "Siev\u00e4nen", "given" : "Harri", "non-dropping-particle" : "", "parse-names" : false, "suffix" : "" }, { "dropping-particle" : "", "family" : "Heinonen", "given" : "Ari", "non-dropping-particle" : "", "parse-names" : false, "suffix" : "" }, { "dropping-particle" : "", "family" : "Daly", "given" : "Robin M", "non-dropping-particle" : "", "parse-names" : false, "suffix" : "" }, { "dropping-particle" : "", "family" : "Uusi-Rasi", "given" : "Kirsti", "non-dropping-particle" : "", "parse-names" : false, "suffix" : "" }, { "dropping-particle" : "", "family" : "Kannus", "given" : "Pekka", "non-dropping-particle" : "", "parse-names" : false, "suffix" : "" } ], "container-title" : "BMC Medicine", "id" : "ITEM-1", "issue" : "1", "issued" : { "date-parts" : [ [ "2010", "12", "21" ] ] }, "page" : "47", "title" : "Targeted exercise against osteoporosis: A systematic review and meta-analysis for optimising bone strength throughout life", "type" : "article-journal", "volume" : "8" }, "uris" : [ "http://www.mendeley.com/documents/?uuid=7c129e64-822b-43e0-b4f8-ea2d58346a00" ] }, { "id" : "ITEM-2", "itemData" : { "DOI" : "10.1007/s00774-009-0139-6", "ISBN" : "0914-8779", "ISSN" : "09148779", "PMID" : "20013013", "abstract" : "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 &lt; 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author" : [ { "dropping-particle" : "", "family" : "Martyn St-James", "given" : "Marrissa", "non-dropping-particle" : "", "parse-names" : false, "suffix" : "" }, { "dropping-particle" : "", "family" : "Carroll", "given" : "Sean", "non-dropping-particle" : "", "parse-names" : false, "suffix" : "" } ], "container-title" : "Journal of Bone and Mineral Metabolism", "id" : "ITEM-2", "issue" : "3", "issued" : { "date-parts" : [ [ "2010" ] ] }, "page" : "251-267", "title" : "Effects of different impact exercise modalities on bone mineral density in premenopausal women: A meta-analysis", "type" : "article-journal", "volume" : "28" }, "uris" : [ "http://www.mendeley.com/documents/?uuid=ce1e1691-b4b4-40ac-84eb-723c65b85845" ] }, { "id" : "ITEM-3", "itemData" : { "DOI" : "10.1007/s00198-011-1801-0", "ISBN" : "1433-2965 (Electronic)\\r0937-941X (Linking)", "ISSN" : "0937941X", "PMID" : "21953474", "abstract" : "UNLABELLED: A snapshot of current evidence from 6 randomised controlled trials for the effects of short bouts of high-impact exercises in 256 women via meta-analysis reveals that ample osteogenic response could be realised at the femoral neck and trochanter of premenopausal women with rest-inserted bouts of few mechanical bone loading cycles.\\n\\n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n\\n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n\\nRESULTS: Quality of included trials varied from medium to high on a scale of 1 to 3. Brief bouts of exercise led to significant increases in femoral neck BMD (SMD = 0.64, 95% confidence interval (CI)\u2009= 0.38, 0.90, overall effect Z value = 4.84, p = 0.001); a modest increase in trochanteric BMD (SMD = 0.36, 95% CI = 0.10, 0.61, Z value = 2.08, p = 0.04) and no increase in spinal BMD (SMD = 0.04, 95% CI=\u2009-0.23, 0.31, Z value = 0.26, p = 0.79).\\n\\nCONCLUSION: Based on the meta-analysis, brief high-impact exercise improves BMD at the hip but not at the lumbar spine. Effectiveness of this form of exercise as a lifestyle physical activity for prevention of osteoporosis should be explored in larger populations.", "author" : [ { "dropping-particle" : "", "family" : "Babatunde", "given" : "O. O.", "non-dropping-particle" : "", "parse-names" : false, "suffix" : "" }, { "dropping-particle" : "", "family" : "Forsyth", "given" : "J. J.", "non-dropping-particle" : "", "parse-names" : false, "suffix" : "" }, { "dropping-particle" : "", "family" : "Gidlow", "given" : "C. J.", "non-dropping-particle" : "", "parse-names" : false, "suffix" : "" } ], "container-title" : "Osteoporosis International", "id" : "ITEM-3", "issue" : "1", "issued" : { "date-parts" : [ [ "2012" ] ] }, "page" : "109-119", "title" : "A meta-analysis of brief high-impact exercises for enhancing bone health in premenopausal women", "type" : "article-journal", "volume" : "23" }, "uris" : [ "http://www.mendeley.com/documents/?uuid=c0f37151-060b-4d90-8156-200006e3f01c" ] }, { "id" : "ITEM-4", "itemData" : { "DOI" : "10.1002/jbmr.1631", "ISSN" : "08840431", "author" : [ { "dropping-particle" : "", "family" : "Deere", "given" : "Kevin", "non-dropping-particle" : "", "parse-names" : false, "suffix" : "" }, { "dropping-particle" : "", "family" : "Sayers", "given" : "Adrian", "non-dropping-particle" : "", "parse-names" : false, "suffix" : "" }, { "dropping-particle" : "", "family" : "Rittweger", "given" : "J\u00f6rn", "non-dropping-particle" : "", "parse-names" : false, "suffix" : "" }, { "dropping-particle" : "", "family" : "Tobias", "given" : "Jon H", "non-dropping-particle" : "", "parse-names" : false, "suffix" : "" } ], "container-title" : "Journal of Bone and Mineral Research", "id" : "ITEM-4", "issue" : "9", "issued" : { "date-parts" : [ [ "2012", "9" ] ] }, "page" : "1887-1895", "title" : "Habitual levels of high, but not moderate or low, impact activity are positively related to hip BMD and geometry: Results from a population-based study of adolescents", "type" : "article-journal", "volume" : "27" }, "uris" : [ "http://www.mendeley.com/documents/?uuid=e769022f-d393-4870-bddf-5a3b934b6d62" ] }, { "id" : "ITEM-5", "itemData" : { "DOI" : "10.1016/j.bone.2012.12.045", "ISSN" : "1873-2763", "author" : [ { "dropping-particle" : "", "family" : "Allison", "given" : "S J", "non-dropping-particle" : "", "parse-names" : false, "suffix" : "" }, { "dropping-particle" : "", "family" : "Folland", "given" : "J P", "non-dropping-particle" : "", "parse-names" : false, "suffix" : "" }, { "dropping-particle" : "", "family" : "Rennie", "given" : "W J", "non-dropping-particle" : "", "parse-names" : false, "suffix" : "" }, { "dropping-particle" : "", "family" : "Summers", "given" : "G D", "non-dropping-particle" : "", "parse-names" : false, "suffix" : "" }, { "dropping-particle" : "", "family" : "Brooke-Wavell", "given" : "K", "non-dropping-particle" : "", "parse-names" : false, "suffix" : "" } ], "container-title" : "Bone", "id" : "ITEM-5", "issue" : "2", "issued" : { "date-parts" : [ [ "2013" ] ] }, "page" : "321-328", "title" : "High impact exercise increased femoral neck bone mineral density in older men: a randomised unilateral intervention", "type" : "article-journal", "volume" : "53" }, "uris" : [ "http://www.mendeley.com/documents/?uuid=dfd6dbef-b7ca-4070-8685-1bf23f38467e" ] } ], "mendeley" : { "formattedCitation" : "&lt;sup&gt;64,78,79,75,80&lt;/sup&gt;", "plainTextFormattedCitation" : "64,78,79,75,80", "previouslyFormattedCitation" : "&lt;sup&gt;64,78,79,75,80&lt;/sup&gt;" }, "properties" : { "noteIndex" : 15 }, "schema" : "https://github.com/citation-style-language/schema/raw/master/csl-citation.json" }</w:instrText>
      </w:r>
      <w:r w:rsidR="00327960" w:rsidRPr="00202F98">
        <w:rPr>
          <w:rFonts w:ascii="Times New Roman" w:hAnsi="Times New Roman" w:cs="Times New Roman"/>
          <w:sz w:val="24"/>
          <w:szCs w:val="24"/>
        </w:rPr>
        <w:fldChar w:fldCharType="separate"/>
      </w:r>
      <w:r w:rsidR="006E24A0" w:rsidRPr="006E24A0">
        <w:rPr>
          <w:rFonts w:ascii="Times New Roman" w:hAnsi="Times New Roman" w:cs="Times New Roman"/>
          <w:noProof/>
          <w:sz w:val="24"/>
          <w:szCs w:val="24"/>
          <w:vertAlign w:val="superscript"/>
        </w:rPr>
        <w:t>64,78,79,75,80</w:t>
      </w:r>
      <w:r w:rsidR="00327960" w:rsidRPr="00202F98">
        <w:rPr>
          <w:rFonts w:ascii="Times New Roman" w:hAnsi="Times New Roman" w:cs="Times New Roman"/>
          <w:sz w:val="24"/>
          <w:szCs w:val="24"/>
        </w:rPr>
        <w:fldChar w:fldCharType="end"/>
      </w:r>
      <w:r w:rsidRPr="00202F98">
        <w:rPr>
          <w:rFonts w:ascii="Times New Roman" w:hAnsi="Times New Roman" w:cs="Times New Roman"/>
          <w:sz w:val="24"/>
          <w:szCs w:val="24"/>
        </w:rPr>
        <w:t xml:space="preserve"> Further research into the effect of exercises involving impact or a combination of resistance training with high-impact loading on forearm bone is warranted.  </w:t>
      </w:r>
    </w:p>
    <w:p w14:paraId="01DB79B2" w14:textId="2ED7730F" w:rsidR="002E3703" w:rsidRDefault="002E3703" w:rsidP="00D335A7">
      <w:pPr>
        <w:spacing w:line="480" w:lineRule="auto"/>
        <w:contextualSpacing/>
        <w:jc w:val="both"/>
        <w:rPr>
          <w:rFonts w:ascii="Times New Roman" w:hAnsi="Times New Roman" w:cs="Times New Roman"/>
          <w:sz w:val="24"/>
          <w:szCs w:val="24"/>
        </w:rPr>
      </w:pPr>
    </w:p>
    <w:p w14:paraId="1A65D726" w14:textId="77777777" w:rsidR="005A3F3B" w:rsidRPr="00202F98" w:rsidRDefault="005A3F3B" w:rsidP="00D335A7">
      <w:pPr>
        <w:spacing w:line="480" w:lineRule="auto"/>
        <w:contextualSpacing/>
        <w:jc w:val="both"/>
        <w:rPr>
          <w:rFonts w:ascii="Times New Roman" w:hAnsi="Times New Roman" w:cs="Times New Roman"/>
          <w:sz w:val="24"/>
          <w:szCs w:val="24"/>
        </w:rPr>
      </w:pPr>
    </w:p>
    <w:p w14:paraId="01DB79B3" w14:textId="5DD7F880" w:rsidR="002E3703" w:rsidRPr="00202F98" w:rsidRDefault="00D0519B"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C</w:t>
      </w:r>
      <w:r w:rsidR="00C13825" w:rsidRPr="00202F98">
        <w:rPr>
          <w:rFonts w:ascii="Times New Roman" w:hAnsi="Times New Roman" w:cs="Times New Roman"/>
          <w:b/>
          <w:sz w:val="24"/>
          <w:szCs w:val="24"/>
        </w:rPr>
        <w:t>onclusion</w:t>
      </w:r>
      <w:r w:rsidR="00761E85" w:rsidRPr="00202F98">
        <w:rPr>
          <w:rFonts w:ascii="Times New Roman" w:hAnsi="Times New Roman" w:cs="Times New Roman"/>
          <w:b/>
          <w:sz w:val="24"/>
          <w:szCs w:val="24"/>
        </w:rPr>
        <w:t>s</w:t>
      </w:r>
    </w:p>
    <w:p w14:paraId="6E074354" w14:textId="2ADCC5FE" w:rsidR="00570C47" w:rsidRPr="00202F98" w:rsidRDefault="002E3703" w:rsidP="00D335A7">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 xml:space="preserve">This is the first systematic review and meta-analysis to examine the effectiveness of exercise interventions for enhancing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of the forearm in adults. There is </w:t>
      </w:r>
      <w:r w:rsidR="00D00EA6" w:rsidRPr="00202F98">
        <w:rPr>
          <w:rFonts w:ascii="Times New Roman" w:hAnsi="Times New Roman" w:cs="Times New Roman"/>
          <w:sz w:val="24"/>
          <w:szCs w:val="24"/>
        </w:rPr>
        <w:t>moderate</w:t>
      </w:r>
      <w:r w:rsidR="00D00EA6">
        <w:rPr>
          <w:rFonts w:ascii="Times New Roman" w:hAnsi="Times New Roman" w:cs="Times New Roman"/>
          <w:sz w:val="24"/>
          <w:szCs w:val="24"/>
        </w:rPr>
        <w:t>-</w:t>
      </w:r>
      <w:r w:rsidRPr="00202F98">
        <w:rPr>
          <w:rFonts w:ascii="Times New Roman" w:hAnsi="Times New Roman" w:cs="Times New Roman"/>
          <w:sz w:val="24"/>
          <w:szCs w:val="24"/>
        </w:rPr>
        <w:t xml:space="preserve">quality evidence that resistance training with high or low </w:t>
      </w:r>
      <w:r w:rsidR="00A346A8" w:rsidRPr="00202F98">
        <w:rPr>
          <w:rFonts w:ascii="Times New Roman" w:hAnsi="Times New Roman" w:cs="Times New Roman"/>
          <w:sz w:val="24"/>
          <w:szCs w:val="24"/>
        </w:rPr>
        <w:t xml:space="preserve">intensity </w:t>
      </w:r>
      <w:r w:rsidRPr="00202F98">
        <w:rPr>
          <w:rFonts w:ascii="Times New Roman" w:hAnsi="Times New Roman" w:cs="Times New Roman"/>
          <w:sz w:val="24"/>
          <w:szCs w:val="24"/>
        </w:rPr>
        <w:t xml:space="preserve">induces </w:t>
      </w:r>
      <w:r w:rsidR="00E5459F">
        <w:rPr>
          <w:rFonts w:ascii="Times New Roman" w:hAnsi="Times New Roman" w:cs="Times New Roman"/>
          <w:sz w:val="24"/>
          <w:szCs w:val="24"/>
        </w:rPr>
        <w:t>significant</w:t>
      </w:r>
      <w:r w:rsidRPr="00202F98">
        <w:rPr>
          <w:rFonts w:ascii="Times New Roman" w:hAnsi="Times New Roman" w:cs="Times New Roman"/>
          <w:sz w:val="24"/>
          <w:szCs w:val="24"/>
        </w:rPr>
        <w:t xml:space="preserve"> effects on forearm </w:t>
      </w:r>
      <w:r w:rsidR="00E94992" w:rsidRPr="00202F98">
        <w:rPr>
          <w:rFonts w:ascii="Times New Roman" w:hAnsi="Times New Roman" w:cs="Times New Roman"/>
          <w:sz w:val="24"/>
          <w:szCs w:val="24"/>
        </w:rPr>
        <w:t>bone mass</w:t>
      </w:r>
      <w:r w:rsidR="00CC5C17">
        <w:rPr>
          <w:rFonts w:ascii="Times New Roman" w:hAnsi="Times New Roman" w:cs="Times New Roman"/>
          <w:sz w:val="24"/>
          <w:szCs w:val="24"/>
        </w:rPr>
        <w:t>; h</w:t>
      </w:r>
      <w:r w:rsidRPr="00202F98">
        <w:rPr>
          <w:rFonts w:ascii="Times New Roman" w:hAnsi="Times New Roman" w:cs="Times New Roman"/>
          <w:sz w:val="24"/>
          <w:szCs w:val="24"/>
        </w:rPr>
        <w:t xml:space="preserve">owever, current estimates of effects for most exercise regimes varied in magnitude and were imprecise. Future research into optimal dose and application of exercise interventions for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is needed. In view of the number of possible avenues for further research, future trials will benefit from prior consensus with clinicians, patients and exercise experts in order to prioritise aspects of exercise interventions to be considered for targeting and enhancing forearm </w:t>
      </w:r>
      <w:r w:rsidR="00E94992" w:rsidRPr="00202F98">
        <w:rPr>
          <w:rFonts w:ascii="Times New Roman" w:hAnsi="Times New Roman" w:cs="Times New Roman"/>
          <w:sz w:val="24"/>
          <w:szCs w:val="24"/>
        </w:rPr>
        <w:t>bone mass</w:t>
      </w:r>
      <w:r w:rsidRPr="00202F98">
        <w:rPr>
          <w:rFonts w:ascii="Times New Roman" w:hAnsi="Times New Roman" w:cs="Times New Roman"/>
          <w:sz w:val="24"/>
          <w:szCs w:val="24"/>
        </w:rPr>
        <w:t xml:space="preserve">. </w:t>
      </w:r>
    </w:p>
    <w:p w14:paraId="7AB7B69F" w14:textId="3B204CBD" w:rsidR="00570C47" w:rsidRPr="00202F98" w:rsidRDefault="00570C47" w:rsidP="00D335A7">
      <w:pPr>
        <w:spacing w:line="480" w:lineRule="auto"/>
        <w:contextualSpacing/>
        <w:jc w:val="both"/>
        <w:rPr>
          <w:rFonts w:ascii="Times New Roman" w:hAnsi="Times New Roman" w:cs="Times New Roman"/>
          <w:b/>
          <w:sz w:val="24"/>
          <w:szCs w:val="24"/>
        </w:rPr>
      </w:pPr>
    </w:p>
    <w:p w14:paraId="612CB9F6" w14:textId="77777777" w:rsidR="008B11C5" w:rsidRPr="00202F98" w:rsidRDefault="008B11C5" w:rsidP="00D335A7">
      <w:pPr>
        <w:spacing w:line="480" w:lineRule="auto"/>
        <w:contextualSpacing/>
        <w:jc w:val="both"/>
        <w:rPr>
          <w:rFonts w:ascii="Times New Roman" w:hAnsi="Times New Roman" w:cs="Times New Roman"/>
          <w:b/>
          <w:sz w:val="24"/>
          <w:szCs w:val="24"/>
        </w:rPr>
      </w:pPr>
    </w:p>
    <w:p w14:paraId="3B8CA19E" w14:textId="17334930" w:rsidR="00F8180A" w:rsidRPr="00202F98" w:rsidRDefault="00F8180A" w:rsidP="00D335A7">
      <w:pPr>
        <w:spacing w:line="480" w:lineRule="auto"/>
        <w:contextualSpacing/>
        <w:jc w:val="both"/>
        <w:rPr>
          <w:rFonts w:ascii="Times New Roman" w:hAnsi="Times New Roman" w:cs="Times New Roman"/>
          <w:sz w:val="24"/>
          <w:szCs w:val="24"/>
        </w:rPr>
      </w:pPr>
      <w:bookmarkStart w:id="0" w:name="_GoBack"/>
      <w:bookmarkEnd w:id="0"/>
    </w:p>
    <w:p w14:paraId="01DB7D5A" w14:textId="7461CC80" w:rsidR="002E3703" w:rsidRPr="00202F98" w:rsidRDefault="0075795C"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References</w:t>
      </w:r>
    </w:p>
    <w:p w14:paraId="47997D68" w14:textId="0750DC70" w:rsidR="00DC3094" w:rsidRPr="00DC3094" w:rsidRDefault="00D47BC7"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202F98">
        <w:rPr>
          <w:rFonts w:ascii="Times New Roman" w:hAnsi="Times New Roman" w:cs="Times New Roman"/>
          <w:b/>
          <w:sz w:val="24"/>
          <w:szCs w:val="24"/>
        </w:rPr>
        <w:fldChar w:fldCharType="begin" w:fldLock="1"/>
      </w:r>
      <w:r w:rsidRPr="00202F98">
        <w:rPr>
          <w:rFonts w:ascii="Times New Roman" w:hAnsi="Times New Roman" w:cs="Times New Roman"/>
          <w:b/>
          <w:sz w:val="24"/>
          <w:szCs w:val="24"/>
        </w:rPr>
        <w:instrText xml:space="preserve">ADDIN Mendeley Bibliography CSL_BIBLIOGRAPHY </w:instrText>
      </w:r>
      <w:r w:rsidRPr="00202F98">
        <w:rPr>
          <w:rFonts w:ascii="Times New Roman" w:hAnsi="Times New Roman" w:cs="Times New Roman"/>
          <w:b/>
          <w:sz w:val="24"/>
          <w:szCs w:val="24"/>
        </w:rPr>
        <w:fldChar w:fldCharType="separate"/>
      </w:r>
      <w:r w:rsidR="00DC3094" w:rsidRPr="00DC3094">
        <w:rPr>
          <w:rFonts w:ascii="Times New Roman" w:hAnsi="Times New Roman" w:cs="Times New Roman"/>
          <w:noProof/>
          <w:sz w:val="24"/>
          <w:szCs w:val="24"/>
        </w:rPr>
        <w:t xml:space="preserve">1. </w:t>
      </w:r>
      <w:r w:rsidR="00DC3094" w:rsidRPr="00DC3094">
        <w:rPr>
          <w:rFonts w:ascii="Times New Roman" w:hAnsi="Times New Roman" w:cs="Times New Roman"/>
          <w:noProof/>
          <w:sz w:val="24"/>
          <w:szCs w:val="24"/>
        </w:rPr>
        <w:tab/>
        <w:t>Svedbom A, Hernlund E, Ivergård M, Compston J, Cooper C, Stenmark J, et al. Osteoporosis in the European Union: a compendium of country-specific reports. Arch. Osteoporos. [Internet]. 2013;8:137. Available from: http://link.springer.com/10.1007/s11657-013-0137-0</w:t>
      </w:r>
    </w:p>
    <w:p w14:paraId="666CE0DC"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 </w:t>
      </w:r>
      <w:r w:rsidRPr="00DC3094">
        <w:rPr>
          <w:rFonts w:ascii="Times New Roman" w:hAnsi="Times New Roman" w:cs="Times New Roman"/>
          <w:noProof/>
          <w:sz w:val="24"/>
          <w:szCs w:val="24"/>
        </w:rPr>
        <w:tab/>
        <w:t xml:space="preserve">Van Staa TP, Dennison EM, Leufkens HGM, Cooper C. Epidemiology of fractures in England and Wales. Bone. 2001;29:517–22. </w:t>
      </w:r>
    </w:p>
    <w:p w14:paraId="79FB4F3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 </w:t>
      </w:r>
      <w:r w:rsidRPr="00DC3094">
        <w:rPr>
          <w:rFonts w:ascii="Times New Roman" w:hAnsi="Times New Roman" w:cs="Times New Roman"/>
          <w:noProof/>
          <w:sz w:val="24"/>
          <w:szCs w:val="24"/>
        </w:rPr>
        <w:tab/>
        <w:t>Ahmed LA, Schirmer H, Bjørnerem Å, Emaus N, Jørgensen L, Størmer J, et al. The gender- and age-specific 10-year and lifetime absolute fracture risk in Tromsø, Norway. Eur. J. Epidemiol. [Internet]. 2009;24:441–8. Available from: http://link.springer.com/10.1007/s10654-009-9353-8</w:t>
      </w:r>
    </w:p>
    <w:p w14:paraId="391A84B0"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 </w:t>
      </w:r>
      <w:r w:rsidRPr="00DC3094">
        <w:rPr>
          <w:rFonts w:ascii="Times New Roman" w:hAnsi="Times New Roman" w:cs="Times New Roman"/>
          <w:noProof/>
          <w:sz w:val="24"/>
          <w:szCs w:val="24"/>
        </w:rPr>
        <w:tab/>
        <w:t xml:space="preserve">Williamson S, Landeiro F, McConnell T, Fulford-Smith L, Javaid MK, Judge A, et al. Costs of fragility hip fractures globally: a systematic review and meta-regression </w:t>
      </w:r>
      <w:r w:rsidRPr="00DC3094">
        <w:rPr>
          <w:rFonts w:ascii="Times New Roman" w:hAnsi="Times New Roman" w:cs="Times New Roman"/>
          <w:noProof/>
          <w:sz w:val="24"/>
          <w:szCs w:val="24"/>
        </w:rPr>
        <w:lastRenderedPageBreak/>
        <w:t>analysis. Osteoporos. Int. [Internet]. 2017;28:2791–800. Available from: http://link.springer.com/10.1007/s00198-017-4153-6</w:t>
      </w:r>
    </w:p>
    <w:p w14:paraId="49612516"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 </w:t>
      </w:r>
      <w:r w:rsidRPr="00DC3094">
        <w:rPr>
          <w:rFonts w:ascii="Times New Roman" w:hAnsi="Times New Roman" w:cs="Times New Roman"/>
          <w:noProof/>
          <w:sz w:val="24"/>
          <w:szCs w:val="24"/>
        </w:rPr>
        <w:tab/>
        <w:t>Borgström F, Zethraeus N, Johnell O, Lidgren L, Ponzer S, Svensson O, et al. Costs and quality of life associated with osteoporosis-related fractures in Sweden. Osteoporos. Int. [Internet]. 2006;17:637–50. Available from: http://link.springer.com/10.1007/s00198-005-0015-8</w:t>
      </w:r>
    </w:p>
    <w:p w14:paraId="2ED88BF8"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 </w:t>
      </w:r>
      <w:r w:rsidRPr="00DC3094">
        <w:rPr>
          <w:rFonts w:ascii="Times New Roman" w:hAnsi="Times New Roman" w:cs="Times New Roman"/>
          <w:noProof/>
          <w:sz w:val="24"/>
          <w:szCs w:val="24"/>
        </w:rPr>
        <w:tab/>
        <w:t>Cummings SR, Melton LJ. Epidemiology and outcomes of osteoporotic fractures. Lancet [Internet]. 2002;359:1761–7. Available from: https://www.ncbi.nlm.nih.gov/pubmed/12049882</w:t>
      </w:r>
    </w:p>
    <w:p w14:paraId="447E6DC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 </w:t>
      </w:r>
      <w:r w:rsidRPr="00DC3094">
        <w:rPr>
          <w:rFonts w:ascii="Times New Roman" w:hAnsi="Times New Roman" w:cs="Times New Roman"/>
          <w:noProof/>
          <w:sz w:val="24"/>
          <w:szCs w:val="24"/>
        </w:rPr>
        <w:tab/>
        <w:t>Moore CM, Leonardi-Bee J. The prevalence of pain and disability one year post fracture of the distal radius in a UK population: A cross sectional survey. BMC Musculoskelet. Disord. [Internet]. 2008;9:129. Available from: https://bmcmusculoskeletdisord.biomedcentral.com/articles/10.1186/1471-2474-9-129</w:t>
      </w:r>
    </w:p>
    <w:p w14:paraId="414740F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8. </w:t>
      </w:r>
      <w:r w:rsidRPr="00DC3094">
        <w:rPr>
          <w:rFonts w:ascii="Times New Roman" w:hAnsi="Times New Roman" w:cs="Times New Roman"/>
          <w:noProof/>
          <w:sz w:val="24"/>
          <w:szCs w:val="24"/>
        </w:rPr>
        <w:tab/>
        <w:t>Nellans KW, Kowalski E, Chung KC. The epidemiology of distal radius fractures. Hand Clin. [Internet]. 2012;28:113–25. Available from: https://linkinghub.elsevier.com/retrieve/pii/S0749071212000029</w:t>
      </w:r>
    </w:p>
    <w:p w14:paraId="6594285B"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9. </w:t>
      </w:r>
      <w:r w:rsidRPr="00DC3094">
        <w:rPr>
          <w:rFonts w:ascii="Times New Roman" w:hAnsi="Times New Roman" w:cs="Times New Roman"/>
          <w:noProof/>
          <w:sz w:val="24"/>
          <w:szCs w:val="24"/>
        </w:rPr>
        <w:tab/>
        <w:t>Ioannidis G, Flahive J, Pickard L, Papaioannou A, Chapurlat RD, Saag KG, et al. Non-hip, non-spine fractures drive healthcare utilization following a fracture: the Global Longitudinal Study of Osteoporosis in Women (GLOW). Osteoporos. Int. [Internet]. 2013;24:59–67. Available from: http://link.springer.com/10.1007/s00198-012-1968-z</w:t>
      </w:r>
    </w:p>
    <w:p w14:paraId="7FDD2916"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0. </w:t>
      </w:r>
      <w:r w:rsidRPr="00DC3094">
        <w:rPr>
          <w:rFonts w:ascii="Times New Roman" w:hAnsi="Times New Roman" w:cs="Times New Roman"/>
          <w:noProof/>
          <w:sz w:val="24"/>
          <w:szCs w:val="24"/>
        </w:rPr>
        <w:tab/>
        <w:t>Ammann P, Rizzoli R. Bone strength and its determinants. Osteoporos. Int. [Internet]. 2003;14:13–8. Available from: http://link.springer.com/10.1007/s00198-002-1345-4</w:t>
      </w:r>
    </w:p>
    <w:p w14:paraId="627E1EC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1. </w:t>
      </w:r>
      <w:r w:rsidRPr="00DC3094">
        <w:rPr>
          <w:rFonts w:ascii="Times New Roman" w:hAnsi="Times New Roman" w:cs="Times New Roman"/>
          <w:noProof/>
          <w:sz w:val="24"/>
          <w:szCs w:val="24"/>
        </w:rPr>
        <w:tab/>
        <w:t xml:space="preserve">Cummings SR, Browner W, Cummings SR, Black DM, Nevitt MC, Browner W, et al. Bone density at various sites for prediction of hip fractures. Lancet [Internet]. 1993;341:72–5. Available from: </w:t>
      </w:r>
      <w:r w:rsidRPr="00DC3094">
        <w:rPr>
          <w:rFonts w:ascii="Times New Roman" w:hAnsi="Times New Roman" w:cs="Times New Roman"/>
          <w:noProof/>
          <w:sz w:val="24"/>
          <w:szCs w:val="24"/>
        </w:rPr>
        <w:lastRenderedPageBreak/>
        <w:t>https://linkinghub.elsevier.com/retrieve/pii/0140673693925558</w:t>
      </w:r>
    </w:p>
    <w:p w14:paraId="1B6EFCBA"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2. </w:t>
      </w:r>
      <w:r w:rsidRPr="00DC3094">
        <w:rPr>
          <w:rFonts w:ascii="Times New Roman" w:hAnsi="Times New Roman" w:cs="Times New Roman"/>
          <w:noProof/>
          <w:sz w:val="24"/>
          <w:szCs w:val="24"/>
        </w:rPr>
        <w:tab/>
        <w:t>Rittweger J, Simunic B, Bilancio G, Gaspare De Santo N, Cirillo M, Biolo G, et al. Bone loss in the lower leg during 35 days of bed rest is predominantly from the cortical compartment. Bone [Internet]. 2009;44:612–8. Available from: https://linkinghub.elsevier.com/retrieve/pii/S8756328209000118</w:t>
      </w:r>
    </w:p>
    <w:p w14:paraId="0BE235E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3. </w:t>
      </w:r>
      <w:r w:rsidRPr="00DC3094">
        <w:rPr>
          <w:rFonts w:ascii="Times New Roman" w:hAnsi="Times New Roman" w:cs="Times New Roman"/>
          <w:noProof/>
          <w:sz w:val="24"/>
          <w:szCs w:val="24"/>
        </w:rPr>
        <w:tab/>
        <w:t>Sugiyama T, Yamaguchi A, Kawai S. Effects of skeletal loading on bone mass and compensation mechanism in bone: a new insight into the “mechanostat” theory. J. Bone Miner. Metab. [Internet]. 2002;20:196–200. Available from: http://link.springer.com/10.1007/s007740200028</w:t>
      </w:r>
    </w:p>
    <w:p w14:paraId="003A999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4. </w:t>
      </w:r>
      <w:r w:rsidRPr="00DC3094">
        <w:rPr>
          <w:rFonts w:ascii="Times New Roman" w:hAnsi="Times New Roman" w:cs="Times New Roman"/>
          <w:noProof/>
          <w:sz w:val="24"/>
          <w:szCs w:val="24"/>
        </w:rPr>
        <w:tab/>
        <w:t>Paskins Z, Jinks C, Mahmood W, Jayakumar P, Sangan CB, Belcher J, et al. Public priorities for osteoporosis and fracture research: results from a general population survey. Arch. Osteoporos. [Internet]. 2017;12:45. Available from: http://link.springer.com/10.1007/s11657-017-0340-5</w:t>
      </w:r>
    </w:p>
    <w:p w14:paraId="6322F1F2"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5. </w:t>
      </w:r>
      <w:r w:rsidRPr="00DC3094">
        <w:rPr>
          <w:rFonts w:ascii="Times New Roman" w:hAnsi="Times New Roman" w:cs="Times New Roman"/>
          <w:noProof/>
          <w:sz w:val="24"/>
          <w:szCs w:val="24"/>
        </w:rPr>
        <w:tab/>
        <w:t>Raybould G, Babatunde O, Evans AL, Jordan JL, Paskins Z. Expressed information needs of patients with osteoporosis and/or fragility fractures: a systematic review. Arch. Osteoporos. [Internet]. 2018;13:55. Available from: http://link.springer.com/10.1007/s11657-018-0470-4</w:t>
      </w:r>
    </w:p>
    <w:p w14:paraId="4EA8C4A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6. </w:t>
      </w:r>
      <w:r w:rsidRPr="00DC3094">
        <w:rPr>
          <w:rFonts w:ascii="Times New Roman" w:hAnsi="Times New Roman" w:cs="Times New Roman"/>
          <w:noProof/>
          <w:sz w:val="24"/>
          <w:szCs w:val="24"/>
        </w:rPr>
        <w:tab/>
        <w:t xml:space="preserve">Howe TE, Shea B, Dawson LJ, Downie F, Murray A, Ross C, et al. Exercise for </w:t>
      </w:r>
      <w:r w:rsidRPr="00DC3094">
        <w:rPr>
          <w:rFonts w:ascii="Times New Roman" w:hAnsi="Times New Roman" w:cs="Times New Roman"/>
          <w:noProof/>
          <w:sz w:val="24"/>
          <w:szCs w:val="24"/>
        </w:rPr>
        <w:lastRenderedPageBreak/>
        <w:t>preventing and treating osteoporosis in postmenopausal women. Cochrane Database Syst. Rev. [Internet]. 2011;Available from: http://doi.wiley.com/10.1002/14651858.CD000333.pub2</w:t>
      </w:r>
    </w:p>
    <w:p w14:paraId="3B8E216D"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7. </w:t>
      </w:r>
      <w:r w:rsidRPr="00DC3094">
        <w:rPr>
          <w:rFonts w:ascii="Times New Roman" w:hAnsi="Times New Roman" w:cs="Times New Roman"/>
          <w:noProof/>
          <w:sz w:val="24"/>
          <w:szCs w:val="24"/>
        </w:rPr>
        <w:tab/>
        <w:t xml:space="preserve">Marques EA, Mota J, Carvalho J. Exercise effects on bone mineral density in older adults: A meta-analysis of randomized controlled trials. Age (Omaha). 2012;34:1493–515. </w:t>
      </w:r>
    </w:p>
    <w:p w14:paraId="56A520BF"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8. </w:t>
      </w:r>
      <w:r w:rsidRPr="00DC3094">
        <w:rPr>
          <w:rFonts w:ascii="Times New Roman" w:hAnsi="Times New Roman" w:cs="Times New Roman"/>
          <w:noProof/>
          <w:sz w:val="24"/>
          <w:szCs w:val="24"/>
        </w:rPr>
        <w:tab/>
        <w:t>Polidoulis I, Beyene J, Cheung AM. The effect of exercise on pQCT parameters of bone structure and strength in postmenopausal women—a systematic review and meta-analysis of randomized controlled trials. Osteoporos. Int. [Internet]. 2012;23:39–51. Available from: http://link.springer.com/10.1007/s00198-011-1734-7</w:t>
      </w:r>
    </w:p>
    <w:p w14:paraId="17E62A89"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19. </w:t>
      </w:r>
      <w:r w:rsidRPr="00DC3094">
        <w:rPr>
          <w:rFonts w:ascii="Times New Roman" w:hAnsi="Times New Roman" w:cs="Times New Roman"/>
          <w:noProof/>
          <w:sz w:val="24"/>
          <w:szCs w:val="24"/>
        </w:rPr>
        <w:tab/>
        <w:t xml:space="preserve">Bérard A, Bravo G, Gauthier P. Meta-analysis of the effectiveness of physical activity for the prevention of bone loss in postmenopausal women. Osteoporos. Int. 1997;7:331–7. </w:t>
      </w:r>
    </w:p>
    <w:p w14:paraId="73FA99DD"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0. </w:t>
      </w:r>
      <w:r w:rsidRPr="00DC3094">
        <w:rPr>
          <w:rFonts w:ascii="Times New Roman" w:hAnsi="Times New Roman" w:cs="Times New Roman"/>
          <w:noProof/>
          <w:sz w:val="24"/>
          <w:szCs w:val="24"/>
        </w:rPr>
        <w:tab/>
        <w:t>Bonaiuti D, Shea B, Iovine R, Negrini S, Welch V, Kemper HH, et al. Exercise for preventing and treating osteoporosis in postmenopausal women [Internet]. In: Bonaiuti D, editor. Cochrane Database of Systematic Reviews. Chichester, UK: John Wiley &amp; Sons, Ltd; 2002. p. CD000333.Available from: http://doi.wiley.com/10.1002/14651858.CD000333</w:t>
      </w:r>
    </w:p>
    <w:p w14:paraId="6FEDBA2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1. </w:t>
      </w:r>
      <w:r w:rsidRPr="00DC3094">
        <w:rPr>
          <w:rFonts w:ascii="Times New Roman" w:hAnsi="Times New Roman" w:cs="Times New Roman"/>
          <w:noProof/>
          <w:sz w:val="24"/>
          <w:szCs w:val="24"/>
        </w:rPr>
        <w:tab/>
        <w:t>Hutton B, Salanti G, Caldwell DM, Chaimani A, Schmid CH, Cameron C, et al. The PRISMA extension statement for reporting of systematic reviews incorporating network meta-analyses of health care interventions: Checklist and explanations. Ann. Intern. Med. [Internet]. 2015;162:777. Available from: http://annals.org/article.aspx?doi=10.7326/M14-2385</w:t>
      </w:r>
    </w:p>
    <w:p w14:paraId="0E0B689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2. </w:t>
      </w:r>
      <w:r w:rsidRPr="00DC3094">
        <w:rPr>
          <w:rFonts w:ascii="Times New Roman" w:hAnsi="Times New Roman" w:cs="Times New Roman"/>
          <w:noProof/>
          <w:sz w:val="24"/>
          <w:szCs w:val="24"/>
        </w:rPr>
        <w:tab/>
        <w:t xml:space="preserve">Higgins JPT, Altman DG, Gotzsche PC, Juni P, Moher D, Oxman AD, et al. The Cochrane Collaboration’s tool for assessing risk of bias in randomised trials. BMJ </w:t>
      </w:r>
      <w:r w:rsidRPr="00DC3094">
        <w:rPr>
          <w:rFonts w:ascii="Times New Roman" w:hAnsi="Times New Roman" w:cs="Times New Roman"/>
          <w:noProof/>
          <w:sz w:val="24"/>
          <w:szCs w:val="24"/>
        </w:rPr>
        <w:lastRenderedPageBreak/>
        <w:t>[Internet]. 2011;343:d5928–d5928. Available from: http://www.bmj.com/cgi/doi/10.1136/bmj.d5928</w:t>
      </w:r>
    </w:p>
    <w:p w14:paraId="66B7935C"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3. </w:t>
      </w:r>
      <w:r w:rsidRPr="00DC3094">
        <w:rPr>
          <w:rFonts w:ascii="Times New Roman" w:hAnsi="Times New Roman" w:cs="Times New Roman"/>
          <w:noProof/>
          <w:sz w:val="24"/>
          <w:szCs w:val="24"/>
        </w:rPr>
        <w:tab/>
        <w:t>Densitometry TIS for C. 2015 ISCD Official Positions – Adult [Internet]. 2015;Available from: http://www.iscd.org/official-positions/2015-iscd-official-positions-adult/</w:t>
      </w:r>
    </w:p>
    <w:p w14:paraId="2B9D26F6"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4. </w:t>
      </w:r>
      <w:r w:rsidRPr="00DC3094">
        <w:rPr>
          <w:rFonts w:ascii="Times New Roman" w:hAnsi="Times New Roman" w:cs="Times New Roman"/>
          <w:noProof/>
          <w:sz w:val="24"/>
          <w:szCs w:val="24"/>
        </w:rPr>
        <w:tab/>
        <w:t xml:space="preserve">Cohen J. Statistical power analysis for the behavioral sciences. Hillsdale, New York: Lawrence Earlbaum Associates; 1988. </w:t>
      </w:r>
    </w:p>
    <w:p w14:paraId="46EC6C7B"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5. </w:t>
      </w:r>
      <w:r w:rsidRPr="00DC3094">
        <w:rPr>
          <w:rFonts w:ascii="Times New Roman" w:hAnsi="Times New Roman" w:cs="Times New Roman"/>
          <w:noProof/>
          <w:sz w:val="24"/>
          <w:szCs w:val="24"/>
        </w:rPr>
        <w:tab/>
        <w:t>Guyatt GH, Oxman AD, Vist GE, Kunz R, Falck-Ytter Y, Alonso-Coello P, et al. GRADE: an emerging consensus on rating quality of evidence and strength of recommendations. BMJ [Internet]. 2008;336:924–6. Available from: http://www.bmj.com/lookup/doi/10.1136/bmj.39489.470347.AD</w:t>
      </w:r>
    </w:p>
    <w:p w14:paraId="770A7E9A"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6. </w:t>
      </w:r>
      <w:r w:rsidRPr="00DC3094">
        <w:rPr>
          <w:rFonts w:ascii="Times New Roman" w:hAnsi="Times New Roman" w:cs="Times New Roman"/>
          <w:noProof/>
          <w:sz w:val="24"/>
          <w:szCs w:val="24"/>
        </w:rPr>
        <w:tab/>
        <w:t xml:space="preserve">Fujimura R, Ashizawa N, Watanabe M, Mukai N, Amagai H, Fukubayashi T, et al. Effect of resistance exercise training on bone formation and resorption in young male subjects assessed by biomarkers of bone metabolism. J. Bone Miner. Res. 1997;12:656–62. </w:t>
      </w:r>
    </w:p>
    <w:p w14:paraId="68A7C491"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7. </w:t>
      </w:r>
      <w:r w:rsidRPr="00DC3094">
        <w:rPr>
          <w:rFonts w:ascii="Times New Roman" w:hAnsi="Times New Roman" w:cs="Times New Roman"/>
          <w:noProof/>
          <w:sz w:val="24"/>
          <w:szCs w:val="24"/>
        </w:rPr>
        <w:tab/>
        <w:t>Preisinger E, Alacamlioglu Y, Pils K, Saradeth T, Schneider B. Therapeutic exercise in the prevention of bone loss. A controlled trial with women after menopause. Am. J. Phys. Med. Rehabil. [Internet]. 1995;74:120–3. Available from: http://www.ncbi.nlm.nih.gov/pubmed/7710725</w:t>
      </w:r>
    </w:p>
    <w:p w14:paraId="072CDACD"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8. </w:t>
      </w:r>
      <w:r w:rsidRPr="00DC3094">
        <w:rPr>
          <w:rFonts w:ascii="Times New Roman" w:hAnsi="Times New Roman" w:cs="Times New Roman"/>
          <w:noProof/>
          <w:sz w:val="24"/>
          <w:szCs w:val="24"/>
        </w:rPr>
        <w:tab/>
        <w:t>Kerr D, Ackland T, Maslen B, Morton A, Prince R. Resistance Training over 2 Years Increases Bone Mass in Calcium-Replete Postmenopausal Women. J. Bone Miner. Res. [Internet]. 2001;16:175–81. Available from: http://doi.wiley.com/10.1359/jbmr.2001.16.1.175</w:t>
      </w:r>
    </w:p>
    <w:p w14:paraId="5ED2A211"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29. </w:t>
      </w:r>
      <w:r w:rsidRPr="00DC3094">
        <w:rPr>
          <w:rFonts w:ascii="Times New Roman" w:hAnsi="Times New Roman" w:cs="Times New Roman"/>
          <w:noProof/>
          <w:sz w:val="24"/>
          <w:szCs w:val="24"/>
        </w:rPr>
        <w:tab/>
        <w:t xml:space="preserve">Kerr D, Morton A, Dick I, Prince R. Exercise effects on bone mass in postmenopausal women are site-specific and load-dependent. J. Bone Miner. Res. [Internet]. </w:t>
      </w:r>
      <w:r w:rsidRPr="00DC3094">
        <w:rPr>
          <w:rFonts w:ascii="Times New Roman" w:hAnsi="Times New Roman" w:cs="Times New Roman"/>
          <w:noProof/>
          <w:sz w:val="24"/>
          <w:szCs w:val="24"/>
        </w:rPr>
        <w:lastRenderedPageBreak/>
        <w:t>1996;11:218–25. Available from: http://doi.wiley.com/10.1002/jbmr.5650110211</w:t>
      </w:r>
    </w:p>
    <w:p w14:paraId="51A05DD6"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0. </w:t>
      </w:r>
      <w:r w:rsidRPr="00DC3094">
        <w:rPr>
          <w:rFonts w:ascii="Times New Roman" w:hAnsi="Times New Roman" w:cs="Times New Roman"/>
          <w:noProof/>
          <w:sz w:val="24"/>
          <w:szCs w:val="24"/>
        </w:rPr>
        <w:tab/>
        <w:t>Kohrt WM, Ehsani AA, Birge SJ. Effects of exercise involving predominantly either joint-reaction or ground-reaction forces on bone mineral density in older women. J. Bone Miner. Res. [Internet]. 1997;12:1253–61. Available from: http://doi.wiley.com/10.1359/jbmr.1997.12.8.1253</w:t>
      </w:r>
    </w:p>
    <w:p w14:paraId="103CB7A8"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1. </w:t>
      </w:r>
      <w:r w:rsidRPr="00DC3094">
        <w:rPr>
          <w:rFonts w:ascii="Times New Roman" w:hAnsi="Times New Roman" w:cs="Times New Roman"/>
          <w:noProof/>
          <w:sz w:val="24"/>
          <w:szCs w:val="24"/>
        </w:rPr>
        <w:tab/>
        <w:t>Notelovitz M, Martin D, Tesar R, Khan FY, Probart C, Fields C, et al. Estrogen therapy and variable-resistance weight training increase bone mineral in surgically menopausal women. J. Bone Miner. Res. [Internet]. 1991;6:583–90. Available from: http://doi.wiley.com/10.1002/jbmr.5650060609</w:t>
      </w:r>
    </w:p>
    <w:p w14:paraId="045E6481"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2. </w:t>
      </w:r>
      <w:r w:rsidRPr="00DC3094">
        <w:rPr>
          <w:rFonts w:ascii="Times New Roman" w:hAnsi="Times New Roman" w:cs="Times New Roman"/>
          <w:noProof/>
          <w:sz w:val="24"/>
          <w:szCs w:val="24"/>
        </w:rPr>
        <w:tab/>
        <w:t xml:space="preserve">Waltman NL, Twiss JJ, Ott CD, Gross GJ, Lindsey AM, Moore TE, et al. The effect of weight training on bone mineral density and bone turnover in postmenopausal breast cancer survivors with bone loss: A 24-month randomized controlled trial. Osteoporos. Int. 2010;21:1361–9. </w:t>
      </w:r>
    </w:p>
    <w:p w14:paraId="34424C61"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3. </w:t>
      </w:r>
      <w:r w:rsidRPr="00DC3094">
        <w:rPr>
          <w:rFonts w:ascii="Times New Roman" w:hAnsi="Times New Roman" w:cs="Times New Roman"/>
          <w:noProof/>
          <w:sz w:val="24"/>
          <w:szCs w:val="24"/>
        </w:rPr>
        <w:tab/>
        <w:t xml:space="preserve">Heinonen A, Oja P, Sievanen H, Pasanen M, Vuori I. Effect of two training regimens on bone mineral density in healthy perimenopausal women: a randomized controlled trial. J. Bone Miner. Res. 1998;13:483–190. </w:t>
      </w:r>
    </w:p>
    <w:p w14:paraId="6E7902D2"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4. </w:t>
      </w:r>
      <w:r w:rsidRPr="00DC3094">
        <w:rPr>
          <w:rFonts w:ascii="Times New Roman" w:hAnsi="Times New Roman" w:cs="Times New Roman"/>
          <w:noProof/>
          <w:sz w:val="24"/>
          <w:szCs w:val="24"/>
        </w:rPr>
        <w:tab/>
        <w:t>Heinonen A, Sievänen H, Kannus P, Oja P, Vuori I. Effects of unilateral strength training and detraining on bone mineral mass and estimated mechanical characteristics of the upper limb bones in young women. J. Bone Miner. Res. [Internet]. 1996;11:490–501. Available from: http://doi.wiley.com/10.1002/jbmr.5650110410</w:t>
      </w:r>
    </w:p>
    <w:p w14:paraId="336E2D79"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5. </w:t>
      </w:r>
      <w:r w:rsidRPr="00DC3094">
        <w:rPr>
          <w:rFonts w:ascii="Times New Roman" w:hAnsi="Times New Roman" w:cs="Times New Roman"/>
          <w:noProof/>
          <w:sz w:val="24"/>
          <w:szCs w:val="24"/>
        </w:rPr>
        <w:tab/>
        <w:t xml:space="preserve">Karinkanta S, Heinonen A, Sievänen H, Uusi-Rasi K, Pasanen M, Ojala K, et al. A multi-component exercise regimen to prevent functional decline and bone fragility in home-dwelling elderly women: Randomized, controlled trial. Osteoporos. Int. 2007;18:453–62. </w:t>
      </w:r>
    </w:p>
    <w:p w14:paraId="24D3461D"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6. </w:t>
      </w:r>
      <w:r w:rsidRPr="00DC3094">
        <w:rPr>
          <w:rFonts w:ascii="Times New Roman" w:hAnsi="Times New Roman" w:cs="Times New Roman"/>
          <w:noProof/>
          <w:sz w:val="24"/>
          <w:szCs w:val="24"/>
        </w:rPr>
        <w:tab/>
        <w:t xml:space="preserve">Judge JO, Kleppinger A, Kenny A, Smith J-A, Biskup B, Marcella G. Home-based </w:t>
      </w:r>
      <w:r w:rsidRPr="00DC3094">
        <w:rPr>
          <w:rFonts w:ascii="Times New Roman" w:hAnsi="Times New Roman" w:cs="Times New Roman"/>
          <w:noProof/>
          <w:sz w:val="24"/>
          <w:szCs w:val="24"/>
        </w:rPr>
        <w:lastRenderedPageBreak/>
        <w:t>resistance training improves femoral bone mineral density in women on hormone therapy. Osteoporos. Int. [Internet]. 2005;16:1096–108. Available from: http://link.springer.com/10.1007/s00198-004-1816-x</w:t>
      </w:r>
    </w:p>
    <w:p w14:paraId="58358121"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7. </w:t>
      </w:r>
      <w:r w:rsidRPr="00DC3094">
        <w:rPr>
          <w:rFonts w:ascii="Times New Roman" w:hAnsi="Times New Roman" w:cs="Times New Roman"/>
          <w:noProof/>
          <w:sz w:val="24"/>
          <w:szCs w:val="24"/>
        </w:rPr>
        <w:tab/>
        <w:t xml:space="preserve">Greenway KG, Walkley JW, Rich PA. Impact exercise and bone density in premenopausal women with below average bone density for age. Eur. J. Appl. Physiol. 2015;115:2457–69. </w:t>
      </w:r>
    </w:p>
    <w:p w14:paraId="17A7AA7A"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8. </w:t>
      </w:r>
      <w:r w:rsidRPr="00DC3094">
        <w:rPr>
          <w:rFonts w:ascii="Times New Roman" w:hAnsi="Times New Roman" w:cs="Times New Roman"/>
          <w:noProof/>
          <w:sz w:val="24"/>
          <w:szCs w:val="24"/>
        </w:rPr>
        <w:tab/>
        <w:t>Prince RL, Smith M, Dick IM, Price RI, Webb PG, Henderson NK, et al. Prevention of postmenopausal osteoporosis. N. Engl. J. Med. [Internet]. 1991;325:1189–95. Available from: http://www.nejm.org/doi/abs/10.1056/NEJM199110243251701</w:t>
      </w:r>
    </w:p>
    <w:p w14:paraId="1643DBD8"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39. </w:t>
      </w:r>
      <w:r w:rsidRPr="00DC3094">
        <w:rPr>
          <w:rFonts w:ascii="Times New Roman" w:hAnsi="Times New Roman" w:cs="Times New Roman"/>
          <w:noProof/>
          <w:sz w:val="24"/>
          <w:szCs w:val="24"/>
        </w:rPr>
        <w:tab/>
        <w:t>Kemmler W, Lauber D, Weineck J, Hensen J, Kalender W, Engelke K. Benefits of 2 years of intense exercise on bone density, physical fitness, and blood lipids in early postmenopausal osteopenic women. Arch. Intern. Med. [Internet]. 2004;164:1084. Available from: http://archinte.jamanetwork.com/article.aspx?doi=10.1001/archinte.164.10.1084</w:t>
      </w:r>
    </w:p>
    <w:p w14:paraId="4455B8EC"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0. </w:t>
      </w:r>
      <w:r w:rsidRPr="00DC3094">
        <w:rPr>
          <w:rFonts w:ascii="Times New Roman" w:hAnsi="Times New Roman" w:cs="Times New Roman"/>
          <w:noProof/>
          <w:sz w:val="24"/>
          <w:szCs w:val="24"/>
        </w:rPr>
        <w:tab/>
        <w:t xml:space="preserve">Stolzenberg N, Belavý DL, Beller G, Armbrecht G, Semler J, Felsenberg D. Bone strength and density via pQCT in post-menopausal osteopenic women after 9 months resistive exercise with whole body vibration or proprioceptive exercise. J. Musculoskelet. Neuronal Interact. 2013;13:66–76. </w:t>
      </w:r>
    </w:p>
    <w:p w14:paraId="27A40C3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1. </w:t>
      </w:r>
      <w:r w:rsidRPr="00DC3094">
        <w:rPr>
          <w:rFonts w:ascii="Times New Roman" w:hAnsi="Times New Roman" w:cs="Times New Roman"/>
          <w:noProof/>
          <w:sz w:val="24"/>
          <w:szCs w:val="24"/>
        </w:rPr>
        <w:tab/>
        <w:t>Ayalon J, Simkin A, Leichter I, Raifmann S. Dynamic bone loading exercises for postmenopausal women: effect on the density of the distal radius. Arch. Phys. Med. Rehabil. [Internet]. 1987;68:280–3. Available from: http://www.ncbi.nlm.nih.gov/pubmed/3579532</w:t>
      </w:r>
    </w:p>
    <w:p w14:paraId="5B74F1E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2. </w:t>
      </w:r>
      <w:r w:rsidRPr="00DC3094">
        <w:rPr>
          <w:rFonts w:ascii="Times New Roman" w:hAnsi="Times New Roman" w:cs="Times New Roman"/>
          <w:noProof/>
          <w:sz w:val="24"/>
          <w:szCs w:val="24"/>
        </w:rPr>
        <w:tab/>
        <w:t xml:space="preserve">Duckham RL, Masud T, Taylor R, Kendrick D, Carpenter H, Iliffe S, et al. Randomised controlled trial of the effectiveness of community group and home-based falls prevention exercise programmes on bone health in older people: The ProAct65+ </w:t>
      </w:r>
      <w:r w:rsidRPr="00DC3094">
        <w:rPr>
          <w:rFonts w:ascii="Times New Roman" w:hAnsi="Times New Roman" w:cs="Times New Roman"/>
          <w:noProof/>
          <w:sz w:val="24"/>
          <w:szCs w:val="24"/>
        </w:rPr>
        <w:lastRenderedPageBreak/>
        <w:t xml:space="preserve">bone study. Age Ageing. 2015;44:573–9. </w:t>
      </w:r>
    </w:p>
    <w:p w14:paraId="3070B13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3. </w:t>
      </w:r>
      <w:r w:rsidRPr="00DC3094">
        <w:rPr>
          <w:rFonts w:ascii="Times New Roman" w:hAnsi="Times New Roman" w:cs="Times New Roman"/>
          <w:noProof/>
          <w:sz w:val="24"/>
          <w:szCs w:val="24"/>
        </w:rPr>
        <w:tab/>
        <w:t>Adami S, Gatti D, Braga V, Bianchini D, Rossini M. Site-specific effects of strength training on bone structure and geometry of ultradistal radius in postmenopausal women. J. bone Miner. Res. [Internet]. 1999;14:120–4. Available from: http://www.ncbi.nlm.nih.gov/pubmed/9893073</w:t>
      </w:r>
    </w:p>
    <w:p w14:paraId="6E4B4858"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4. </w:t>
      </w:r>
      <w:r w:rsidRPr="00DC3094">
        <w:rPr>
          <w:rFonts w:ascii="Times New Roman" w:hAnsi="Times New Roman" w:cs="Times New Roman"/>
          <w:noProof/>
          <w:sz w:val="24"/>
          <w:szCs w:val="24"/>
        </w:rPr>
        <w:tab/>
        <w:t>Danz AM, Zittermann A, Schiedermaier U, Klein K, Hötzel D, Schönau E. The effect of a specific strength-development exercise on bone mineral density in perimenopausal and postmenopausal women. J. Women’s Heal. [Internet]. 1998;7:701–9. Available from: http://www.liebertonline.com/doi/abs/10.1089/jwh.1998.7.701</w:t>
      </w:r>
    </w:p>
    <w:p w14:paraId="59234F1B"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5. </w:t>
      </w:r>
      <w:r w:rsidRPr="00DC3094">
        <w:rPr>
          <w:rFonts w:ascii="Times New Roman" w:hAnsi="Times New Roman" w:cs="Times New Roman"/>
          <w:noProof/>
          <w:sz w:val="24"/>
          <w:szCs w:val="24"/>
        </w:rPr>
        <w:tab/>
        <w:t xml:space="preserve">Dorneman TM, McMurray RG, Renner JB, Anderson JJB. Effects of high-intensity resistance exercise on bone mineral density and muscle strength of 40- 50-year-old women. J. Sports Med. Phys. Fitness. 1997;3:246–51. </w:t>
      </w:r>
    </w:p>
    <w:p w14:paraId="3A9E9175"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6. </w:t>
      </w:r>
      <w:r w:rsidRPr="00DC3094">
        <w:rPr>
          <w:rFonts w:ascii="Times New Roman" w:hAnsi="Times New Roman" w:cs="Times New Roman"/>
          <w:noProof/>
          <w:sz w:val="24"/>
          <w:szCs w:val="24"/>
        </w:rPr>
        <w:tab/>
        <w:t xml:space="preserve">Nickols-Richardson SM, Miller LE, Wootten DF, Ramp WK, Herbert WG. Concentric and eccentric isokinetic resistance training similarly increases muscular strength, fat-free soft tissue mass, and specific bone mineral measurements in young women. Osteoporos. Int. 2007;18:789–96. </w:t>
      </w:r>
    </w:p>
    <w:p w14:paraId="703EF66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7. </w:t>
      </w:r>
      <w:r w:rsidRPr="00DC3094">
        <w:rPr>
          <w:rFonts w:ascii="Times New Roman" w:hAnsi="Times New Roman" w:cs="Times New Roman"/>
          <w:noProof/>
          <w:sz w:val="24"/>
          <w:szCs w:val="24"/>
        </w:rPr>
        <w:tab/>
        <w:t>Rikli RE, McManis BG. Effects of exercise on bone mineral content in postmenopausal women. Res. Q. Exerc. Sport [Internet]. 1990;61:243–9. Available from: http://www.tandfonline.com/doi/abs/10.1080/02701367.1990.10608686</w:t>
      </w:r>
    </w:p>
    <w:p w14:paraId="3A7F3FB5"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8. </w:t>
      </w:r>
      <w:r w:rsidRPr="00DC3094">
        <w:rPr>
          <w:rFonts w:ascii="Times New Roman" w:hAnsi="Times New Roman" w:cs="Times New Roman"/>
          <w:noProof/>
          <w:sz w:val="24"/>
          <w:szCs w:val="24"/>
        </w:rPr>
        <w:tab/>
        <w:t>Wang M, Salem GJ. The relations among upper-extremity loading characteristics and bone mineral density changes in young women. Bone [Internet]. 2004;34:1053–63. Available from: http://linkinghub.elsevier.com/retrieve/pii/S8756328204000602</w:t>
      </w:r>
    </w:p>
    <w:p w14:paraId="3EBBD37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49. </w:t>
      </w:r>
      <w:r w:rsidRPr="00DC3094">
        <w:rPr>
          <w:rFonts w:ascii="Times New Roman" w:hAnsi="Times New Roman" w:cs="Times New Roman"/>
          <w:noProof/>
          <w:sz w:val="24"/>
          <w:szCs w:val="24"/>
        </w:rPr>
        <w:tab/>
        <w:t xml:space="preserve">Liu-Ambrose TYL, Khan KM, Eng JJ, Heinonen A, McKay HA. Both resistance and agility training increase cortical bone density in 75- to 85-year-old women with low bone mass. J. Clin. Densitom. [Internet]. 2004;7:390–8. Available from: </w:t>
      </w:r>
      <w:r w:rsidRPr="00DC3094">
        <w:rPr>
          <w:rFonts w:ascii="Times New Roman" w:hAnsi="Times New Roman" w:cs="Times New Roman"/>
          <w:noProof/>
          <w:sz w:val="24"/>
          <w:szCs w:val="24"/>
        </w:rPr>
        <w:lastRenderedPageBreak/>
        <w:t>http://linkinghub.elsevier.com/retrieve/pii/S109469500660022X</w:t>
      </w:r>
    </w:p>
    <w:p w14:paraId="46ABD4AB"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0. </w:t>
      </w:r>
      <w:r w:rsidRPr="00DC3094">
        <w:rPr>
          <w:rFonts w:ascii="Times New Roman" w:hAnsi="Times New Roman" w:cs="Times New Roman"/>
          <w:noProof/>
          <w:sz w:val="24"/>
          <w:szCs w:val="24"/>
        </w:rPr>
        <w:tab/>
        <w:t>Bemben DA, Fetters NL, Bemben MG, Nabavi N, Koh ET. Musculoskeletal responses to high- and low-intensity resistance training in early postmenopausal women. Med. Sci. Sports Exerc. [Internet]. 2000;32:1949–57. Available from: http://www.ncbi.nlm.nih.gov/pubmed/11079527</w:t>
      </w:r>
    </w:p>
    <w:p w14:paraId="490A818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1. </w:t>
      </w:r>
      <w:r w:rsidRPr="00DC3094">
        <w:rPr>
          <w:rFonts w:ascii="Times New Roman" w:hAnsi="Times New Roman" w:cs="Times New Roman"/>
          <w:noProof/>
          <w:sz w:val="24"/>
          <w:szCs w:val="24"/>
        </w:rPr>
        <w:tab/>
        <w:t>Duff WRD, Chilibeck PD, Candow DG, Gordon JJ, Mason RS, Taylor-Gjevre R, et al. Effects of ibuprofen and resistance training on bone and muscle. Med. Sci. Sport. Exerc. [Internet]. 2017;49:633–40. Available from: http://insights.ovid.com/crossref?an=00005768-201704000-00002</w:t>
      </w:r>
    </w:p>
    <w:p w14:paraId="331911D5"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2. </w:t>
      </w:r>
      <w:r w:rsidRPr="00DC3094">
        <w:rPr>
          <w:rFonts w:ascii="Times New Roman" w:hAnsi="Times New Roman" w:cs="Times New Roman"/>
          <w:noProof/>
          <w:sz w:val="24"/>
          <w:szCs w:val="24"/>
        </w:rPr>
        <w:tab/>
        <w:t>Marshall D, Johnell O, Wedel H. Meta-analysis of how well measures of bone mineral density predict occurrence of osteoporotic fractures. Br. Med. J. [Internet]. 1996;312:1254–9. Available from: http://www.bmj.com/cgi/doi/10.1136/bmj.312.7041.1254</w:t>
      </w:r>
    </w:p>
    <w:p w14:paraId="63CDEBC6"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3. </w:t>
      </w:r>
      <w:r w:rsidRPr="00DC3094">
        <w:rPr>
          <w:rFonts w:ascii="Times New Roman" w:hAnsi="Times New Roman" w:cs="Times New Roman"/>
          <w:noProof/>
          <w:sz w:val="24"/>
          <w:szCs w:val="24"/>
        </w:rPr>
        <w:tab/>
        <w:t>Cummings SR, Black DM, Nevitt MC, Browner W, Cauley J, Ensrud K, et al. Bone density at various sites for prediction of hip fractures. The Study of Osteoporotic Fractures Research Group. Lancet (London, England) [Internet]. 1993;341:72–5. Available from: http://www.ncbi.nlm.nih.gov/pubmed/8093403</w:t>
      </w:r>
    </w:p>
    <w:p w14:paraId="6DDAEB2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4. </w:t>
      </w:r>
      <w:r w:rsidRPr="00DC3094">
        <w:rPr>
          <w:rFonts w:ascii="Times New Roman" w:hAnsi="Times New Roman" w:cs="Times New Roman"/>
          <w:noProof/>
          <w:sz w:val="24"/>
          <w:szCs w:val="24"/>
        </w:rPr>
        <w:tab/>
        <w:t xml:space="preserve">Martyn-St James M, Carroll S. Meta-analysis of walking for preservation of bone mineral density in postmenopausal women. Bone. 2008;43:521–31. </w:t>
      </w:r>
    </w:p>
    <w:p w14:paraId="027B8040"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5. </w:t>
      </w:r>
      <w:r w:rsidRPr="00DC3094">
        <w:rPr>
          <w:rFonts w:ascii="Times New Roman" w:hAnsi="Times New Roman" w:cs="Times New Roman"/>
          <w:noProof/>
          <w:sz w:val="24"/>
          <w:szCs w:val="24"/>
        </w:rPr>
        <w:tab/>
        <w:t xml:space="preserve">Martyn-St James M, Carroll S. A meta-analysis of impact exercise on postmenopausal bone loss: the case for mixed loading exercise programmes. Br. J. Sports Med. 2009;43:898–908. </w:t>
      </w:r>
    </w:p>
    <w:p w14:paraId="56F3C55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6. </w:t>
      </w:r>
      <w:r w:rsidRPr="00DC3094">
        <w:rPr>
          <w:rFonts w:ascii="Times New Roman" w:hAnsi="Times New Roman" w:cs="Times New Roman"/>
          <w:noProof/>
          <w:sz w:val="24"/>
          <w:szCs w:val="24"/>
        </w:rPr>
        <w:tab/>
        <w:t>Ehrlich PJ, Lanyon LE. Mechanical strain and bone cell function: A review. Osteoporos. Int. [Internet]. 2002;13:688–700. Available from: 10.1007/s001980200095</w:t>
      </w:r>
    </w:p>
    <w:p w14:paraId="60E61C8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lastRenderedPageBreak/>
        <w:t xml:space="preserve">57. </w:t>
      </w:r>
      <w:r w:rsidRPr="00DC3094">
        <w:rPr>
          <w:rFonts w:ascii="Times New Roman" w:hAnsi="Times New Roman" w:cs="Times New Roman"/>
          <w:noProof/>
          <w:sz w:val="24"/>
          <w:szCs w:val="24"/>
        </w:rPr>
        <w:tab/>
        <w:t xml:space="preserve">Rubin CT, Sommerfeldt DW, Judex S, Qin YX. Inhibition of osteopenia by low magnitude, high-frequency mechanical stimuli. Drug Discov. Today. 2001;6:848–58. </w:t>
      </w:r>
    </w:p>
    <w:p w14:paraId="76E259C9"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8. </w:t>
      </w:r>
      <w:r w:rsidRPr="00DC3094">
        <w:rPr>
          <w:rFonts w:ascii="Times New Roman" w:hAnsi="Times New Roman" w:cs="Times New Roman"/>
          <w:noProof/>
          <w:sz w:val="24"/>
          <w:szCs w:val="24"/>
        </w:rPr>
        <w:tab/>
        <w:t xml:space="preserve">Wallace BA, Cumming RG. Systematic review of randomized trials of the effect of exercise on bone mass in pre- and postmenopausal women. Calcif. Tissue Int. 2000;67:10–8. </w:t>
      </w:r>
    </w:p>
    <w:p w14:paraId="649B6AE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59. </w:t>
      </w:r>
      <w:r w:rsidRPr="00DC3094">
        <w:rPr>
          <w:rFonts w:ascii="Times New Roman" w:hAnsi="Times New Roman" w:cs="Times New Roman"/>
          <w:noProof/>
          <w:sz w:val="24"/>
          <w:szCs w:val="24"/>
        </w:rPr>
        <w:tab/>
        <w:t>Burt LA, Greene DA, Ducher G, Naughton GA. Skeletal adaptations associated with pre-pubertal gymnastics participation as determined by DXA and pQCT: A systematic review and meta-analysis. J. Sci. Med. Sport [Internet]. 2013;16:231–9. Available from: http://dx.doi.org/10.1016/j.jsams.2012.07.006</w:t>
      </w:r>
    </w:p>
    <w:p w14:paraId="3962107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0. </w:t>
      </w:r>
      <w:r w:rsidRPr="00DC3094">
        <w:rPr>
          <w:rFonts w:ascii="Times New Roman" w:hAnsi="Times New Roman" w:cs="Times New Roman"/>
          <w:noProof/>
          <w:sz w:val="24"/>
          <w:szCs w:val="24"/>
        </w:rPr>
        <w:tab/>
        <w:t xml:space="preserve">Ducher G, Tournaire N, Meddahi-Pellé A, Benhamou CL, Courteix D. Short-term and long-term site-specific effects of tennis playing on trabecular and cortical bone at the distal radius. J. Bone Miner. Metab. 2006;24:484–90. </w:t>
      </w:r>
    </w:p>
    <w:p w14:paraId="021F780F"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1. </w:t>
      </w:r>
      <w:r w:rsidRPr="00DC3094">
        <w:rPr>
          <w:rFonts w:ascii="Times New Roman" w:hAnsi="Times New Roman" w:cs="Times New Roman"/>
          <w:noProof/>
          <w:sz w:val="24"/>
          <w:szCs w:val="24"/>
        </w:rPr>
        <w:tab/>
        <w:t xml:space="preserve">Ireland A, Maden-Wilkinson T, McPhee J, Cooke K, Narici M, Degens H, et al. Upper limb muscle-bone asymmetries and bone adaptation in elite youth tennis players. Med. Sci. Sports Exerc. 2013;45:1749–58. </w:t>
      </w:r>
    </w:p>
    <w:p w14:paraId="0C4D997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2. </w:t>
      </w:r>
      <w:r w:rsidRPr="00DC3094">
        <w:rPr>
          <w:rFonts w:ascii="Times New Roman" w:hAnsi="Times New Roman" w:cs="Times New Roman"/>
          <w:noProof/>
          <w:sz w:val="24"/>
          <w:szCs w:val="24"/>
        </w:rPr>
        <w:tab/>
        <w:t>Torvinen S, Kannus P, Sievänen H, Järvinen TAH, Pasanen M, Kontulainen S, et al. Effect of 8-month vertical whole body vibration on bone, muscle performance, and body balance: a randomized controlled study. J. Bone Miner. Res. [Internet]. 2003;18:876–84. Available from: http://www.ncbi.nlm.nih.gov/pubmed/12733727</w:t>
      </w:r>
    </w:p>
    <w:p w14:paraId="18051EAF"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3. </w:t>
      </w:r>
      <w:r w:rsidRPr="00DC3094">
        <w:rPr>
          <w:rFonts w:ascii="Times New Roman" w:hAnsi="Times New Roman" w:cs="Times New Roman"/>
          <w:noProof/>
          <w:sz w:val="24"/>
          <w:szCs w:val="24"/>
        </w:rPr>
        <w:tab/>
        <w:t>Kontulainen S, Sievänen H, Kannus P, Pasanen M, Vuori I. Effect of long-term impact-loading on mass, size, and estimated strength of humerus and radius of female racquet-sports players: A peripheral quantitative computed tomography study between young and old starters and controls. J. Bone Miner. Res. [Internet]. 2003;18:352–9. Available from: http://doi.wiley.com/10.1359/jbmr.2003.18.2.352</w:t>
      </w:r>
    </w:p>
    <w:p w14:paraId="1776EFB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4. </w:t>
      </w:r>
      <w:r w:rsidRPr="00DC3094">
        <w:rPr>
          <w:rFonts w:ascii="Times New Roman" w:hAnsi="Times New Roman" w:cs="Times New Roman"/>
          <w:noProof/>
          <w:sz w:val="24"/>
          <w:szCs w:val="24"/>
        </w:rPr>
        <w:tab/>
        <w:t xml:space="preserve">Nikander R, Sievänen H, Heinonen A, Daly RM, Uusi-Rasi K, Kannus P. Targeted </w:t>
      </w:r>
      <w:r w:rsidRPr="00DC3094">
        <w:rPr>
          <w:rFonts w:ascii="Times New Roman" w:hAnsi="Times New Roman" w:cs="Times New Roman"/>
          <w:noProof/>
          <w:sz w:val="24"/>
          <w:szCs w:val="24"/>
        </w:rPr>
        <w:lastRenderedPageBreak/>
        <w:t>exercise against osteoporosis: A systematic review and meta-analysis for optimising bone strength throughout life. BMC Med. [Internet]. 2010;8:47. Available from: http://bmcmedicine.biomedcentral.com/articles/10.1186/1741-7015-8-47</w:t>
      </w:r>
    </w:p>
    <w:p w14:paraId="48D7FDE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5. </w:t>
      </w:r>
      <w:r w:rsidRPr="00DC3094">
        <w:rPr>
          <w:rFonts w:ascii="Times New Roman" w:hAnsi="Times New Roman" w:cs="Times New Roman"/>
          <w:noProof/>
          <w:sz w:val="24"/>
          <w:szCs w:val="24"/>
        </w:rPr>
        <w:tab/>
        <w:t>Zebaze RM, Ghasem-Zadeh A, Bohte A, Iuliano-Burns S, Mirams M, Price RI, et al. Intracortical remodelling and porosity in the distal radius and post-mortem femurs of women: a cross-sectional study. Lancet [Internet]. 2010;375:1729–36. Available from: https://linkinghub.elsevier.com/retrieve/pii/S0140673610603200</w:t>
      </w:r>
    </w:p>
    <w:p w14:paraId="2133D5F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6. </w:t>
      </w:r>
      <w:r w:rsidRPr="00DC3094">
        <w:rPr>
          <w:rFonts w:ascii="Times New Roman" w:hAnsi="Times New Roman" w:cs="Times New Roman"/>
          <w:noProof/>
          <w:sz w:val="24"/>
          <w:szCs w:val="24"/>
        </w:rPr>
        <w:tab/>
        <w:t>Wolff I, van Croonenborg JJ, Kemper HCG, Kostense PJ, Twisk JWR. The effect of exercise training programs on bone mass: a meta-analysis of published controlled trials in pre- and postmenopausal women. Osteoporos. Int. [Internet]. 1999;9:1–12. Available from: http://link.springer.com/10.1007/s001980050109</w:t>
      </w:r>
    </w:p>
    <w:p w14:paraId="5CA3C3C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7. </w:t>
      </w:r>
      <w:r w:rsidRPr="00DC3094">
        <w:rPr>
          <w:rFonts w:ascii="Times New Roman" w:hAnsi="Times New Roman" w:cs="Times New Roman"/>
          <w:noProof/>
          <w:sz w:val="24"/>
          <w:szCs w:val="24"/>
        </w:rPr>
        <w:tab/>
        <w:t>Preisinger E, Alacamlioglu Y, Pils K, Bosina E, Metka M, Schneider B, et al. Exercise therapy for osteoporosis: results of a randomised controlled trial. Br. J. Sports Med. [Internet]. 1996;30:209–12. Available from: http://www.ncbi.nlm.nih.gov/pubmed/8889112</w:t>
      </w:r>
    </w:p>
    <w:p w14:paraId="1199ECA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8. </w:t>
      </w:r>
      <w:r w:rsidRPr="00DC3094">
        <w:rPr>
          <w:rFonts w:ascii="Times New Roman" w:hAnsi="Times New Roman" w:cs="Times New Roman"/>
          <w:noProof/>
          <w:sz w:val="24"/>
          <w:szCs w:val="24"/>
        </w:rPr>
        <w:tab/>
        <w:t>Ferretti JL, Cointry GR, Capozza RF, Capiglioni R, Chiappe MA. Analysis of biomechanical effects on bone and on the muscle-bone interactions in small animal models. J. Musculoskelet. Neuronal Interact. [Internet]. 2001;1:263–74. Available from: http://www.ncbi.nlm.nih.gov/pubmed/15758500</w:t>
      </w:r>
    </w:p>
    <w:p w14:paraId="591984B5"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69. </w:t>
      </w:r>
      <w:r w:rsidRPr="00DC3094">
        <w:rPr>
          <w:rFonts w:ascii="Times New Roman" w:hAnsi="Times New Roman" w:cs="Times New Roman"/>
          <w:noProof/>
          <w:sz w:val="24"/>
          <w:szCs w:val="24"/>
        </w:rPr>
        <w:tab/>
        <w:t>Guilhem G, Cornu C, Guével A. Neuromuscular and muscle-tendon system adaptations to isotonic and isokinetic eccentric exercise. Ann. Phys. Rehabil. Med. [Internet]. 2010;53:319–41. Available from: http://linkinghub.elsevier.com/retrieve/pii/S1877065710000898</w:t>
      </w:r>
    </w:p>
    <w:p w14:paraId="4305081E"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0. </w:t>
      </w:r>
      <w:r w:rsidRPr="00DC3094">
        <w:rPr>
          <w:rFonts w:ascii="Times New Roman" w:hAnsi="Times New Roman" w:cs="Times New Roman"/>
          <w:noProof/>
          <w:sz w:val="24"/>
          <w:szCs w:val="24"/>
        </w:rPr>
        <w:tab/>
        <w:t xml:space="preserve">Remaud A, Cornu C, Guével A. Neuromuscular adaptations to 8-week strength training: isotonic versus isokinetic mode. Eur. J. Appl. Physiol. [Internet]. </w:t>
      </w:r>
      <w:r w:rsidRPr="00DC3094">
        <w:rPr>
          <w:rFonts w:ascii="Times New Roman" w:hAnsi="Times New Roman" w:cs="Times New Roman"/>
          <w:noProof/>
          <w:sz w:val="24"/>
          <w:szCs w:val="24"/>
        </w:rPr>
        <w:lastRenderedPageBreak/>
        <w:t>2010;108:59–69. Available from: http://link.springer.com/10.1007/s00421-009-1164-9</w:t>
      </w:r>
    </w:p>
    <w:p w14:paraId="3315441C"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1. </w:t>
      </w:r>
      <w:r w:rsidRPr="00DC3094">
        <w:rPr>
          <w:rFonts w:ascii="Times New Roman" w:hAnsi="Times New Roman" w:cs="Times New Roman"/>
          <w:noProof/>
          <w:sz w:val="24"/>
          <w:szCs w:val="24"/>
        </w:rPr>
        <w:tab/>
        <w:t>Bergquist R, Iversen VM, Mork PJ, Fimland MS. Muscle activity in upper-body single-joint resistance exercises with elastic resistance bands vs. free weights. J. Hum. Kinet. [Internet]. 2018;61:5–13. Available from: http://content.sciendo.com/view/journals/hukin/61/1/article-p5.xml</w:t>
      </w:r>
    </w:p>
    <w:p w14:paraId="51E2BE8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2. </w:t>
      </w:r>
      <w:r w:rsidRPr="00DC3094">
        <w:rPr>
          <w:rFonts w:ascii="Times New Roman" w:hAnsi="Times New Roman" w:cs="Times New Roman"/>
          <w:noProof/>
          <w:sz w:val="24"/>
          <w:szCs w:val="24"/>
        </w:rPr>
        <w:tab/>
        <w:t xml:space="preserve">Vainionpää A, Korpelainen R, Leppäluoto J, Jämsä T. Effects of high-impact exercise on bone mineral density: A randomized controlled trial in premenopausal women. Osteoporos. Int. 2005;16:191–7. </w:t>
      </w:r>
    </w:p>
    <w:p w14:paraId="02B3875A"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3. </w:t>
      </w:r>
      <w:r w:rsidRPr="00DC3094">
        <w:rPr>
          <w:rFonts w:ascii="Times New Roman" w:hAnsi="Times New Roman" w:cs="Times New Roman"/>
          <w:noProof/>
          <w:sz w:val="24"/>
          <w:szCs w:val="24"/>
        </w:rPr>
        <w:tab/>
        <w:t>Tobias JH, Gould V, Brunton L, Deere K, Rittweger J, Lipperts M, et al. Physical activity and bone: May the force be with you. Front. Endocrinol. (Lausanne). [Internet]. 2014;5. Available from: http://journal.frontiersin.org/article/10.3389/fendo.2014.00020/abstract</w:t>
      </w:r>
    </w:p>
    <w:p w14:paraId="3C5C406B"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4. </w:t>
      </w:r>
      <w:r w:rsidRPr="00DC3094">
        <w:rPr>
          <w:rFonts w:ascii="Times New Roman" w:hAnsi="Times New Roman" w:cs="Times New Roman"/>
          <w:noProof/>
          <w:sz w:val="24"/>
          <w:szCs w:val="24"/>
        </w:rPr>
        <w:tab/>
        <w:t xml:space="preserve">Babatunde O, Forsyth JJ, Gidlow CJ. A meta-analysis of brief high-impact exercises for enhancing bone health in premenopausal women. Osteoporos. Int. 2012;23:109–19. </w:t>
      </w:r>
    </w:p>
    <w:p w14:paraId="3A200F9B"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5. </w:t>
      </w:r>
      <w:r w:rsidRPr="00DC3094">
        <w:rPr>
          <w:rFonts w:ascii="Times New Roman" w:hAnsi="Times New Roman" w:cs="Times New Roman"/>
          <w:noProof/>
          <w:sz w:val="24"/>
          <w:szCs w:val="24"/>
        </w:rPr>
        <w:tab/>
        <w:t>Deere K, Sayers A, Rittweger J, Tobias JH. Habitual levels of high, but not moderate or low, impact activity are positively related to hip BMD and geometry: Results from a population-based study of adolescents. J. Bone Miner. Res. [Internet]. 2012;27:1887–95. Available from: http://doi.wiley.com/10.1002/jbmr.1631</w:t>
      </w:r>
    </w:p>
    <w:p w14:paraId="7B0389C4"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6. </w:t>
      </w:r>
      <w:r w:rsidRPr="00DC3094">
        <w:rPr>
          <w:rFonts w:ascii="Times New Roman" w:hAnsi="Times New Roman" w:cs="Times New Roman"/>
          <w:noProof/>
          <w:sz w:val="24"/>
          <w:szCs w:val="24"/>
        </w:rPr>
        <w:tab/>
        <w:t>Turner CH. Bone strength: Current concepts. Ann. N. Y. Acad. Sci. [Internet]. 2006;1068:429–46. Available from: http://doi.wiley.com/10.1196/annals.1346.039</w:t>
      </w:r>
    </w:p>
    <w:p w14:paraId="51C929F3"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7. </w:t>
      </w:r>
      <w:r w:rsidRPr="00DC3094">
        <w:rPr>
          <w:rFonts w:ascii="Times New Roman" w:hAnsi="Times New Roman" w:cs="Times New Roman"/>
          <w:noProof/>
          <w:sz w:val="24"/>
          <w:szCs w:val="24"/>
        </w:rPr>
        <w:tab/>
        <w:t>Bettis T, Kim B-J, Hamrick MW. Impact of muscle atrophy on bone metabolism and bone strength: implications for muscle-bone crosstalk with aging and disuse. Osteoporos. Int. [Internet]. 2018;29:1713–20. Available from: http://link.springer.com/10.1007/s00198-018-4570-1</w:t>
      </w:r>
    </w:p>
    <w:p w14:paraId="2D5B31F6"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8. </w:t>
      </w:r>
      <w:r w:rsidRPr="00DC3094">
        <w:rPr>
          <w:rFonts w:ascii="Times New Roman" w:hAnsi="Times New Roman" w:cs="Times New Roman"/>
          <w:noProof/>
          <w:sz w:val="24"/>
          <w:szCs w:val="24"/>
        </w:rPr>
        <w:tab/>
        <w:t xml:space="preserve">Martyn St-James M, Carroll S. Effects of different impact exercise modalities on bone </w:t>
      </w:r>
      <w:r w:rsidRPr="00DC3094">
        <w:rPr>
          <w:rFonts w:ascii="Times New Roman" w:hAnsi="Times New Roman" w:cs="Times New Roman"/>
          <w:noProof/>
          <w:sz w:val="24"/>
          <w:szCs w:val="24"/>
        </w:rPr>
        <w:lastRenderedPageBreak/>
        <w:t xml:space="preserve">mineral density in premenopausal women: A meta-analysis. J. Bone Miner. Metab. 2010;28:251–67. </w:t>
      </w:r>
    </w:p>
    <w:p w14:paraId="1E986650"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szCs w:val="24"/>
        </w:rPr>
      </w:pPr>
      <w:r w:rsidRPr="00DC3094">
        <w:rPr>
          <w:rFonts w:ascii="Times New Roman" w:hAnsi="Times New Roman" w:cs="Times New Roman"/>
          <w:noProof/>
          <w:sz w:val="24"/>
          <w:szCs w:val="24"/>
        </w:rPr>
        <w:t xml:space="preserve">79. </w:t>
      </w:r>
      <w:r w:rsidRPr="00DC3094">
        <w:rPr>
          <w:rFonts w:ascii="Times New Roman" w:hAnsi="Times New Roman" w:cs="Times New Roman"/>
          <w:noProof/>
          <w:sz w:val="24"/>
          <w:szCs w:val="24"/>
        </w:rPr>
        <w:tab/>
        <w:t xml:space="preserve">Babatunde OO, Forsyth JJ, Gidlow CJ. A meta-analysis of brief high-impact exercises for enhancing bone health in premenopausal women. Osteoporos. Int. 2012;23:109–19. </w:t>
      </w:r>
    </w:p>
    <w:p w14:paraId="5799CA87" w14:textId="77777777" w:rsidR="00DC3094" w:rsidRPr="00DC3094" w:rsidRDefault="00DC3094" w:rsidP="00DC3094">
      <w:pPr>
        <w:widowControl w:val="0"/>
        <w:autoSpaceDE w:val="0"/>
        <w:autoSpaceDN w:val="0"/>
        <w:adjustRightInd w:val="0"/>
        <w:spacing w:line="480" w:lineRule="auto"/>
        <w:ind w:left="640" w:hanging="640"/>
        <w:rPr>
          <w:rFonts w:ascii="Times New Roman" w:hAnsi="Times New Roman" w:cs="Times New Roman"/>
          <w:noProof/>
          <w:sz w:val="24"/>
        </w:rPr>
      </w:pPr>
      <w:r w:rsidRPr="00DC3094">
        <w:rPr>
          <w:rFonts w:ascii="Times New Roman" w:hAnsi="Times New Roman" w:cs="Times New Roman"/>
          <w:noProof/>
          <w:sz w:val="24"/>
          <w:szCs w:val="24"/>
        </w:rPr>
        <w:t xml:space="preserve">80. </w:t>
      </w:r>
      <w:r w:rsidRPr="00DC3094">
        <w:rPr>
          <w:rFonts w:ascii="Times New Roman" w:hAnsi="Times New Roman" w:cs="Times New Roman"/>
          <w:noProof/>
          <w:sz w:val="24"/>
          <w:szCs w:val="24"/>
        </w:rPr>
        <w:tab/>
        <w:t>Allison SJ, Folland JP, Rennie WJ, Summers GD, Brooke-Wavell K. High impact exercise increased femoral neck bone mineral density in older men: a randomised unilateral intervention. Bone [Internet]. 2013;53:321–8. Available from: https://www.ncbi.nlm.nih.gov/pubmed/23291565</w:t>
      </w:r>
    </w:p>
    <w:p w14:paraId="1FCBDF87" w14:textId="214EC91E" w:rsidR="00D47BC7" w:rsidRPr="00202F98" w:rsidRDefault="00D47BC7" w:rsidP="00D335A7">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fldChar w:fldCharType="end"/>
      </w:r>
    </w:p>
    <w:p w14:paraId="29468BF7" w14:textId="0A11837F" w:rsidR="006F694B" w:rsidRPr="00202F98" w:rsidRDefault="006F694B">
      <w:pPr>
        <w:rPr>
          <w:rFonts w:ascii="Times New Roman" w:hAnsi="Times New Roman" w:cs="Times New Roman"/>
          <w:sz w:val="24"/>
          <w:szCs w:val="24"/>
        </w:rPr>
      </w:pPr>
    </w:p>
    <w:p w14:paraId="72E7B6DF" w14:textId="77777777" w:rsidR="000B1ECD" w:rsidRPr="00202F98" w:rsidRDefault="000B1ECD" w:rsidP="006F694B">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Suppliers:</w:t>
      </w:r>
      <w:r w:rsidRPr="00202F98">
        <w:rPr>
          <w:rFonts w:ascii="Times New Roman" w:hAnsi="Times New Roman" w:cs="Times New Roman"/>
          <w:sz w:val="24"/>
          <w:szCs w:val="24"/>
        </w:rPr>
        <w:t xml:space="preserve"> none</w:t>
      </w:r>
    </w:p>
    <w:p w14:paraId="712C53A6" w14:textId="77777777" w:rsidR="000B1ECD" w:rsidRPr="00202F98" w:rsidRDefault="000B1ECD" w:rsidP="006F694B">
      <w:pPr>
        <w:spacing w:line="480" w:lineRule="auto"/>
        <w:contextualSpacing/>
        <w:jc w:val="both"/>
        <w:rPr>
          <w:rFonts w:ascii="Times New Roman" w:hAnsi="Times New Roman" w:cs="Times New Roman"/>
          <w:b/>
          <w:sz w:val="24"/>
          <w:szCs w:val="24"/>
        </w:rPr>
      </w:pPr>
    </w:p>
    <w:p w14:paraId="43300079" w14:textId="50694296" w:rsidR="006F694B" w:rsidRPr="00202F98" w:rsidRDefault="0075795C" w:rsidP="006F694B">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Figure legends</w:t>
      </w:r>
      <w:r w:rsidR="006F694B" w:rsidRPr="00202F98">
        <w:rPr>
          <w:rFonts w:ascii="Times New Roman" w:hAnsi="Times New Roman" w:cs="Times New Roman"/>
          <w:b/>
          <w:sz w:val="24"/>
          <w:szCs w:val="24"/>
        </w:rPr>
        <w:t>:</w:t>
      </w:r>
    </w:p>
    <w:p w14:paraId="238F0457" w14:textId="77777777" w:rsidR="006F694B" w:rsidRPr="00202F98" w:rsidRDefault="006F694B" w:rsidP="006F694B">
      <w:pPr>
        <w:spacing w:line="480" w:lineRule="auto"/>
        <w:contextualSpacing/>
        <w:jc w:val="both"/>
        <w:rPr>
          <w:rFonts w:ascii="Times New Roman" w:hAnsi="Times New Roman" w:cs="Times New Roman"/>
          <w:sz w:val="24"/>
          <w:szCs w:val="24"/>
        </w:rPr>
      </w:pPr>
      <w:r w:rsidRPr="00202F98">
        <w:rPr>
          <w:rFonts w:ascii="Times New Roman" w:hAnsi="Times New Roman" w:cs="Times New Roman"/>
          <w:b/>
          <w:sz w:val="24"/>
          <w:szCs w:val="24"/>
        </w:rPr>
        <w:t>Figure 1</w:t>
      </w:r>
      <w:r w:rsidRPr="00202F98">
        <w:rPr>
          <w:rFonts w:ascii="Times New Roman" w:hAnsi="Times New Roman" w:cs="Times New Roman"/>
          <w:sz w:val="24"/>
          <w:szCs w:val="24"/>
        </w:rPr>
        <w:t>: PRISMA Study Flow</w:t>
      </w:r>
    </w:p>
    <w:p w14:paraId="458D0395" w14:textId="148924A1" w:rsidR="006F694B" w:rsidRPr="00202F98" w:rsidRDefault="006F694B" w:rsidP="006F694B">
      <w:pPr>
        <w:spacing w:line="480" w:lineRule="auto"/>
        <w:contextualSpacing/>
        <w:jc w:val="both"/>
        <w:rPr>
          <w:rFonts w:ascii="Times New Roman" w:hAnsi="Times New Roman" w:cs="Times New Roman"/>
          <w:sz w:val="24"/>
          <w:szCs w:val="24"/>
        </w:rPr>
      </w:pPr>
      <w:r w:rsidRPr="00202F98">
        <w:rPr>
          <w:rFonts w:ascii="Times New Roman" w:hAnsi="Times New Roman" w:cs="Times New Roman"/>
          <w:b/>
          <w:sz w:val="24"/>
          <w:szCs w:val="24"/>
        </w:rPr>
        <w:t xml:space="preserve">Figure </w:t>
      </w:r>
      <w:r w:rsidR="004E36C8" w:rsidRPr="00202F98">
        <w:rPr>
          <w:rFonts w:ascii="Times New Roman" w:hAnsi="Times New Roman" w:cs="Times New Roman"/>
          <w:b/>
          <w:sz w:val="24"/>
          <w:szCs w:val="24"/>
        </w:rPr>
        <w:t>2</w:t>
      </w:r>
      <w:r w:rsidRPr="00202F98">
        <w:rPr>
          <w:rFonts w:ascii="Times New Roman" w:hAnsi="Times New Roman" w:cs="Times New Roman"/>
          <w:b/>
          <w:sz w:val="24"/>
          <w:szCs w:val="24"/>
        </w:rPr>
        <w:t xml:space="preserve">: </w:t>
      </w:r>
      <w:r w:rsidRPr="00202F98">
        <w:rPr>
          <w:rFonts w:ascii="Times New Roman" w:hAnsi="Times New Roman" w:cs="Times New Roman"/>
          <w:sz w:val="24"/>
          <w:szCs w:val="24"/>
        </w:rPr>
        <w:t>Forest plots showing effect of exercises on bone mass of the forearm</w:t>
      </w:r>
    </w:p>
    <w:p w14:paraId="4DCF3DB3" w14:textId="77777777" w:rsidR="006F694B" w:rsidRPr="00202F98" w:rsidRDefault="006F694B" w:rsidP="006F694B">
      <w:pPr>
        <w:spacing w:line="480" w:lineRule="auto"/>
        <w:contextualSpacing/>
        <w:jc w:val="both"/>
        <w:rPr>
          <w:rFonts w:ascii="Times New Roman" w:hAnsi="Times New Roman" w:cs="Times New Roman"/>
          <w:sz w:val="24"/>
          <w:szCs w:val="24"/>
        </w:rPr>
      </w:pPr>
      <w:r w:rsidRPr="00202F98">
        <w:rPr>
          <w:rFonts w:ascii="Times New Roman" w:hAnsi="Times New Roman" w:cs="Times New Roman"/>
          <w:b/>
          <w:sz w:val="24"/>
          <w:szCs w:val="24"/>
        </w:rPr>
        <w:t>a:</w:t>
      </w:r>
      <w:r w:rsidRPr="00202F98">
        <w:rPr>
          <w:rFonts w:ascii="Times New Roman" w:hAnsi="Times New Roman" w:cs="Times New Roman"/>
          <w:sz w:val="24"/>
          <w:szCs w:val="24"/>
        </w:rPr>
        <w:t xml:space="preserve"> Forest plot of the overall effect of exercises on bone mass of the forearm</w:t>
      </w:r>
    </w:p>
    <w:p w14:paraId="227EDC50" w14:textId="77777777" w:rsidR="006F694B" w:rsidRPr="00202F98" w:rsidRDefault="006F694B" w:rsidP="006F694B">
      <w:pPr>
        <w:spacing w:line="480" w:lineRule="auto"/>
        <w:contextualSpacing/>
        <w:rPr>
          <w:rFonts w:ascii="Times New Roman" w:hAnsi="Times New Roman" w:cs="Times New Roman"/>
          <w:sz w:val="24"/>
          <w:szCs w:val="24"/>
        </w:rPr>
      </w:pPr>
      <w:r w:rsidRPr="00202F98">
        <w:rPr>
          <w:rFonts w:ascii="Times New Roman" w:hAnsi="Times New Roman" w:cs="Times New Roman"/>
          <w:b/>
          <w:sz w:val="24"/>
          <w:szCs w:val="24"/>
        </w:rPr>
        <w:t>b-d:</w:t>
      </w:r>
      <w:r w:rsidRPr="00202F98">
        <w:rPr>
          <w:rFonts w:ascii="Times New Roman" w:hAnsi="Times New Roman" w:cs="Times New Roman"/>
          <w:sz w:val="24"/>
          <w:szCs w:val="24"/>
        </w:rPr>
        <w:t xml:space="preserve"> Subgroup analysis by exercise classifications – resistance exercises high intensity (b); resistance exercises low intensity (c); impact exercises (d)</w:t>
      </w:r>
    </w:p>
    <w:p w14:paraId="77D6AC32" w14:textId="77777777" w:rsidR="006F694B" w:rsidRPr="00202F98" w:rsidRDefault="006F694B" w:rsidP="006F694B">
      <w:pPr>
        <w:spacing w:line="480" w:lineRule="auto"/>
        <w:contextualSpacing/>
        <w:rPr>
          <w:rFonts w:ascii="Times New Roman" w:hAnsi="Times New Roman" w:cs="Times New Roman"/>
          <w:sz w:val="24"/>
          <w:szCs w:val="24"/>
        </w:rPr>
      </w:pPr>
      <w:r w:rsidRPr="00202F98">
        <w:rPr>
          <w:rFonts w:ascii="Times New Roman" w:hAnsi="Times New Roman" w:cs="Times New Roman"/>
          <w:b/>
          <w:sz w:val="24"/>
          <w:szCs w:val="24"/>
        </w:rPr>
        <w:t>e:</w:t>
      </w:r>
      <w:r w:rsidRPr="00202F98">
        <w:rPr>
          <w:rFonts w:ascii="Times New Roman" w:hAnsi="Times New Roman" w:cs="Times New Roman"/>
          <w:sz w:val="24"/>
          <w:szCs w:val="24"/>
        </w:rPr>
        <w:t xml:space="preserve"> Sensitivity analysis by ROI (33% radius)</w:t>
      </w:r>
    </w:p>
    <w:p w14:paraId="646055DE" w14:textId="0F796379" w:rsidR="0019617B" w:rsidRPr="00202F98" w:rsidRDefault="0019617B" w:rsidP="0019617B">
      <w:pPr>
        <w:spacing w:line="480" w:lineRule="auto"/>
        <w:contextualSpacing/>
        <w:rPr>
          <w:rFonts w:ascii="Times New Roman" w:hAnsi="Times New Roman" w:cs="Times New Roman"/>
          <w:sz w:val="24"/>
          <w:szCs w:val="24"/>
        </w:rPr>
      </w:pPr>
      <w:r w:rsidRPr="00202F98">
        <w:rPr>
          <w:rFonts w:ascii="Times New Roman" w:hAnsi="Times New Roman" w:cs="Times New Roman"/>
          <w:b/>
          <w:sz w:val="24"/>
          <w:szCs w:val="24"/>
        </w:rPr>
        <w:t xml:space="preserve">Figure </w:t>
      </w:r>
      <w:r w:rsidR="00B26809">
        <w:rPr>
          <w:rFonts w:ascii="Times New Roman" w:hAnsi="Times New Roman" w:cs="Times New Roman"/>
          <w:b/>
          <w:sz w:val="24"/>
          <w:szCs w:val="24"/>
        </w:rPr>
        <w:t>3</w:t>
      </w:r>
      <w:r w:rsidRPr="00202F98">
        <w:rPr>
          <w:rFonts w:ascii="Times New Roman" w:hAnsi="Times New Roman" w:cs="Times New Roman"/>
          <w:b/>
          <w:sz w:val="24"/>
          <w:szCs w:val="24"/>
        </w:rPr>
        <w:t xml:space="preserve">: </w:t>
      </w:r>
      <w:r w:rsidRPr="00202F98">
        <w:rPr>
          <w:rFonts w:ascii="Times New Roman" w:hAnsi="Times New Roman" w:cs="Times New Roman"/>
          <w:sz w:val="24"/>
          <w:szCs w:val="24"/>
        </w:rPr>
        <w:t>Subgroup analysis by populations</w:t>
      </w:r>
    </w:p>
    <w:p w14:paraId="2CEB1579" w14:textId="77777777" w:rsidR="00E15B89" w:rsidRDefault="00E15B89" w:rsidP="00985122">
      <w:pPr>
        <w:spacing w:line="480" w:lineRule="auto"/>
        <w:contextualSpacing/>
        <w:rPr>
          <w:rFonts w:ascii="Times New Roman" w:hAnsi="Times New Roman" w:cs="Times New Roman"/>
          <w:sz w:val="24"/>
          <w:szCs w:val="24"/>
        </w:rPr>
      </w:pPr>
      <w:r w:rsidRPr="00E15B89">
        <w:rPr>
          <w:rFonts w:ascii="Times New Roman" w:hAnsi="Times New Roman" w:cs="Times New Roman"/>
          <w:b/>
          <w:sz w:val="24"/>
          <w:szCs w:val="24"/>
        </w:rPr>
        <w:t>a</w:t>
      </w:r>
      <w:r w:rsidR="00985122" w:rsidRPr="00E15B89">
        <w:rPr>
          <w:rFonts w:ascii="Times New Roman" w:hAnsi="Times New Roman" w:cs="Times New Roman"/>
          <w:b/>
          <w:sz w:val="24"/>
          <w:szCs w:val="24"/>
        </w:rPr>
        <w:t>:</w:t>
      </w:r>
      <w:r w:rsidR="00985122" w:rsidRPr="00202F98">
        <w:rPr>
          <w:rFonts w:ascii="Times New Roman" w:hAnsi="Times New Roman" w:cs="Times New Roman"/>
          <w:sz w:val="24"/>
          <w:szCs w:val="24"/>
        </w:rPr>
        <w:t xml:space="preserve"> Postmenopausal women;</w:t>
      </w:r>
    </w:p>
    <w:p w14:paraId="6D46F49D" w14:textId="02AD94B3" w:rsidR="00E15B89" w:rsidRDefault="00E15B89" w:rsidP="00985122">
      <w:pPr>
        <w:spacing w:line="480" w:lineRule="auto"/>
        <w:contextualSpacing/>
        <w:rPr>
          <w:rFonts w:ascii="Times New Roman" w:hAnsi="Times New Roman" w:cs="Times New Roman"/>
          <w:sz w:val="24"/>
          <w:szCs w:val="24"/>
        </w:rPr>
      </w:pPr>
      <w:r w:rsidRPr="00E15B89">
        <w:rPr>
          <w:rFonts w:ascii="Times New Roman" w:hAnsi="Times New Roman" w:cs="Times New Roman"/>
          <w:b/>
          <w:sz w:val="24"/>
          <w:szCs w:val="24"/>
        </w:rPr>
        <w:t>b:</w:t>
      </w:r>
      <w:r>
        <w:rPr>
          <w:rFonts w:ascii="Times New Roman" w:hAnsi="Times New Roman" w:cs="Times New Roman"/>
          <w:sz w:val="24"/>
          <w:szCs w:val="24"/>
        </w:rPr>
        <w:t xml:space="preserve"> P</w:t>
      </w:r>
      <w:r w:rsidR="00985122" w:rsidRPr="00202F98">
        <w:rPr>
          <w:rFonts w:ascii="Times New Roman" w:hAnsi="Times New Roman" w:cs="Times New Roman"/>
          <w:sz w:val="24"/>
          <w:szCs w:val="24"/>
        </w:rPr>
        <w:t>remenopausal women</w:t>
      </w:r>
    </w:p>
    <w:p w14:paraId="26A694CC" w14:textId="77777777" w:rsidR="00E15B89" w:rsidRDefault="00E15B89" w:rsidP="00985122">
      <w:pPr>
        <w:spacing w:line="480" w:lineRule="auto"/>
        <w:contextualSpacing/>
        <w:rPr>
          <w:rFonts w:ascii="Times New Roman" w:hAnsi="Times New Roman" w:cs="Times New Roman"/>
          <w:sz w:val="24"/>
          <w:szCs w:val="24"/>
        </w:rPr>
      </w:pPr>
      <w:r w:rsidRPr="00E15B89">
        <w:rPr>
          <w:rFonts w:ascii="Times New Roman" w:hAnsi="Times New Roman" w:cs="Times New Roman"/>
          <w:b/>
          <w:sz w:val="24"/>
          <w:szCs w:val="24"/>
        </w:rPr>
        <w:t>c:</w:t>
      </w:r>
      <w:r>
        <w:rPr>
          <w:rFonts w:ascii="Times New Roman" w:hAnsi="Times New Roman" w:cs="Times New Roman"/>
          <w:sz w:val="24"/>
          <w:szCs w:val="24"/>
        </w:rPr>
        <w:t xml:space="preserve"> </w:t>
      </w:r>
      <w:r w:rsidR="00985122" w:rsidRPr="00202F98">
        <w:rPr>
          <w:rFonts w:ascii="Times New Roman" w:hAnsi="Times New Roman" w:cs="Times New Roman"/>
          <w:sz w:val="24"/>
          <w:szCs w:val="24"/>
        </w:rPr>
        <w:t xml:space="preserve">Populations with known low bone-health status </w:t>
      </w:r>
    </w:p>
    <w:p w14:paraId="06B8748D" w14:textId="5F2D521F" w:rsidR="006F694B" w:rsidRDefault="00E15B89" w:rsidP="00E15B89">
      <w:pPr>
        <w:spacing w:line="480" w:lineRule="auto"/>
        <w:contextualSpacing/>
        <w:rPr>
          <w:rFonts w:ascii="Times New Roman" w:hAnsi="Times New Roman" w:cs="Times New Roman"/>
          <w:sz w:val="24"/>
          <w:szCs w:val="24"/>
        </w:rPr>
      </w:pPr>
      <w:r w:rsidRPr="001A17E8">
        <w:rPr>
          <w:rFonts w:ascii="Times New Roman" w:hAnsi="Times New Roman" w:cs="Times New Roman"/>
          <w:b/>
          <w:sz w:val="24"/>
          <w:szCs w:val="24"/>
        </w:rPr>
        <w:t xml:space="preserve">d: </w:t>
      </w:r>
      <w:r w:rsidR="00985122" w:rsidRPr="00202F98">
        <w:rPr>
          <w:rFonts w:ascii="Times New Roman" w:hAnsi="Times New Roman" w:cs="Times New Roman"/>
          <w:sz w:val="24"/>
          <w:szCs w:val="24"/>
        </w:rPr>
        <w:t>Populations with mixed or unknown bone-health status (d).</w:t>
      </w:r>
    </w:p>
    <w:p w14:paraId="68B45F47" w14:textId="77777777" w:rsidR="00E15B89" w:rsidRPr="00202F98" w:rsidRDefault="00E15B89" w:rsidP="00E15B89">
      <w:pPr>
        <w:spacing w:line="480" w:lineRule="auto"/>
        <w:contextualSpacing/>
        <w:rPr>
          <w:rFonts w:ascii="Times New Roman" w:hAnsi="Times New Roman" w:cs="Times New Roman"/>
          <w:sz w:val="24"/>
          <w:szCs w:val="24"/>
        </w:rPr>
      </w:pPr>
    </w:p>
    <w:p w14:paraId="4EC49F22" w14:textId="755AAB9F" w:rsidR="00C71B4D" w:rsidRPr="00202F98" w:rsidRDefault="00C71B4D" w:rsidP="008D6644">
      <w:pPr>
        <w:spacing w:line="480" w:lineRule="auto"/>
        <w:contextualSpacing/>
        <w:jc w:val="both"/>
        <w:rPr>
          <w:rFonts w:ascii="Times New Roman" w:hAnsi="Times New Roman" w:cs="Times New Roman"/>
          <w:b/>
          <w:sz w:val="24"/>
          <w:szCs w:val="24"/>
        </w:rPr>
      </w:pPr>
      <w:r w:rsidRPr="00202F98">
        <w:rPr>
          <w:rFonts w:ascii="Times New Roman" w:hAnsi="Times New Roman" w:cs="Times New Roman"/>
          <w:b/>
          <w:sz w:val="24"/>
          <w:szCs w:val="24"/>
        </w:rPr>
        <w:t>Supplementary table/</w:t>
      </w:r>
      <w:r w:rsidR="00713FDB">
        <w:rPr>
          <w:rFonts w:ascii="Times New Roman" w:hAnsi="Times New Roman" w:cs="Times New Roman"/>
          <w:b/>
          <w:sz w:val="24"/>
          <w:szCs w:val="24"/>
        </w:rPr>
        <w:t>figure/</w:t>
      </w:r>
      <w:r w:rsidRPr="00202F98">
        <w:rPr>
          <w:rFonts w:ascii="Times New Roman" w:hAnsi="Times New Roman" w:cs="Times New Roman"/>
          <w:b/>
          <w:sz w:val="24"/>
          <w:szCs w:val="24"/>
        </w:rPr>
        <w:t>information</w:t>
      </w:r>
    </w:p>
    <w:p w14:paraId="393F79B3" w14:textId="36C57E4E" w:rsidR="008D6644" w:rsidRPr="00202F98" w:rsidRDefault="008D6644" w:rsidP="008D6644">
      <w:pPr>
        <w:spacing w:line="480" w:lineRule="auto"/>
        <w:contextualSpacing/>
        <w:jc w:val="both"/>
        <w:rPr>
          <w:rFonts w:ascii="Times New Roman" w:hAnsi="Times New Roman" w:cs="Times New Roman"/>
          <w:sz w:val="24"/>
          <w:szCs w:val="24"/>
        </w:rPr>
      </w:pPr>
      <w:r w:rsidRPr="00202F98">
        <w:rPr>
          <w:rFonts w:ascii="Times New Roman" w:hAnsi="Times New Roman" w:cs="Times New Roman"/>
          <w:sz w:val="24"/>
          <w:szCs w:val="24"/>
        </w:rPr>
        <w:lastRenderedPageBreak/>
        <w:t xml:space="preserve">Full </w:t>
      </w:r>
      <w:r w:rsidR="00CE3195" w:rsidRPr="00202F98">
        <w:rPr>
          <w:rFonts w:ascii="Times New Roman" w:hAnsi="Times New Roman" w:cs="Times New Roman"/>
          <w:sz w:val="24"/>
          <w:szCs w:val="24"/>
        </w:rPr>
        <w:t xml:space="preserve">MEDLINE </w:t>
      </w:r>
      <w:r w:rsidRPr="00202F98">
        <w:rPr>
          <w:rFonts w:ascii="Times New Roman" w:hAnsi="Times New Roman" w:cs="Times New Roman"/>
          <w:sz w:val="24"/>
          <w:szCs w:val="24"/>
        </w:rPr>
        <w:t>search strategy</w:t>
      </w:r>
    </w:p>
    <w:p w14:paraId="02DEFF57" w14:textId="029F66FC" w:rsidR="00B16058" w:rsidRDefault="00B16058" w:rsidP="00B16058">
      <w:pPr>
        <w:spacing w:line="480" w:lineRule="auto"/>
        <w:rPr>
          <w:rFonts w:ascii="Times New Roman" w:hAnsi="Times New Roman" w:cs="Times New Roman"/>
          <w:sz w:val="24"/>
          <w:szCs w:val="24"/>
        </w:rPr>
      </w:pPr>
      <w:r w:rsidRPr="00202F98">
        <w:rPr>
          <w:rFonts w:ascii="Times New Roman" w:hAnsi="Times New Roman" w:cs="Times New Roman"/>
          <w:b/>
          <w:sz w:val="24"/>
          <w:szCs w:val="24"/>
        </w:rPr>
        <w:t>Table S</w:t>
      </w:r>
      <w:r w:rsidR="001A17E8">
        <w:rPr>
          <w:rFonts w:ascii="Times New Roman" w:hAnsi="Times New Roman" w:cs="Times New Roman"/>
          <w:b/>
          <w:sz w:val="24"/>
          <w:szCs w:val="24"/>
        </w:rPr>
        <w:t>1</w:t>
      </w:r>
      <w:r w:rsidRPr="00202F98">
        <w:rPr>
          <w:rFonts w:ascii="Times New Roman" w:hAnsi="Times New Roman" w:cs="Times New Roman"/>
          <w:b/>
          <w:sz w:val="24"/>
          <w:szCs w:val="24"/>
        </w:rPr>
        <w:t>.</w:t>
      </w:r>
      <w:r w:rsidRPr="00202F98">
        <w:rPr>
          <w:rFonts w:ascii="Times New Roman" w:hAnsi="Times New Roman" w:cs="Times New Roman"/>
          <w:sz w:val="24"/>
          <w:szCs w:val="24"/>
        </w:rPr>
        <w:t xml:space="preserve"> List of eligible/included studies without data in the meta-analysis with reasons</w:t>
      </w:r>
    </w:p>
    <w:p w14:paraId="7F1B3218" w14:textId="0A86FD2D" w:rsidR="00044779" w:rsidRPr="003872E6" w:rsidRDefault="00713FDB" w:rsidP="00044779">
      <w:pPr>
        <w:spacing w:line="480" w:lineRule="auto"/>
        <w:contextualSpacing/>
        <w:jc w:val="both"/>
        <w:rPr>
          <w:rFonts w:ascii="Times New Roman" w:hAnsi="Times New Roman" w:cs="Times New Roman"/>
          <w:szCs w:val="20"/>
        </w:rPr>
      </w:pPr>
      <w:r>
        <w:rPr>
          <w:rFonts w:ascii="Times New Roman" w:hAnsi="Times New Roman" w:cs="Times New Roman"/>
          <w:sz w:val="24"/>
          <w:szCs w:val="24"/>
        </w:rPr>
        <w:t xml:space="preserve">Figures </w:t>
      </w:r>
      <w:r w:rsidR="009D1DED">
        <w:rPr>
          <w:rFonts w:ascii="Times New Roman" w:hAnsi="Times New Roman" w:cs="Times New Roman"/>
          <w:sz w:val="24"/>
          <w:szCs w:val="24"/>
        </w:rPr>
        <w:t>S</w:t>
      </w:r>
      <w:r>
        <w:rPr>
          <w:rFonts w:ascii="Times New Roman" w:hAnsi="Times New Roman" w:cs="Times New Roman"/>
          <w:sz w:val="24"/>
          <w:szCs w:val="24"/>
        </w:rPr>
        <w:t xml:space="preserve">1a and </w:t>
      </w:r>
      <w:r w:rsidR="009D1DED">
        <w:rPr>
          <w:rFonts w:ascii="Times New Roman" w:hAnsi="Times New Roman" w:cs="Times New Roman"/>
          <w:sz w:val="24"/>
          <w:szCs w:val="24"/>
        </w:rPr>
        <w:t>S</w:t>
      </w:r>
      <w:r>
        <w:rPr>
          <w:rFonts w:ascii="Times New Roman" w:hAnsi="Times New Roman" w:cs="Times New Roman"/>
          <w:sz w:val="24"/>
          <w:szCs w:val="24"/>
        </w:rPr>
        <w:t xml:space="preserve">1b. </w:t>
      </w:r>
      <w:r w:rsidR="00044779" w:rsidRPr="003872E6">
        <w:rPr>
          <w:rFonts w:ascii="Times New Roman" w:hAnsi="Times New Roman" w:cs="Times New Roman"/>
          <w:szCs w:val="20"/>
        </w:rPr>
        <w:t>Summary of risk of bias assessment for all included studies</w:t>
      </w:r>
    </w:p>
    <w:p w14:paraId="383E7A02" w14:textId="4EC48C73" w:rsidR="002860F0" w:rsidRPr="00202F98" w:rsidRDefault="002860F0" w:rsidP="00B16058">
      <w:pPr>
        <w:spacing w:line="480" w:lineRule="auto"/>
        <w:rPr>
          <w:rFonts w:ascii="Times New Roman" w:hAnsi="Times New Roman" w:cs="Times New Roman"/>
          <w:sz w:val="24"/>
          <w:szCs w:val="24"/>
        </w:rPr>
      </w:pPr>
    </w:p>
    <w:sectPr w:rsidR="002860F0" w:rsidRPr="00202F98" w:rsidSect="00AC19D9">
      <w:footerReference w:type="default" r:id="rId9"/>
      <w:pgSz w:w="11906" w:h="16838"/>
      <w:pgMar w:top="1440" w:right="1440" w:bottom="1440" w:left="1440" w:header="708" w:footer="708" w:gutter="0"/>
      <w:lnNumType w:countBy="1"/>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E634A" w14:textId="77777777" w:rsidR="000B7D41" w:rsidRDefault="000B7D41" w:rsidP="000C44FB">
      <w:r>
        <w:separator/>
      </w:r>
    </w:p>
  </w:endnote>
  <w:endnote w:type="continuationSeparator" w:id="0">
    <w:p w14:paraId="1A1AFBC3" w14:textId="77777777" w:rsidR="000B7D41" w:rsidRDefault="000B7D41" w:rsidP="000C44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5839781"/>
      <w:docPartObj>
        <w:docPartGallery w:val="Page Numbers (Bottom of Page)"/>
        <w:docPartUnique/>
      </w:docPartObj>
    </w:sdtPr>
    <w:sdtEndPr>
      <w:rPr>
        <w:noProof/>
      </w:rPr>
    </w:sdtEndPr>
    <w:sdtContent>
      <w:p w14:paraId="06A19CBF" w14:textId="36D3262B" w:rsidR="007A6976" w:rsidRDefault="007A6976">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0106FC52" w14:textId="77777777" w:rsidR="007A6976" w:rsidRDefault="007A6976">
    <w:pPr>
      <w:pStyle w:val="Footer"/>
    </w:pPr>
  </w:p>
  <w:p w14:paraId="040A7A5C" w14:textId="77777777" w:rsidR="007A6976" w:rsidRDefault="007A697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8551A" w14:textId="77777777" w:rsidR="000B7D41" w:rsidRDefault="000B7D41" w:rsidP="000C44FB">
      <w:r>
        <w:separator/>
      </w:r>
    </w:p>
  </w:footnote>
  <w:footnote w:type="continuationSeparator" w:id="0">
    <w:p w14:paraId="4D396087" w14:textId="77777777" w:rsidR="000B7D41" w:rsidRDefault="000B7D41" w:rsidP="000C44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5251"/>
    <w:multiLevelType w:val="multilevel"/>
    <w:tmpl w:val="24F065EA"/>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F68BF"/>
    <w:multiLevelType w:val="hybridMultilevel"/>
    <w:tmpl w:val="A5B487CA"/>
    <w:lvl w:ilvl="0" w:tplc="FDC0545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0F64C0"/>
    <w:multiLevelType w:val="multilevel"/>
    <w:tmpl w:val="EC00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75101"/>
    <w:multiLevelType w:val="multilevel"/>
    <w:tmpl w:val="9F12D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0E42166"/>
    <w:multiLevelType w:val="hybridMultilevel"/>
    <w:tmpl w:val="0E8A47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8115CF9"/>
    <w:multiLevelType w:val="hybridMultilevel"/>
    <w:tmpl w:val="1AB293CC"/>
    <w:lvl w:ilvl="0" w:tplc="E1F869D2">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7361B08"/>
    <w:multiLevelType w:val="hybridMultilevel"/>
    <w:tmpl w:val="4C62DE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3703"/>
    <w:rsid w:val="000016E5"/>
    <w:rsid w:val="000045EE"/>
    <w:rsid w:val="0000654B"/>
    <w:rsid w:val="00007377"/>
    <w:rsid w:val="00007678"/>
    <w:rsid w:val="00010892"/>
    <w:rsid w:val="000114C8"/>
    <w:rsid w:val="00012790"/>
    <w:rsid w:val="00015119"/>
    <w:rsid w:val="000154B3"/>
    <w:rsid w:val="000157B0"/>
    <w:rsid w:val="00015A71"/>
    <w:rsid w:val="00016587"/>
    <w:rsid w:val="00017BCF"/>
    <w:rsid w:val="0002085C"/>
    <w:rsid w:val="00020D22"/>
    <w:rsid w:val="00021AC3"/>
    <w:rsid w:val="000245B2"/>
    <w:rsid w:val="000264E8"/>
    <w:rsid w:val="00032C25"/>
    <w:rsid w:val="000333E6"/>
    <w:rsid w:val="00033477"/>
    <w:rsid w:val="00033807"/>
    <w:rsid w:val="000364B4"/>
    <w:rsid w:val="000378F7"/>
    <w:rsid w:val="0004188C"/>
    <w:rsid w:val="00044779"/>
    <w:rsid w:val="000468DC"/>
    <w:rsid w:val="000507FD"/>
    <w:rsid w:val="00052787"/>
    <w:rsid w:val="00061B0B"/>
    <w:rsid w:val="00063E75"/>
    <w:rsid w:val="00064F2D"/>
    <w:rsid w:val="0006682F"/>
    <w:rsid w:val="00067979"/>
    <w:rsid w:val="00067CA7"/>
    <w:rsid w:val="00075E17"/>
    <w:rsid w:val="000824A9"/>
    <w:rsid w:val="00082E0A"/>
    <w:rsid w:val="0008328D"/>
    <w:rsid w:val="00083E78"/>
    <w:rsid w:val="00086E5D"/>
    <w:rsid w:val="00087789"/>
    <w:rsid w:val="00090BD7"/>
    <w:rsid w:val="000914DC"/>
    <w:rsid w:val="00092042"/>
    <w:rsid w:val="0009221B"/>
    <w:rsid w:val="00093C04"/>
    <w:rsid w:val="00093C12"/>
    <w:rsid w:val="00095989"/>
    <w:rsid w:val="00097234"/>
    <w:rsid w:val="000A070C"/>
    <w:rsid w:val="000A0D3E"/>
    <w:rsid w:val="000A3A4F"/>
    <w:rsid w:val="000A6FB5"/>
    <w:rsid w:val="000A7CF2"/>
    <w:rsid w:val="000B1ECD"/>
    <w:rsid w:val="000B200C"/>
    <w:rsid w:val="000B7D41"/>
    <w:rsid w:val="000C11D0"/>
    <w:rsid w:val="000C44FB"/>
    <w:rsid w:val="000C4A00"/>
    <w:rsid w:val="000C6B53"/>
    <w:rsid w:val="000D073B"/>
    <w:rsid w:val="000D145E"/>
    <w:rsid w:val="000D265E"/>
    <w:rsid w:val="000D3E1B"/>
    <w:rsid w:val="000D69FF"/>
    <w:rsid w:val="000D754B"/>
    <w:rsid w:val="000E1F77"/>
    <w:rsid w:val="000E297A"/>
    <w:rsid w:val="000E4F8A"/>
    <w:rsid w:val="000E5310"/>
    <w:rsid w:val="000E62BD"/>
    <w:rsid w:val="000F00C2"/>
    <w:rsid w:val="000F0A0A"/>
    <w:rsid w:val="000F0E26"/>
    <w:rsid w:val="000F19FE"/>
    <w:rsid w:val="000F1B49"/>
    <w:rsid w:val="000F4403"/>
    <w:rsid w:val="000F6AAC"/>
    <w:rsid w:val="001038B2"/>
    <w:rsid w:val="001039A7"/>
    <w:rsid w:val="00104693"/>
    <w:rsid w:val="00104FBB"/>
    <w:rsid w:val="0011203D"/>
    <w:rsid w:val="0011471A"/>
    <w:rsid w:val="00114BDB"/>
    <w:rsid w:val="00122435"/>
    <w:rsid w:val="00125263"/>
    <w:rsid w:val="00125EFB"/>
    <w:rsid w:val="001264D0"/>
    <w:rsid w:val="001273BA"/>
    <w:rsid w:val="0013163E"/>
    <w:rsid w:val="00131876"/>
    <w:rsid w:val="00132116"/>
    <w:rsid w:val="00132956"/>
    <w:rsid w:val="00132E5A"/>
    <w:rsid w:val="00134F8A"/>
    <w:rsid w:val="00135C34"/>
    <w:rsid w:val="0013772B"/>
    <w:rsid w:val="00137B12"/>
    <w:rsid w:val="00141717"/>
    <w:rsid w:val="00142086"/>
    <w:rsid w:val="00143596"/>
    <w:rsid w:val="001446B5"/>
    <w:rsid w:val="00145419"/>
    <w:rsid w:val="00161EBE"/>
    <w:rsid w:val="0016273F"/>
    <w:rsid w:val="00162836"/>
    <w:rsid w:val="0016283B"/>
    <w:rsid w:val="00166B3E"/>
    <w:rsid w:val="00170168"/>
    <w:rsid w:val="00170A7B"/>
    <w:rsid w:val="001753B2"/>
    <w:rsid w:val="00180FAC"/>
    <w:rsid w:val="00183EA6"/>
    <w:rsid w:val="00194146"/>
    <w:rsid w:val="00194DC3"/>
    <w:rsid w:val="00195459"/>
    <w:rsid w:val="0019617B"/>
    <w:rsid w:val="001970A3"/>
    <w:rsid w:val="00197DB4"/>
    <w:rsid w:val="001A17E8"/>
    <w:rsid w:val="001A1AE1"/>
    <w:rsid w:val="001A213C"/>
    <w:rsid w:val="001A2DA2"/>
    <w:rsid w:val="001A396E"/>
    <w:rsid w:val="001A4F8E"/>
    <w:rsid w:val="001A601E"/>
    <w:rsid w:val="001B08C8"/>
    <w:rsid w:val="001B2022"/>
    <w:rsid w:val="001B4529"/>
    <w:rsid w:val="001B7677"/>
    <w:rsid w:val="001B7F96"/>
    <w:rsid w:val="001C2DBB"/>
    <w:rsid w:val="001C48CC"/>
    <w:rsid w:val="001C7944"/>
    <w:rsid w:val="001D27BC"/>
    <w:rsid w:val="001D31F3"/>
    <w:rsid w:val="001D375F"/>
    <w:rsid w:val="001D3CCC"/>
    <w:rsid w:val="001E0419"/>
    <w:rsid w:val="001E267C"/>
    <w:rsid w:val="001E3D31"/>
    <w:rsid w:val="001E7B8D"/>
    <w:rsid w:val="001E7C4C"/>
    <w:rsid w:val="001F1CD0"/>
    <w:rsid w:val="00200A25"/>
    <w:rsid w:val="00202F98"/>
    <w:rsid w:val="00203B1F"/>
    <w:rsid w:val="00204B97"/>
    <w:rsid w:val="00206E34"/>
    <w:rsid w:val="0021486C"/>
    <w:rsid w:val="0022297E"/>
    <w:rsid w:val="00223F16"/>
    <w:rsid w:val="00225915"/>
    <w:rsid w:val="00230986"/>
    <w:rsid w:val="002311C8"/>
    <w:rsid w:val="002355D4"/>
    <w:rsid w:val="002369F3"/>
    <w:rsid w:val="00237433"/>
    <w:rsid w:val="00237FA6"/>
    <w:rsid w:val="00243AF9"/>
    <w:rsid w:val="00244D9D"/>
    <w:rsid w:val="00246672"/>
    <w:rsid w:val="00246E37"/>
    <w:rsid w:val="00251CBB"/>
    <w:rsid w:val="002549BD"/>
    <w:rsid w:val="002561BE"/>
    <w:rsid w:val="00257E10"/>
    <w:rsid w:val="0026010F"/>
    <w:rsid w:val="00261D9B"/>
    <w:rsid w:val="00262313"/>
    <w:rsid w:val="002637F2"/>
    <w:rsid w:val="00267603"/>
    <w:rsid w:val="00271CD3"/>
    <w:rsid w:val="002734A3"/>
    <w:rsid w:val="002776F4"/>
    <w:rsid w:val="00283F2B"/>
    <w:rsid w:val="002849C3"/>
    <w:rsid w:val="002860F0"/>
    <w:rsid w:val="0028686F"/>
    <w:rsid w:val="00286C0E"/>
    <w:rsid w:val="002903C4"/>
    <w:rsid w:val="00292909"/>
    <w:rsid w:val="00294907"/>
    <w:rsid w:val="002953CB"/>
    <w:rsid w:val="00297DCA"/>
    <w:rsid w:val="002A1A1D"/>
    <w:rsid w:val="002A2B18"/>
    <w:rsid w:val="002A555A"/>
    <w:rsid w:val="002A65B4"/>
    <w:rsid w:val="002A6E3E"/>
    <w:rsid w:val="002B150B"/>
    <w:rsid w:val="002B1ADC"/>
    <w:rsid w:val="002B1CA3"/>
    <w:rsid w:val="002B1D94"/>
    <w:rsid w:val="002B7950"/>
    <w:rsid w:val="002C07B9"/>
    <w:rsid w:val="002C67F1"/>
    <w:rsid w:val="002C6D40"/>
    <w:rsid w:val="002D34A7"/>
    <w:rsid w:val="002D39EC"/>
    <w:rsid w:val="002D3B52"/>
    <w:rsid w:val="002D4432"/>
    <w:rsid w:val="002D5463"/>
    <w:rsid w:val="002D7DF6"/>
    <w:rsid w:val="002E25A5"/>
    <w:rsid w:val="002E320A"/>
    <w:rsid w:val="002E3703"/>
    <w:rsid w:val="002E4B0B"/>
    <w:rsid w:val="002E5F46"/>
    <w:rsid w:val="002E7023"/>
    <w:rsid w:val="002E7D16"/>
    <w:rsid w:val="002F3F4E"/>
    <w:rsid w:val="0030107F"/>
    <w:rsid w:val="003012DD"/>
    <w:rsid w:val="003021A9"/>
    <w:rsid w:val="003057AE"/>
    <w:rsid w:val="00306084"/>
    <w:rsid w:val="00312DED"/>
    <w:rsid w:val="00312F64"/>
    <w:rsid w:val="00317B78"/>
    <w:rsid w:val="00317FC5"/>
    <w:rsid w:val="003240FB"/>
    <w:rsid w:val="00326925"/>
    <w:rsid w:val="00327960"/>
    <w:rsid w:val="0033325B"/>
    <w:rsid w:val="0033652A"/>
    <w:rsid w:val="00341A87"/>
    <w:rsid w:val="00341B8C"/>
    <w:rsid w:val="003442B1"/>
    <w:rsid w:val="00350ECF"/>
    <w:rsid w:val="0035450F"/>
    <w:rsid w:val="003556F5"/>
    <w:rsid w:val="00355994"/>
    <w:rsid w:val="00355BE6"/>
    <w:rsid w:val="00362AD2"/>
    <w:rsid w:val="00364AAF"/>
    <w:rsid w:val="0036695D"/>
    <w:rsid w:val="003670B3"/>
    <w:rsid w:val="00367442"/>
    <w:rsid w:val="003716FD"/>
    <w:rsid w:val="00371F72"/>
    <w:rsid w:val="00373331"/>
    <w:rsid w:val="003733DA"/>
    <w:rsid w:val="0037381F"/>
    <w:rsid w:val="0037424E"/>
    <w:rsid w:val="00376EAC"/>
    <w:rsid w:val="00382967"/>
    <w:rsid w:val="003872E6"/>
    <w:rsid w:val="00391E8D"/>
    <w:rsid w:val="00395C0E"/>
    <w:rsid w:val="00396CC2"/>
    <w:rsid w:val="003A1763"/>
    <w:rsid w:val="003A3C63"/>
    <w:rsid w:val="003A5EAF"/>
    <w:rsid w:val="003A7452"/>
    <w:rsid w:val="003A7DD8"/>
    <w:rsid w:val="003B026F"/>
    <w:rsid w:val="003B4AA4"/>
    <w:rsid w:val="003B5BD8"/>
    <w:rsid w:val="003C0267"/>
    <w:rsid w:val="003C0365"/>
    <w:rsid w:val="003C07D0"/>
    <w:rsid w:val="003C5A86"/>
    <w:rsid w:val="003C7D80"/>
    <w:rsid w:val="003D194B"/>
    <w:rsid w:val="003D3C94"/>
    <w:rsid w:val="003D4BE7"/>
    <w:rsid w:val="003D5292"/>
    <w:rsid w:val="003D609C"/>
    <w:rsid w:val="003D6CD6"/>
    <w:rsid w:val="003D6F5F"/>
    <w:rsid w:val="003E276D"/>
    <w:rsid w:val="003E3BB3"/>
    <w:rsid w:val="003E56A4"/>
    <w:rsid w:val="003E5BBC"/>
    <w:rsid w:val="003E782A"/>
    <w:rsid w:val="003E7C67"/>
    <w:rsid w:val="003F1607"/>
    <w:rsid w:val="003F3EA5"/>
    <w:rsid w:val="003F41B9"/>
    <w:rsid w:val="003F56BD"/>
    <w:rsid w:val="004016F5"/>
    <w:rsid w:val="00405257"/>
    <w:rsid w:val="004106BB"/>
    <w:rsid w:val="00410B99"/>
    <w:rsid w:val="0041222E"/>
    <w:rsid w:val="004141EB"/>
    <w:rsid w:val="00414360"/>
    <w:rsid w:val="00421AB1"/>
    <w:rsid w:val="00423B66"/>
    <w:rsid w:val="0042508A"/>
    <w:rsid w:val="00426139"/>
    <w:rsid w:val="00430D89"/>
    <w:rsid w:val="00430F83"/>
    <w:rsid w:val="004328C7"/>
    <w:rsid w:val="00432CE5"/>
    <w:rsid w:val="004364E6"/>
    <w:rsid w:val="00436A7D"/>
    <w:rsid w:val="00443F43"/>
    <w:rsid w:val="00446E8E"/>
    <w:rsid w:val="00451E49"/>
    <w:rsid w:val="004522B4"/>
    <w:rsid w:val="0045230E"/>
    <w:rsid w:val="00452EC9"/>
    <w:rsid w:val="004559E9"/>
    <w:rsid w:val="004623BA"/>
    <w:rsid w:val="004709F0"/>
    <w:rsid w:val="00471307"/>
    <w:rsid w:val="00473E84"/>
    <w:rsid w:val="00475F34"/>
    <w:rsid w:val="00481EBF"/>
    <w:rsid w:val="0048288C"/>
    <w:rsid w:val="00484039"/>
    <w:rsid w:val="004844BC"/>
    <w:rsid w:val="00485A6C"/>
    <w:rsid w:val="0048685F"/>
    <w:rsid w:val="00491F8F"/>
    <w:rsid w:val="00492A19"/>
    <w:rsid w:val="004947F0"/>
    <w:rsid w:val="004A08D7"/>
    <w:rsid w:val="004A3DC0"/>
    <w:rsid w:val="004A5636"/>
    <w:rsid w:val="004A7294"/>
    <w:rsid w:val="004B201F"/>
    <w:rsid w:val="004B298A"/>
    <w:rsid w:val="004B3275"/>
    <w:rsid w:val="004B453A"/>
    <w:rsid w:val="004B6AFD"/>
    <w:rsid w:val="004B6EE1"/>
    <w:rsid w:val="004C2842"/>
    <w:rsid w:val="004C476A"/>
    <w:rsid w:val="004C6EEF"/>
    <w:rsid w:val="004C70C8"/>
    <w:rsid w:val="004C7C0B"/>
    <w:rsid w:val="004D282B"/>
    <w:rsid w:val="004D4570"/>
    <w:rsid w:val="004D56EE"/>
    <w:rsid w:val="004E02EA"/>
    <w:rsid w:val="004E0A4B"/>
    <w:rsid w:val="004E2997"/>
    <w:rsid w:val="004E31BB"/>
    <w:rsid w:val="004E36C8"/>
    <w:rsid w:val="004E46CE"/>
    <w:rsid w:val="004E4EE6"/>
    <w:rsid w:val="004E5D30"/>
    <w:rsid w:val="004E6DBB"/>
    <w:rsid w:val="004F1E88"/>
    <w:rsid w:val="004F5082"/>
    <w:rsid w:val="004F56BE"/>
    <w:rsid w:val="004F5ABB"/>
    <w:rsid w:val="004F675A"/>
    <w:rsid w:val="00504922"/>
    <w:rsid w:val="00507B6C"/>
    <w:rsid w:val="00507BD6"/>
    <w:rsid w:val="00510D84"/>
    <w:rsid w:val="0051657B"/>
    <w:rsid w:val="005166CF"/>
    <w:rsid w:val="00520997"/>
    <w:rsid w:val="005252E9"/>
    <w:rsid w:val="005308E9"/>
    <w:rsid w:val="00535D0F"/>
    <w:rsid w:val="00536CBC"/>
    <w:rsid w:val="00537629"/>
    <w:rsid w:val="00537DA2"/>
    <w:rsid w:val="00541F2F"/>
    <w:rsid w:val="00542124"/>
    <w:rsid w:val="00546CDF"/>
    <w:rsid w:val="005475CA"/>
    <w:rsid w:val="0055150E"/>
    <w:rsid w:val="00553611"/>
    <w:rsid w:val="0056121B"/>
    <w:rsid w:val="00561EF1"/>
    <w:rsid w:val="00570C47"/>
    <w:rsid w:val="005715A0"/>
    <w:rsid w:val="00573566"/>
    <w:rsid w:val="00573BC6"/>
    <w:rsid w:val="00574B81"/>
    <w:rsid w:val="00576A43"/>
    <w:rsid w:val="005779F3"/>
    <w:rsid w:val="005853B0"/>
    <w:rsid w:val="00590932"/>
    <w:rsid w:val="00595424"/>
    <w:rsid w:val="005A2AA5"/>
    <w:rsid w:val="005A2CA8"/>
    <w:rsid w:val="005A3F3B"/>
    <w:rsid w:val="005A42C6"/>
    <w:rsid w:val="005A707F"/>
    <w:rsid w:val="005B229B"/>
    <w:rsid w:val="005B3540"/>
    <w:rsid w:val="005B3626"/>
    <w:rsid w:val="005B3687"/>
    <w:rsid w:val="005B5742"/>
    <w:rsid w:val="005B64DF"/>
    <w:rsid w:val="005C1214"/>
    <w:rsid w:val="005C2A5B"/>
    <w:rsid w:val="005C44D7"/>
    <w:rsid w:val="005C4BD3"/>
    <w:rsid w:val="005C5270"/>
    <w:rsid w:val="005C714F"/>
    <w:rsid w:val="005D4C4F"/>
    <w:rsid w:val="005E0610"/>
    <w:rsid w:val="005E1B76"/>
    <w:rsid w:val="005E3C93"/>
    <w:rsid w:val="005E75D6"/>
    <w:rsid w:val="005E76F2"/>
    <w:rsid w:val="005F03E1"/>
    <w:rsid w:val="005F2EEF"/>
    <w:rsid w:val="005F3E7C"/>
    <w:rsid w:val="005F526C"/>
    <w:rsid w:val="005F5C40"/>
    <w:rsid w:val="005F75E0"/>
    <w:rsid w:val="00601C92"/>
    <w:rsid w:val="006043CA"/>
    <w:rsid w:val="00605286"/>
    <w:rsid w:val="00610320"/>
    <w:rsid w:val="0062261C"/>
    <w:rsid w:val="00623F01"/>
    <w:rsid w:val="0062730A"/>
    <w:rsid w:val="0063090A"/>
    <w:rsid w:val="00635088"/>
    <w:rsid w:val="0063600D"/>
    <w:rsid w:val="006402F8"/>
    <w:rsid w:val="00646085"/>
    <w:rsid w:val="00646720"/>
    <w:rsid w:val="00646FBF"/>
    <w:rsid w:val="00653AB3"/>
    <w:rsid w:val="006540D0"/>
    <w:rsid w:val="006569D2"/>
    <w:rsid w:val="00657A0C"/>
    <w:rsid w:val="00657B17"/>
    <w:rsid w:val="0066141E"/>
    <w:rsid w:val="00662CE2"/>
    <w:rsid w:val="00665859"/>
    <w:rsid w:val="00666036"/>
    <w:rsid w:val="00671FEF"/>
    <w:rsid w:val="00672D42"/>
    <w:rsid w:val="00675826"/>
    <w:rsid w:val="00677E85"/>
    <w:rsid w:val="0068303E"/>
    <w:rsid w:val="00683F94"/>
    <w:rsid w:val="0068594F"/>
    <w:rsid w:val="006872E7"/>
    <w:rsid w:val="00694700"/>
    <w:rsid w:val="006957DE"/>
    <w:rsid w:val="00695DD7"/>
    <w:rsid w:val="006974CE"/>
    <w:rsid w:val="006A1FE0"/>
    <w:rsid w:val="006A28D2"/>
    <w:rsid w:val="006A6578"/>
    <w:rsid w:val="006A65BB"/>
    <w:rsid w:val="006B1AE6"/>
    <w:rsid w:val="006B6C45"/>
    <w:rsid w:val="006C2E6F"/>
    <w:rsid w:val="006C3562"/>
    <w:rsid w:val="006C3EF8"/>
    <w:rsid w:val="006C5C51"/>
    <w:rsid w:val="006C6517"/>
    <w:rsid w:val="006C6E0A"/>
    <w:rsid w:val="006D0D9B"/>
    <w:rsid w:val="006D1343"/>
    <w:rsid w:val="006D2B80"/>
    <w:rsid w:val="006D33ED"/>
    <w:rsid w:val="006D5926"/>
    <w:rsid w:val="006E1160"/>
    <w:rsid w:val="006E154B"/>
    <w:rsid w:val="006E23DA"/>
    <w:rsid w:val="006E24A0"/>
    <w:rsid w:val="006E286B"/>
    <w:rsid w:val="006E4055"/>
    <w:rsid w:val="006E5AFE"/>
    <w:rsid w:val="006E6721"/>
    <w:rsid w:val="006E740C"/>
    <w:rsid w:val="006F06E5"/>
    <w:rsid w:val="006F32C6"/>
    <w:rsid w:val="006F3A92"/>
    <w:rsid w:val="006F4809"/>
    <w:rsid w:val="006F694B"/>
    <w:rsid w:val="006F6EDA"/>
    <w:rsid w:val="006F7596"/>
    <w:rsid w:val="007046E7"/>
    <w:rsid w:val="00710175"/>
    <w:rsid w:val="0071274A"/>
    <w:rsid w:val="00713FDB"/>
    <w:rsid w:val="00714D21"/>
    <w:rsid w:val="00715967"/>
    <w:rsid w:val="00723542"/>
    <w:rsid w:val="00725835"/>
    <w:rsid w:val="00725D18"/>
    <w:rsid w:val="0073200D"/>
    <w:rsid w:val="00732D0E"/>
    <w:rsid w:val="00733061"/>
    <w:rsid w:val="007341E5"/>
    <w:rsid w:val="007346C0"/>
    <w:rsid w:val="00734831"/>
    <w:rsid w:val="0073642C"/>
    <w:rsid w:val="00740924"/>
    <w:rsid w:val="00740E38"/>
    <w:rsid w:val="007420FF"/>
    <w:rsid w:val="00743D06"/>
    <w:rsid w:val="00744758"/>
    <w:rsid w:val="0074520C"/>
    <w:rsid w:val="00745953"/>
    <w:rsid w:val="00752540"/>
    <w:rsid w:val="00753396"/>
    <w:rsid w:val="0075557D"/>
    <w:rsid w:val="00756D25"/>
    <w:rsid w:val="0075795C"/>
    <w:rsid w:val="00760CB6"/>
    <w:rsid w:val="00761E85"/>
    <w:rsid w:val="00764E76"/>
    <w:rsid w:val="0076534E"/>
    <w:rsid w:val="007653F2"/>
    <w:rsid w:val="00767CBA"/>
    <w:rsid w:val="00770E6D"/>
    <w:rsid w:val="007723C8"/>
    <w:rsid w:val="00774B33"/>
    <w:rsid w:val="00775356"/>
    <w:rsid w:val="00775966"/>
    <w:rsid w:val="007822D9"/>
    <w:rsid w:val="00782E5B"/>
    <w:rsid w:val="00796DA3"/>
    <w:rsid w:val="00797D8B"/>
    <w:rsid w:val="007A0DAF"/>
    <w:rsid w:val="007A1508"/>
    <w:rsid w:val="007A2D99"/>
    <w:rsid w:val="007A5A5E"/>
    <w:rsid w:val="007A6976"/>
    <w:rsid w:val="007B1129"/>
    <w:rsid w:val="007B205B"/>
    <w:rsid w:val="007B4C2B"/>
    <w:rsid w:val="007B5EB0"/>
    <w:rsid w:val="007B6B87"/>
    <w:rsid w:val="007C0372"/>
    <w:rsid w:val="007C0E1A"/>
    <w:rsid w:val="007C2633"/>
    <w:rsid w:val="007C2877"/>
    <w:rsid w:val="007C2BF0"/>
    <w:rsid w:val="007C315B"/>
    <w:rsid w:val="007C321F"/>
    <w:rsid w:val="007C3296"/>
    <w:rsid w:val="007C47AF"/>
    <w:rsid w:val="007D0059"/>
    <w:rsid w:val="007D252E"/>
    <w:rsid w:val="007D3D5B"/>
    <w:rsid w:val="007D422C"/>
    <w:rsid w:val="007D77D5"/>
    <w:rsid w:val="007D7E16"/>
    <w:rsid w:val="007E0302"/>
    <w:rsid w:val="007E1183"/>
    <w:rsid w:val="007E401B"/>
    <w:rsid w:val="007E4904"/>
    <w:rsid w:val="007E5F3F"/>
    <w:rsid w:val="007E76E7"/>
    <w:rsid w:val="007F0D58"/>
    <w:rsid w:val="007F1F05"/>
    <w:rsid w:val="007F367C"/>
    <w:rsid w:val="007F3762"/>
    <w:rsid w:val="007F653E"/>
    <w:rsid w:val="007F69BE"/>
    <w:rsid w:val="00801A16"/>
    <w:rsid w:val="008039FC"/>
    <w:rsid w:val="00804C72"/>
    <w:rsid w:val="00805374"/>
    <w:rsid w:val="00807A5D"/>
    <w:rsid w:val="00807FAC"/>
    <w:rsid w:val="008103A1"/>
    <w:rsid w:val="00815E44"/>
    <w:rsid w:val="0081618E"/>
    <w:rsid w:val="00816905"/>
    <w:rsid w:val="00816BCA"/>
    <w:rsid w:val="00816D10"/>
    <w:rsid w:val="008248B1"/>
    <w:rsid w:val="00824F5E"/>
    <w:rsid w:val="008255F2"/>
    <w:rsid w:val="0082698F"/>
    <w:rsid w:val="00826DCC"/>
    <w:rsid w:val="00833315"/>
    <w:rsid w:val="00833F24"/>
    <w:rsid w:val="0084109B"/>
    <w:rsid w:val="00842BE4"/>
    <w:rsid w:val="008441AB"/>
    <w:rsid w:val="00845798"/>
    <w:rsid w:val="008458CC"/>
    <w:rsid w:val="00846CA4"/>
    <w:rsid w:val="0084771C"/>
    <w:rsid w:val="00850128"/>
    <w:rsid w:val="00850654"/>
    <w:rsid w:val="00851310"/>
    <w:rsid w:val="00852D94"/>
    <w:rsid w:val="00853524"/>
    <w:rsid w:val="00861522"/>
    <w:rsid w:val="008626A2"/>
    <w:rsid w:val="00863EDE"/>
    <w:rsid w:val="008642BE"/>
    <w:rsid w:val="00867ECE"/>
    <w:rsid w:val="0087041C"/>
    <w:rsid w:val="008704FD"/>
    <w:rsid w:val="008709C8"/>
    <w:rsid w:val="00872CE0"/>
    <w:rsid w:val="00872D76"/>
    <w:rsid w:val="00873957"/>
    <w:rsid w:val="00873CC2"/>
    <w:rsid w:val="0087521D"/>
    <w:rsid w:val="00875DF8"/>
    <w:rsid w:val="0087714E"/>
    <w:rsid w:val="008779BB"/>
    <w:rsid w:val="00880231"/>
    <w:rsid w:val="008849DA"/>
    <w:rsid w:val="0089142A"/>
    <w:rsid w:val="00891872"/>
    <w:rsid w:val="00897D99"/>
    <w:rsid w:val="008B11C5"/>
    <w:rsid w:val="008B1454"/>
    <w:rsid w:val="008B1C4A"/>
    <w:rsid w:val="008B3603"/>
    <w:rsid w:val="008B5249"/>
    <w:rsid w:val="008C4D2E"/>
    <w:rsid w:val="008D2291"/>
    <w:rsid w:val="008D27E5"/>
    <w:rsid w:val="008D30CF"/>
    <w:rsid w:val="008D4BF5"/>
    <w:rsid w:val="008D5772"/>
    <w:rsid w:val="008D5B39"/>
    <w:rsid w:val="008D5C30"/>
    <w:rsid w:val="008D6347"/>
    <w:rsid w:val="008D6644"/>
    <w:rsid w:val="008E2E42"/>
    <w:rsid w:val="008E30CE"/>
    <w:rsid w:val="008E4AAD"/>
    <w:rsid w:val="008F3BCE"/>
    <w:rsid w:val="008F4EA5"/>
    <w:rsid w:val="008F5EA2"/>
    <w:rsid w:val="008F60D0"/>
    <w:rsid w:val="008F76AB"/>
    <w:rsid w:val="00900778"/>
    <w:rsid w:val="0090346F"/>
    <w:rsid w:val="00904478"/>
    <w:rsid w:val="009051AB"/>
    <w:rsid w:val="00905662"/>
    <w:rsid w:val="00912128"/>
    <w:rsid w:val="00913AA5"/>
    <w:rsid w:val="00913C2E"/>
    <w:rsid w:val="00916512"/>
    <w:rsid w:val="00917520"/>
    <w:rsid w:val="00920966"/>
    <w:rsid w:val="009218D1"/>
    <w:rsid w:val="00921E1E"/>
    <w:rsid w:val="00925369"/>
    <w:rsid w:val="00925A37"/>
    <w:rsid w:val="00925DE7"/>
    <w:rsid w:val="00927F21"/>
    <w:rsid w:val="0093388D"/>
    <w:rsid w:val="00933F0A"/>
    <w:rsid w:val="0093462C"/>
    <w:rsid w:val="00937670"/>
    <w:rsid w:val="00937681"/>
    <w:rsid w:val="00941E1D"/>
    <w:rsid w:val="00942B32"/>
    <w:rsid w:val="00942CB5"/>
    <w:rsid w:val="00943093"/>
    <w:rsid w:val="00943E50"/>
    <w:rsid w:val="00945ADA"/>
    <w:rsid w:val="009463E4"/>
    <w:rsid w:val="009467D3"/>
    <w:rsid w:val="0095098F"/>
    <w:rsid w:val="00950E78"/>
    <w:rsid w:val="009526A2"/>
    <w:rsid w:val="00952783"/>
    <w:rsid w:val="00954AFB"/>
    <w:rsid w:val="00956213"/>
    <w:rsid w:val="009563C9"/>
    <w:rsid w:val="0095783D"/>
    <w:rsid w:val="0096134A"/>
    <w:rsid w:val="009639B6"/>
    <w:rsid w:val="00964FBD"/>
    <w:rsid w:val="00965F07"/>
    <w:rsid w:val="00966AF6"/>
    <w:rsid w:val="00974440"/>
    <w:rsid w:val="00980D2E"/>
    <w:rsid w:val="0098311B"/>
    <w:rsid w:val="009837B2"/>
    <w:rsid w:val="00985122"/>
    <w:rsid w:val="0098663A"/>
    <w:rsid w:val="00994F4A"/>
    <w:rsid w:val="00995447"/>
    <w:rsid w:val="00997419"/>
    <w:rsid w:val="009A2A20"/>
    <w:rsid w:val="009A37F8"/>
    <w:rsid w:val="009A622E"/>
    <w:rsid w:val="009A7976"/>
    <w:rsid w:val="009B09EF"/>
    <w:rsid w:val="009B15DF"/>
    <w:rsid w:val="009B2799"/>
    <w:rsid w:val="009B4EBA"/>
    <w:rsid w:val="009B5D64"/>
    <w:rsid w:val="009B71E1"/>
    <w:rsid w:val="009C47D9"/>
    <w:rsid w:val="009C4B22"/>
    <w:rsid w:val="009C5F8F"/>
    <w:rsid w:val="009D1DED"/>
    <w:rsid w:val="009D2F99"/>
    <w:rsid w:val="009E01DE"/>
    <w:rsid w:val="009E09ED"/>
    <w:rsid w:val="009E3506"/>
    <w:rsid w:val="009E51C4"/>
    <w:rsid w:val="009E59C4"/>
    <w:rsid w:val="009E6E15"/>
    <w:rsid w:val="009F0156"/>
    <w:rsid w:val="009F3848"/>
    <w:rsid w:val="009F747F"/>
    <w:rsid w:val="00A00F4C"/>
    <w:rsid w:val="00A010AE"/>
    <w:rsid w:val="00A034F8"/>
    <w:rsid w:val="00A04A79"/>
    <w:rsid w:val="00A10421"/>
    <w:rsid w:val="00A12468"/>
    <w:rsid w:val="00A13912"/>
    <w:rsid w:val="00A15F07"/>
    <w:rsid w:val="00A1652D"/>
    <w:rsid w:val="00A17ABA"/>
    <w:rsid w:val="00A21F5F"/>
    <w:rsid w:val="00A2219A"/>
    <w:rsid w:val="00A25D06"/>
    <w:rsid w:val="00A26369"/>
    <w:rsid w:val="00A34070"/>
    <w:rsid w:val="00A346A8"/>
    <w:rsid w:val="00A34881"/>
    <w:rsid w:val="00A40DF8"/>
    <w:rsid w:val="00A41CF1"/>
    <w:rsid w:val="00A5189D"/>
    <w:rsid w:val="00A527D9"/>
    <w:rsid w:val="00A53D4B"/>
    <w:rsid w:val="00A562B5"/>
    <w:rsid w:val="00A56546"/>
    <w:rsid w:val="00A6361E"/>
    <w:rsid w:val="00A705F1"/>
    <w:rsid w:val="00A72DF7"/>
    <w:rsid w:val="00A73FEB"/>
    <w:rsid w:val="00A7471B"/>
    <w:rsid w:val="00A74A56"/>
    <w:rsid w:val="00A75E96"/>
    <w:rsid w:val="00A77BC0"/>
    <w:rsid w:val="00A8009C"/>
    <w:rsid w:val="00A8208D"/>
    <w:rsid w:val="00A836EF"/>
    <w:rsid w:val="00A86174"/>
    <w:rsid w:val="00A86848"/>
    <w:rsid w:val="00A877AB"/>
    <w:rsid w:val="00A87AB4"/>
    <w:rsid w:val="00A87AFE"/>
    <w:rsid w:val="00A91C09"/>
    <w:rsid w:val="00A91C2E"/>
    <w:rsid w:val="00A92CD1"/>
    <w:rsid w:val="00A9308C"/>
    <w:rsid w:val="00A930F4"/>
    <w:rsid w:val="00A934C3"/>
    <w:rsid w:val="00A96A80"/>
    <w:rsid w:val="00A97BF1"/>
    <w:rsid w:val="00AA0FD0"/>
    <w:rsid w:val="00AA27F3"/>
    <w:rsid w:val="00AA2860"/>
    <w:rsid w:val="00AA7C52"/>
    <w:rsid w:val="00AB043B"/>
    <w:rsid w:val="00AB1B40"/>
    <w:rsid w:val="00AB29DB"/>
    <w:rsid w:val="00AB72D7"/>
    <w:rsid w:val="00AB7C2A"/>
    <w:rsid w:val="00AC19D9"/>
    <w:rsid w:val="00AC19EB"/>
    <w:rsid w:val="00AC2746"/>
    <w:rsid w:val="00AC3E92"/>
    <w:rsid w:val="00AC4C0C"/>
    <w:rsid w:val="00AC5408"/>
    <w:rsid w:val="00AC6127"/>
    <w:rsid w:val="00AD1816"/>
    <w:rsid w:val="00AD20A6"/>
    <w:rsid w:val="00AD299B"/>
    <w:rsid w:val="00AD2C50"/>
    <w:rsid w:val="00AE2111"/>
    <w:rsid w:val="00AE2247"/>
    <w:rsid w:val="00AE504A"/>
    <w:rsid w:val="00AE5E3C"/>
    <w:rsid w:val="00AE6E2A"/>
    <w:rsid w:val="00AF11FE"/>
    <w:rsid w:val="00AF4576"/>
    <w:rsid w:val="00AF4797"/>
    <w:rsid w:val="00AF50C3"/>
    <w:rsid w:val="00B0391E"/>
    <w:rsid w:val="00B06071"/>
    <w:rsid w:val="00B062C1"/>
    <w:rsid w:val="00B063D1"/>
    <w:rsid w:val="00B06F88"/>
    <w:rsid w:val="00B077C9"/>
    <w:rsid w:val="00B103D1"/>
    <w:rsid w:val="00B10E65"/>
    <w:rsid w:val="00B134A9"/>
    <w:rsid w:val="00B14069"/>
    <w:rsid w:val="00B14BBA"/>
    <w:rsid w:val="00B159A3"/>
    <w:rsid w:val="00B16058"/>
    <w:rsid w:val="00B176CB"/>
    <w:rsid w:val="00B2014F"/>
    <w:rsid w:val="00B20541"/>
    <w:rsid w:val="00B237C5"/>
    <w:rsid w:val="00B246D6"/>
    <w:rsid w:val="00B26809"/>
    <w:rsid w:val="00B307CE"/>
    <w:rsid w:val="00B30881"/>
    <w:rsid w:val="00B318F2"/>
    <w:rsid w:val="00B31FD5"/>
    <w:rsid w:val="00B32C58"/>
    <w:rsid w:val="00B3687F"/>
    <w:rsid w:val="00B36E73"/>
    <w:rsid w:val="00B44AC5"/>
    <w:rsid w:val="00B47FA8"/>
    <w:rsid w:val="00B529AF"/>
    <w:rsid w:val="00B53899"/>
    <w:rsid w:val="00B54E43"/>
    <w:rsid w:val="00B55301"/>
    <w:rsid w:val="00B5543A"/>
    <w:rsid w:val="00B556B9"/>
    <w:rsid w:val="00B61328"/>
    <w:rsid w:val="00B61ACD"/>
    <w:rsid w:val="00B61BEA"/>
    <w:rsid w:val="00B62A02"/>
    <w:rsid w:val="00B632B2"/>
    <w:rsid w:val="00B7237A"/>
    <w:rsid w:val="00B7340E"/>
    <w:rsid w:val="00B77760"/>
    <w:rsid w:val="00B80188"/>
    <w:rsid w:val="00B8208C"/>
    <w:rsid w:val="00B85B2C"/>
    <w:rsid w:val="00B86F42"/>
    <w:rsid w:val="00B87AB0"/>
    <w:rsid w:val="00B92721"/>
    <w:rsid w:val="00B9451C"/>
    <w:rsid w:val="00B95CFD"/>
    <w:rsid w:val="00B9612F"/>
    <w:rsid w:val="00B962B0"/>
    <w:rsid w:val="00B97FBA"/>
    <w:rsid w:val="00BA122B"/>
    <w:rsid w:val="00BA1451"/>
    <w:rsid w:val="00BA50D2"/>
    <w:rsid w:val="00BA5A04"/>
    <w:rsid w:val="00BA7D89"/>
    <w:rsid w:val="00BB079B"/>
    <w:rsid w:val="00BB0947"/>
    <w:rsid w:val="00BB4DAC"/>
    <w:rsid w:val="00BB5D13"/>
    <w:rsid w:val="00BC1323"/>
    <w:rsid w:val="00BC2F8E"/>
    <w:rsid w:val="00BC3C3F"/>
    <w:rsid w:val="00BC67D8"/>
    <w:rsid w:val="00BC7AD8"/>
    <w:rsid w:val="00BD0785"/>
    <w:rsid w:val="00BD2056"/>
    <w:rsid w:val="00BD4BC7"/>
    <w:rsid w:val="00BD514F"/>
    <w:rsid w:val="00BD5773"/>
    <w:rsid w:val="00BE4268"/>
    <w:rsid w:val="00BF1540"/>
    <w:rsid w:val="00BF230A"/>
    <w:rsid w:val="00BF2F70"/>
    <w:rsid w:val="00BF4228"/>
    <w:rsid w:val="00BF4D11"/>
    <w:rsid w:val="00BF64CE"/>
    <w:rsid w:val="00BF7572"/>
    <w:rsid w:val="00C03887"/>
    <w:rsid w:val="00C05A7E"/>
    <w:rsid w:val="00C07AEE"/>
    <w:rsid w:val="00C1198F"/>
    <w:rsid w:val="00C119FF"/>
    <w:rsid w:val="00C13235"/>
    <w:rsid w:val="00C13825"/>
    <w:rsid w:val="00C1642D"/>
    <w:rsid w:val="00C21091"/>
    <w:rsid w:val="00C2509B"/>
    <w:rsid w:val="00C25575"/>
    <w:rsid w:val="00C25EBC"/>
    <w:rsid w:val="00C3246A"/>
    <w:rsid w:val="00C324A9"/>
    <w:rsid w:val="00C378D9"/>
    <w:rsid w:val="00C41A82"/>
    <w:rsid w:val="00C422F4"/>
    <w:rsid w:val="00C424FD"/>
    <w:rsid w:val="00C45177"/>
    <w:rsid w:val="00C45BE3"/>
    <w:rsid w:val="00C45CA8"/>
    <w:rsid w:val="00C47410"/>
    <w:rsid w:val="00C510B2"/>
    <w:rsid w:val="00C5284C"/>
    <w:rsid w:val="00C530A9"/>
    <w:rsid w:val="00C53581"/>
    <w:rsid w:val="00C5413A"/>
    <w:rsid w:val="00C545CC"/>
    <w:rsid w:val="00C560DF"/>
    <w:rsid w:val="00C57037"/>
    <w:rsid w:val="00C6584C"/>
    <w:rsid w:val="00C65D1E"/>
    <w:rsid w:val="00C65E06"/>
    <w:rsid w:val="00C66575"/>
    <w:rsid w:val="00C7028B"/>
    <w:rsid w:val="00C70747"/>
    <w:rsid w:val="00C70B73"/>
    <w:rsid w:val="00C71B4D"/>
    <w:rsid w:val="00C7220E"/>
    <w:rsid w:val="00C7606D"/>
    <w:rsid w:val="00C77AA2"/>
    <w:rsid w:val="00C83355"/>
    <w:rsid w:val="00C84E0A"/>
    <w:rsid w:val="00C866F5"/>
    <w:rsid w:val="00C86982"/>
    <w:rsid w:val="00C928A5"/>
    <w:rsid w:val="00C943A2"/>
    <w:rsid w:val="00C943C2"/>
    <w:rsid w:val="00C9686E"/>
    <w:rsid w:val="00C97FAA"/>
    <w:rsid w:val="00CA0268"/>
    <w:rsid w:val="00CA07FE"/>
    <w:rsid w:val="00CA2246"/>
    <w:rsid w:val="00CA2B02"/>
    <w:rsid w:val="00CA2F8C"/>
    <w:rsid w:val="00CA34E2"/>
    <w:rsid w:val="00CA5BD8"/>
    <w:rsid w:val="00CA5CE5"/>
    <w:rsid w:val="00CA7CAE"/>
    <w:rsid w:val="00CB0197"/>
    <w:rsid w:val="00CB0BD3"/>
    <w:rsid w:val="00CB3CDC"/>
    <w:rsid w:val="00CB509A"/>
    <w:rsid w:val="00CB6A7A"/>
    <w:rsid w:val="00CB7D74"/>
    <w:rsid w:val="00CC49AE"/>
    <w:rsid w:val="00CC5C17"/>
    <w:rsid w:val="00CC76DE"/>
    <w:rsid w:val="00CD4344"/>
    <w:rsid w:val="00CE0162"/>
    <w:rsid w:val="00CE212A"/>
    <w:rsid w:val="00CE3195"/>
    <w:rsid w:val="00CF1688"/>
    <w:rsid w:val="00CF3630"/>
    <w:rsid w:val="00CF63B2"/>
    <w:rsid w:val="00CF782A"/>
    <w:rsid w:val="00D00265"/>
    <w:rsid w:val="00D004B4"/>
    <w:rsid w:val="00D00724"/>
    <w:rsid w:val="00D00D37"/>
    <w:rsid w:val="00D00DFE"/>
    <w:rsid w:val="00D00EA6"/>
    <w:rsid w:val="00D01FDD"/>
    <w:rsid w:val="00D0255C"/>
    <w:rsid w:val="00D0309F"/>
    <w:rsid w:val="00D0424B"/>
    <w:rsid w:val="00D04C87"/>
    <w:rsid w:val="00D0519B"/>
    <w:rsid w:val="00D062EA"/>
    <w:rsid w:val="00D11237"/>
    <w:rsid w:val="00D139E7"/>
    <w:rsid w:val="00D1662B"/>
    <w:rsid w:val="00D17791"/>
    <w:rsid w:val="00D207D8"/>
    <w:rsid w:val="00D2109D"/>
    <w:rsid w:val="00D21C19"/>
    <w:rsid w:val="00D23D3E"/>
    <w:rsid w:val="00D24DB4"/>
    <w:rsid w:val="00D25FFB"/>
    <w:rsid w:val="00D32AD3"/>
    <w:rsid w:val="00D335A7"/>
    <w:rsid w:val="00D34850"/>
    <w:rsid w:val="00D37F21"/>
    <w:rsid w:val="00D4437D"/>
    <w:rsid w:val="00D46541"/>
    <w:rsid w:val="00D46586"/>
    <w:rsid w:val="00D46BAC"/>
    <w:rsid w:val="00D47105"/>
    <w:rsid w:val="00D47BC7"/>
    <w:rsid w:val="00D5131B"/>
    <w:rsid w:val="00D615BF"/>
    <w:rsid w:val="00D635CF"/>
    <w:rsid w:val="00D63A75"/>
    <w:rsid w:val="00D63C66"/>
    <w:rsid w:val="00D71B01"/>
    <w:rsid w:val="00D73CF9"/>
    <w:rsid w:val="00D75039"/>
    <w:rsid w:val="00D7612D"/>
    <w:rsid w:val="00D76271"/>
    <w:rsid w:val="00D767CA"/>
    <w:rsid w:val="00D8382A"/>
    <w:rsid w:val="00D83B43"/>
    <w:rsid w:val="00D83CAC"/>
    <w:rsid w:val="00D83F7D"/>
    <w:rsid w:val="00D851C1"/>
    <w:rsid w:val="00D85474"/>
    <w:rsid w:val="00D85BB8"/>
    <w:rsid w:val="00D85C9B"/>
    <w:rsid w:val="00D87669"/>
    <w:rsid w:val="00D87FB6"/>
    <w:rsid w:val="00D91512"/>
    <w:rsid w:val="00DA23BE"/>
    <w:rsid w:val="00DA25EB"/>
    <w:rsid w:val="00DA5239"/>
    <w:rsid w:val="00DA71A9"/>
    <w:rsid w:val="00DB0F03"/>
    <w:rsid w:val="00DB19E8"/>
    <w:rsid w:val="00DC2A2B"/>
    <w:rsid w:val="00DC3094"/>
    <w:rsid w:val="00DC73EA"/>
    <w:rsid w:val="00DD1751"/>
    <w:rsid w:val="00DD4AE9"/>
    <w:rsid w:val="00DD79F7"/>
    <w:rsid w:val="00DE1083"/>
    <w:rsid w:val="00DE1544"/>
    <w:rsid w:val="00DE2B6D"/>
    <w:rsid w:val="00DE45F8"/>
    <w:rsid w:val="00DE5B42"/>
    <w:rsid w:val="00DF0963"/>
    <w:rsid w:val="00DF3E83"/>
    <w:rsid w:val="00DF6468"/>
    <w:rsid w:val="00E016FC"/>
    <w:rsid w:val="00E06997"/>
    <w:rsid w:val="00E06A4E"/>
    <w:rsid w:val="00E108DA"/>
    <w:rsid w:val="00E10B3D"/>
    <w:rsid w:val="00E1278E"/>
    <w:rsid w:val="00E14C18"/>
    <w:rsid w:val="00E14C8F"/>
    <w:rsid w:val="00E15B89"/>
    <w:rsid w:val="00E16392"/>
    <w:rsid w:val="00E204CF"/>
    <w:rsid w:val="00E206E5"/>
    <w:rsid w:val="00E23810"/>
    <w:rsid w:val="00E23BA0"/>
    <w:rsid w:val="00E24522"/>
    <w:rsid w:val="00E256DA"/>
    <w:rsid w:val="00E348A9"/>
    <w:rsid w:val="00E34A48"/>
    <w:rsid w:val="00E34E39"/>
    <w:rsid w:val="00E4046A"/>
    <w:rsid w:val="00E448D7"/>
    <w:rsid w:val="00E458CE"/>
    <w:rsid w:val="00E45ED6"/>
    <w:rsid w:val="00E46C0D"/>
    <w:rsid w:val="00E50829"/>
    <w:rsid w:val="00E51A3B"/>
    <w:rsid w:val="00E5309F"/>
    <w:rsid w:val="00E5459F"/>
    <w:rsid w:val="00E6473B"/>
    <w:rsid w:val="00E66829"/>
    <w:rsid w:val="00E70A2B"/>
    <w:rsid w:val="00E72F70"/>
    <w:rsid w:val="00E74327"/>
    <w:rsid w:val="00E76950"/>
    <w:rsid w:val="00E80BF2"/>
    <w:rsid w:val="00E81B24"/>
    <w:rsid w:val="00E84CCC"/>
    <w:rsid w:val="00E8715D"/>
    <w:rsid w:val="00E91ED5"/>
    <w:rsid w:val="00E92592"/>
    <w:rsid w:val="00E940CD"/>
    <w:rsid w:val="00E94992"/>
    <w:rsid w:val="00E949FC"/>
    <w:rsid w:val="00E97740"/>
    <w:rsid w:val="00EA241F"/>
    <w:rsid w:val="00EA373C"/>
    <w:rsid w:val="00EB3B1D"/>
    <w:rsid w:val="00EB5DC8"/>
    <w:rsid w:val="00EC4BE6"/>
    <w:rsid w:val="00EC69F3"/>
    <w:rsid w:val="00ED0B89"/>
    <w:rsid w:val="00ED17F7"/>
    <w:rsid w:val="00ED4448"/>
    <w:rsid w:val="00EE1384"/>
    <w:rsid w:val="00EE34A8"/>
    <w:rsid w:val="00EE373C"/>
    <w:rsid w:val="00EE6007"/>
    <w:rsid w:val="00EE72B4"/>
    <w:rsid w:val="00EF1F4A"/>
    <w:rsid w:val="00EF67C4"/>
    <w:rsid w:val="00EF79FD"/>
    <w:rsid w:val="00F01FD1"/>
    <w:rsid w:val="00F03C64"/>
    <w:rsid w:val="00F06348"/>
    <w:rsid w:val="00F07E92"/>
    <w:rsid w:val="00F10F25"/>
    <w:rsid w:val="00F128FD"/>
    <w:rsid w:val="00F12948"/>
    <w:rsid w:val="00F12F7E"/>
    <w:rsid w:val="00F17AFA"/>
    <w:rsid w:val="00F25933"/>
    <w:rsid w:val="00F265D7"/>
    <w:rsid w:val="00F266A7"/>
    <w:rsid w:val="00F27FB1"/>
    <w:rsid w:val="00F31FF6"/>
    <w:rsid w:val="00F32BCF"/>
    <w:rsid w:val="00F32FF4"/>
    <w:rsid w:val="00F43B11"/>
    <w:rsid w:val="00F45C42"/>
    <w:rsid w:val="00F461E2"/>
    <w:rsid w:val="00F46370"/>
    <w:rsid w:val="00F470D5"/>
    <w:rsid w:val="00F47A5D"/>
    <w:rsid w:val="00F52C24"/>
    <w:rsid w:val="00F5532E"/>
    <w:rsid w:val="00F568BC"/>
    <w:rsid w:val="00F56B69"/>
    <w:rsid w:val="00F57E1A"/>
    <w:rsid w:val="00F643C0"/>
    <w:rsid w:val="00F653CE"/>
    <w:rsid w:val="00F71067"/>
    <w:rsid w:val="00F724B2"/>
    <w:rsid w:val="00F72EED"/>
    <w:rsid w:val="00F7303C"/>
    <w:rsid w:val="00F755EC"/>
    <w:rsid w:val="00F75E03"/>
    <w:rsid w:val="00F80D22"/>
    <w:rsid w:val="00F8180A"/>
    <w:rsid w:val="00F85E67"/>
    <w:rsid w:val="00F907FB"/>
    <w:rsid w:val="00F9434E"/>
    <w:rsid w:val="00F9528C"/>
    <w:rsid w:val="00F962EB"/>
    <w:rsid w:val="00F97B1F"/>
    <w:rsid w:val="00FA4138"/>
    <w:rsid w:val="00FA4F4A"/>
    <w:rsid w:val="00FA5552"/>
    <w:rsid w:val="00FA65D0"/>
    <w:rsid w:val="00FA74FE"/>
    <w:rsid w:val="00FB2116"/>
    <w:rsid w:val="00FB267B"/>
    <w:rsid w:val="00FB2DEA"/>
    <w:rsid w:val="00FB2F2A"/>
    <w:rsid w:val="00FB4A43"/>
    <w:rsid w:val="00FC099D"/>
    <w:rsid w:val="00FC0F25"/>
    <w:rsid w:val="00FC1203"/>
    <w:rsid w:val="00FC22E8"/>
    <w:rsid w:val="00FC2B92"/>
    <w:rsid w:val="00FC593D"/>
    <w:rsid w:val="00FD087F"/>
    <w:rsid w:val="00FD0D77"/>
    <w:rsid w:val="00FD1334"/>
    <w:rsid w:val="00FD5575"/>
    <w:rsid w:val="00FD6178"/>
    <w:rsid w:val="00FD6D64"/>
    <w:rsid w:val="00FD7255"/>
    <w:rsid w:val="00FE003C"/>
    <w:rsid w:val="00FE2E40"/>
    <w:rsid w:val="00FE7177"/>
    <w:rsid w:val="00FF1859"/>
    <w:rsid w:val="00FF19B5"/>
    <w:rsid w:val="00FF5D28"/>
    <w:rsid w:val="00FF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1DB793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58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421AB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44FB"/>
    <w:pPr>
      <w:tabs>
        <w:tab w:val="center" w:pos="4513"/>
        <w:tab w:val="right" w:pos="9026"/>
      </w:tabs>
    </w:pPr>
  </w:style>
  <w:style w:type="character" w:customStyle="1" w:styleId="HeaderChar">
    <w:name w:val="Header Char"/>
    <w:basedOn w:val="DefaultParagraphFont"/>
    <w:link w:val="Header"/>
    <w:uiPriority w:val="99"/>
    <w:rsid w:val="000C44FB"/>
  </w:style>
  <w:style w:type="paragraph" w:styleId="Footer">
    <w:name w:val="footer"/>
    <w:basedOn w:val="Normal"/>
    <w:link w:val="FooterChar"/>
    <w:uiPriority w:val="99"/>
    <w:unhideWhenUsed/>
    <w:rsid w:val="000C44FB"/>
    <w:pPr>
      <w:tabs>
        <w:tab w:val="center" w:pos="4513"/>
        <w:tab w:val="right" w:pos="9026"/>
      </w:tabs>
    </w:pPr>
  </w:style>
  <w:style w:type="character" w:customStyle="1" w:styleId="FooterChar">
    <w:name w:val="Footer Char"/>
    <w:basedOn w:val="DefaultParagraphFont"/>
    <w:link w:val="Footer"/>
    <w:uiPriority w:val="99"/>
    <w:rsid w:val="000C44FB"/>
  </w:style>
  <w:style w:type="character" w:styleId="LineNumber">
    <w:name w:val="line number"/>
    <w:basedOn w:val="DefaultParagraphFont"/>
    <w:uiPriority w:val="99"/>
    <w:semiHidden/>
    <w:unhideWhenUsed/>
    <w:rsid w:val="00DC2A2B"/>
  </w:style>
  <w:style w:type="character" w:customStyle="1" w:styleId="Heading1Char">
    <w:name w:val="Heading 1 Char"/>
    <w:basedOn w:val="DefaultParagraphFont"/>
    <w:link w:val="Heading1"/>
    <w:uiPriority w:val="9"/>
    <w:rsid w:val="00D4658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D177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1B01"/>
    <w:rPr>
      <w:color w:val="0000FF"/>
      <w:u w:val="single"/>
    </w:rPr>
  </w:style>
  <w:style w:type="paragraph" w:styleId="PlainText">
    <w:name w:val="Plain Text"/>
    <w:basedOn w:val="Normal"/>
    <w:link w:val="PlainTextChar"/>
    <w:uiPriority w:val="99"/>
    <w:semiHidden/>
    <w:unhideWhenUsed/>
    <w:rsid w:val="00446E8E"/>
    <w:rPr>
      <w:rFonts w:ascii="Calibri" w:hAnsi="Calibri"/>
      <w:szCs w:val="21"/>
    </w:rPr>
  </w:style>
  <w:style w:type="character" w:customStyle="1" w:styleId="PlainTextChar">
    <w:name w:val="Plain Text Char"/>
    <w:basedOn w:val="DefaultParagraphFont"/>
    <w:link w:val="PlainText"/>
    <w:uiPriority w:val="99"/>
    <w:semiHidden/>
    <w:rsid w:val="00446E8E"/>
    <w:rPr>
      <w:rFonts w:ascii="Calibri" w:hAnsi="Calibri"/>
      <w:szCs w:val="21"/>
    </w:rPr>
  </w:style>
  <w:style w:type="character" w:styleId="CommentReference">
    <w:name w:val="annotation reference"/>
    <w:basedOn w:val="DefaultParagraphFont"/>
    <w:uiPriority w:val="99"/>
    <w:semiHidden/>
    <w:unhideWhenUsed/>
    <w:rsid w:val="005853B0"/>
    <w:rPr>
      <w:sz w:val="16"/>
      <w:szCs w:val="16"/>
    </w:rPr>
  </w:style>
  <w:style w:type="paragraph" w:styleId="CommentText">
    <w:name w:val="annotation text"/>
    <w:basedOn w:val="Normal"/>
    <w:link w:val="CommentTextChar"/>
    <w:uiPriority w:val="99"/>
    <w:semiHidden/>
    <w:unhideWhenUsed/>
    <w:rsid w:val="005853B0"/>
    <w:rPr>
      <w:sz w:val="20"/>
      <w:szCs w:val="20"/>
    </w:rPr>
  </w:style>
  <w:style w:type="character" w:customStyle="1" w:styleId="CommentTextChar">
    <w:name w:val="Comment Text Char"/>
    <w:basedOn w:val="DefaultParagraphFont"/>
    <w:link w:val="CommentText"/>
    <w:uiPriority w:val="99"/>
    <w:semiHidden/>
    <w:rsid w:val="005853B0"/>
    <w:rPr>
      <w:sz w:val="20"/>
      <w:szCs w:val="20"/>
    </w:rPr>
  </w:style>
  <w:style w:type="paragraph" w:styleId="CommentSubject">
    <w:name w:val="annotation subject"/>
    <w:basedOn w:val="CommentText"/>
    <w:next w:val="CommentText"/>
    <w:link w:val="CommentSubjectChar"/>
    <w:uiPriority w:val="99"/>
    <w:semiHidden/>
    <w:unhideWhenUsed/>
    <w:rsid w:val="005853B0"/>
    <w:rPr>
      <w:b/>
      <w:bCs/>
    </w:rPr>
  </w:style>
  <w:style w:type="character" w:customStyle="1" w:styleId="CommentSubjectChar">
    <w:name w:val="Comment Subject Char"/>
    <w:basedOn w:val="CommentTextChar"/>
    <w:link w:val="CommentSubject"/>
    <w:uiPriority w:val="99"/>
    <w:semiHidden/>
    <w:rsid w:val="005853B0"/>
    <w:rPr>
      <w:b/>
      <w:bCs/>
      <w:sz w:val="20"/>
      <w:szCs w:val="20"/>
    </w:rPr>
  </w:style>
  <w:style w:type="paragraph" w:styleId="BalloonText">
    <w:name w:val="Balloon Text"/>
    <w:basedOn w:val="Normal"/>
    <w:link w:val="BalloonTextChar"/>
    <w:uiPriority w:val="99"/>
    <w:semiHidden/>
    <w:unhideWhenUsed/>
    <w:rsid w:val="005853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3B0"/>
    <w:rPr>
      <w:rFonts w:ascii="Segoe UI" w:hAnsi="Segoe UI" w:cs="Segoe UI"/>
      <w:sz w:val="18"/>
      <w:szCs w:val="18"/>
    </w:rPr>
  </w:style>
  <w:style w:type="paragraph" w:styleId="ListParagraph">
    <w:name w:val="List Paragraph"/>
    <w:basedOn w:val="Normal"/>
    <w:uiPriority w:val="34"/>
    <w:qFormat/>
    <w:rsid w:val="00872CE0"/>
    <w:pPr>
      <w:ind w:left="720"/>
      <w:contextualSpacing/>
    </w:pPr>
  </w:style>
  <w:style w:type="paragraph" w:styleId="Revision">
    <w:name w:val="Revision"/>
    <w:hidden/>
    <w:uiPriority w:val="99"/>
    <w:semiHidden/>
    <w:rsid w:val="006E5AFE"/>
  </w:style>
  <w:style w:type="paragraph" w:styleId="Caption">
    <w:name w:val="caption"/>
    <w:basedOn w:val="Normal"/>
    <w:next w:val="Normal"/>
    <w:uiPriority w:val="35"/>
    <w:unhideWhenUsed/>
    <w:qFormat/>
    <w:rsid w:val="00306084"/>
    <w:pPr>
      <w:spacing w:after="200"/>
      <w:jc w:val="both"/>
    </w:pPr>
    <w:rPr>
      <w:i/>
      <w:iCs/>
      <w:color w:val="44546A" w:themeColor="text2"/>
      <w:sz w:val="18"/>
      <w:szCs w:val="18"/>
    </w:rPr>
  </w:style>
  <w:style w:type="character" w:customStyle="1" w:styleId="Heading5Char">
    <w:name w:val="Heading 5 Char"/>
    <w:basedOn w:val="DefaultParagraphFont"/>
    <w:link w:val="Heading5"/>
    <w:uiPriority w:val="9"/>
    <w:semiHidden/>
    <w:rsid w:val="00421AB1"/>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421AB1"/>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3670B3"/>
    <w:rPr>
      <w:color w:val="605E5C"/>
      <w:shd w:val="clear" w:color="auto" w:fill="E1DFDD"/>
    </w:rPr>
  </w:style>
  <w:style w:type="paragraph" w:styleId="NoSpacing">
    <w:name w:val="No Spacing"/>
    <w:link w:val="NoSpacingChar"/>
    <w:uiPriority w:val="1"/>
    <w:qFormat/>
    <w:rsid w:val="004F5ABB"/>
    <w:rPr>
      <w:rFonts w:eastAsiaTheme="minorEastAsia"/>
      <w:lang w:val="en-US"/>
    </w:rPr>
  </w:style>
  <w:style w:type="character" w:customStyle="1" w:styleId="NoSpacingChar">
    <w:name w:val="No Spacing Char"/>
    <w:basedOn w:val="DefaultParagraphFont"/>
    <w:link w:val="NoSpacing"/>
    <w:uiPriority w:val="1"/>
    <w:rsid w:val="004F5ABB"/>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3541">
      <w:bodyDiv w:val="1"/>
      <w:marLeft w:val="0"/>
      <w:marRight w:val="0"/>
      <w:marTop w:val="0"/>
      <w:marBottom w:val="0"/>
      <w:divBdr>
        <w:top w:val="none" w:sz="0" w:space="0" w:color="auto"/>
        <w:left w:val="none" w:sz="0" w:space="0" w:color="auto"/>
        <w:bottom w:val="none" w:sz="0" w:space="0" w:color="auto"/>
        <w:right w:val="none" w:sz="0" w:space="0" w:color="auto"/>
      </w:divBdr>
    </w:div>
    <w:div w:id="410666615">
      <w:bodyDiv w:val="1"/>
      <w:marLeft w:val="0"/>
      <w:marRight w:val="0"/>
      <w:marTop w:val="0"/>
      <w:marBottom w:val="0"/>
      <w:divBdr>
        <w:top w:val="none" w:sz="0" w:space="0" w:color="auto"/>
        <w:left w:val="none" w:sz="0" w:space="0" w:color="auto"/>
        <w:bottom w:val="none" w:sz="0" w:space="0" w:color="auto"/>
        <w:right w:val="none" w:sz="0" w:space="0" w:color="auto"/>
      </w:divBdr>
    </w:div>
    <w:div w:id="538974239">
      <w:bodyDiv w:val="1"/>
      <w:marLeft w:val="0"/>
      <w:marRight w:val="0"/>
      <w:marTop w:val="0"/>
      <w:marBottom w:val="0"/>
      <w:divBdr>
        <w:top w:val="none" w:sz="0" w:space="0" w:color="auto"/>
        <w:left w:val="none" w:sz="0" w:space="0" w:color="auto"/>
        <w:bottom w:val="none" w:sz="0" w:space="0" w:color="auto"/>
        <w:right w:val="none" w:sz="0" w:space="0" w:color="auto"/>
      </w:divBdr>
    </w:div>
    <w:div w:id="624233517">
      <w:bodyDiv w:val="1"/>
      <w:marLeft w:val="0"/>
      <w:marRight w:val="0"/>
      <w:marTop w:val="0"/>
      <w:marBottom w:val="0"/>
      <w:divBdr>
        <w:top w:val="none" w:sz="0" w:space="0" w:color="auto"/>
        <w:left w:val="none" w:sz="0" w:space="0" w:color="auto"/>
        <w:bottom w:val="none" w:sz="0" w:space="0" w:color="auto"/>
        <w:right w:val="none" w:sz="0" w:space="0" w:color="auto"/>
      </w:divBdr>
    </w:div>
    <w:div w:id="1291325128">
      <w:bodyDiv w:val="1"/>
      <w:marLeft w:val="0"/>
      <w:marRight w:val="0"/>
      <w:marTop w:val="0"/>
      <w:marBottom w:val="0"/>
      <w:divBdr>
        <w:top w:val="none" w:sz="0" w:space="0" w:color="auto"/>
        <w:left w:val="none" w:sz="0" w:space="0" w:color="auto"/>
        <w:bottom w:val="none" w:sz="0" w:space="0" w:color="auto"/>
        <w:right w:val="none" w:sz="0" w:space="0" w:color="auto"/>
      </w:divBdr>
    </w:div>
    <w:div w:id="1298029641">
      <w:bodyDiv w:val="1"/>
      <w:marLeft w:val="0"/>
      <w:marRight w:val="0"/>
      <w:marTop w:val="0"/>
      <w:marBottom w:val="0"/>
      <w:divBdr>
        <w:top w:val="none" w:sz="0" w:space="0" w:color="auto"/>
        <w:left w:val="none" w:sz="0" w:space="0" w:color="auto"/>
        <w:bottom w:val="none" w:sz="0" w:space="0" w:color="auto"/>
        <w:right w:val="none" w:sz="0" w:space="0" w:color="auto"/>
      </w:divBdr>
    </w:div>
    <w:div w:id="1340232122">
      <w:bodyDiv w:val="1"/>
      <w:marLeft w:val="0"/>
      <w:marRight w:val="0"/>
      <w:marTop w:val="0"/>
      <w:marBottom w:val="0"/>
      <w:divBdr>
        <w:top w:val="none" w:sz="0" w:space="0" w:color="auto"/>
        <w:left w:val="none" w:sz="0" w:space="0" w:color="auto"/>
        <w:bottom w:val="none" w:sz="0" w:space="0" w:color="auto"/>
        <w:right w:val="none" w:sz="0" w:space="0" w:color="auto"/>
      </w:divBdr>
    </w:div>
    <w:div w:id="1415779820">
      <w:bodyDiv w:val="1"/>
      <w:marLeft w:val="0"/>
      <w:marRight w:val="0"/>
      <w:marTop w:val="0"/>
      <w:marBottom w:val="0"/>
      <w:divBdr>
        <w:top w:val="none" w:sz="0" w:space="0" w:color="auto"/>
        <w:left w:val="none" w:sz="0" w:space="0" w:color="auto"/>
        <w:bottom w:val="none" w:sz="0" w:space="0" w:color="auto"/>
        <w:right w:val="none" w:sz="0" w:space="0" w:color="auto"/>
      </w:divBdr>
    </w:div>
    <w:div w:id="1502772698">
      <w:bodyDiv w:val="1"/>
      <w:marLeft w:val="0"/>
      <w:marRight w:val="0"/>
      <w:marTop w:val="0"/>
      <w:marBottom w:val="0"/>
      <w:divBdr>
        <w:top w:val="none" w:sz="0" w:space="0" w:color="auto"/>
        <w:left w:val="none" w:sz="0" w:space="0" w:color="auto"/>
        <w:bottom w:val="none" w:sz="0" w:space="0" w:color="auto"/>
        <w:right w:val="none" w:sz="0" w:space="0" w:color="auto"/>
      </w:divBdr>
    </w:div>
    <w:div w:id="2122260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C63B9E-2D88-47B5-9AEE-CA0822AA0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19452</Words>
  <Characters>680878</Characters>
  <Application>Microsoft Office Word</Application>
  <DocSecurity>0</DocSecurity>
  <Lines>5673</Lines>
  <Paragraphs>1597</Paragraphs>
  <ScaleCrop>false</ScaleCrop>
  <Company/>
  <LinksUpToDate>false</LinksUpToDate>
  <CharactersWithSpaces>79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9T15:18:00Z</dcterms:created>
  <dcterms:modified xsi:type="dcterms:W3CDTF">2019-07-11T18:38:00Z</dcterms:modified>
</cp:coreProperties>
</file>